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1D4FF4D" w14:textId="5F23FD3C" w:rsidR="00FD47E0" w:rsidRPr="00EC7FB9" w:rsidRDefault="00FD47E0" w:rsidP="00792682">
      <w:pPr>
        <w:rPr>
          <w:rFonts w:cs="Times New Roman"/>
        </w:rPr>
      </w:pPr>
      <w:r w:rsidRPr="00EC7FB9">
        <w:rPr>
          <w:rFonts w:cs="Times New Roman"/>
          <w:noProof/>
        </w:rPr>
        <w:drawing>
          <wp:anchor distT="0" distB="0" distL="114300" distR="114300" simplePos="0" relativeHeight="251658240" behindDoc="1" locked="0" layoutInCell="1" allowOverlap="1" wp14:anchorId="2A941D45" wp14:editId="6DA6674C">
            <wp:simplePos x="0" y="0"/>
            <wp:positionH relativeFrom="margin">
              <wp:align>right</wp:align>
            </wp:positionH>
            <wp:positionV relativeFrom="paragraph">
              <wp:posOffset>0</wp:posOffset>
            </wp:positionV>
            <wp:extent cx="5943600" cy="2440940"/>
            <wp:effectExtent l="0" t="0" r="0" b="0"/>
            <wp:wrapTight wrapText="bothSides">
              <wp:wrapPolygon edited="0">
                <wp:start x="0" y="0"/>
                <wp:lineTo x="0" y="21409"/>
                <wp:lineTo x="21531" y="21409"/>
                <wp:lineTo x="21531" y="0"/>
                <wp:lineTo x="0" y="0"/>
              </wp:wrapPolygon>
            </wp:wrapTight>
            <wp:docPr id="245102108" name="Picture 1" descr="Marketing Unit - MTU Logo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rketing Unit - MTU Logos"/>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943600" cy="2440940"/>
                    </a:xfrm>
                    <a:prstGeom prst="rect">
                      <a:avLst/>
                    </a:prstGeom>
                    <a:noFill/>
                    <a:ln>
                      <a:noFill/>
                    </a:ln>
                  </pic:spPr>
                </pic:pic>
              </a:graphicData>
            </a:graphic>
          </wp:anchor>
        </w:drawing>
      </w:r>
    </w:p>
    <w:p w14:paraId="6B1C5BC2" w14:textId="5493FCA3" w:rsidR="00E06D0F" w:rsidRPr="00EC7FB9" w:rsidRDefault="00507A8E" w:rsidP="00792682">
      <w:pPr>
        <w:pStyle w:val="Title"/>
        <w:spacing w:line="360" w:lineRule="auto"/>
        <w:jc w:val="center"/>
        <w:rPr>
          <w:rFonts w:ascii="Times New Roman" w:hAnsi="Times New Roman" w:cs="Times New Roman"/>
        </w:rPr>
      </w:pPr>
      <w:r w:rsidRPr="00EC7FB9">
        <w:rPr>
          <w:rFonts w:ascii="Times New Roman" w:hAnsi="Times New Roman" w:cs="Times New Roman"/>
        </w:rPr>
        <w:t>Using AI Computer Vision to Predict Allergens in Food Images</w:t>
      </w:r>
    </w:p>
    <w:p w14:paraId="3B6004D6" w14:textId="77777777" w:rsidR="00FD47E0" w:rsidRPr="00EC7FB9" w:rsidRDefault="00FD47E0" w:rsidP="00792682">
      <w:pPr>
        <w:rPr>
          <w:rFonts w:cs="Times New Roman"/>
        </w:rPr>
      </w:pPr>
    </w:p>
    <w:p w14:paraId="45EE6565" w14:textId="77777777" w:rsidR="00E06D0F" w:rsidRPr="00EC7FB9" w:rsidRDefault="00E06D0F" w:rsidP="00792682">
      <w:pPr>
        <w:rPr>
          <w:rFonts w:cs="Times New Roman"/>
          <w:sz w:val="20"/>
          <w:szCs w:val="20"/>
        </w:rPr>
      </w:pPr>
    </w:p>
    <w:p w14:paraId="39F916F7" w14:textId="2C9AFC12" w:rsidR="00E06D0F" w:rsidRPr="00EC7FB9" w:rsidRDefault="00E06D0F" w:rsidP="00792682">
      <w:pPr>
        <w:pStyle w:val="Subtitle"/>
        <w:spacing w:line="360" w:lineRule="auto"/>
        <w:jc w:val="center"/>
        <w:rPr>
          <w:rFonts w:cs="Times New Roman"/>
          <w:sz w:val="24"/>
          <w:szCs w:val="24"/>
        </w:rPr>
      </w:pPr>
      <w:r w:rsidRPr="00EC7FB9">
        <w:rPr>
          <w:rFonts w:cs="Times New Roman"/>
          <w:sz w:val="24"/>
          <w:szCs w:val="24"/>
        </w:rPr>
        <w:t>Luke Foley T00224345</w:t>
      </w:r>
    </w:p>
    <w:p w14:paraId="23F2D461" w14:textId="50C4FD67" w:rsidR="00E06D0F" w:rsidRPr="00EC7FB9" w:rsidRDefault="00E06D0F" w:rsidP="00792682">
      <w:pPr>
        <w:pStyle w:val="Subtitle"/>
        <w:spacing w:line="360" w:lineRule="auto"/>
        <w:jc w:val="center"/>
        <w:rPr>
          <w:rFonts w:cs="Times New Roman"/>
          <w:sz w:val="24"/>
          <w:szCs w:val="24"/>
        </w:rPr>
      </w:pPr>
      <w:r w:rsidRPr="00EC7FB9">
        <w:rPr>
          <w:rFonts w:cs="Times New Roman"/>
          <w:sz w:val="24"/>
          <w:szCs w:val="24"/>
        </w:rPr>
        <w:t>Computing with Software Development</w:t>
      </w:r>
    </w:p>
    <w:p w14:paraId="35CA4E21" w14:textId="77777777" w:rsidR="00E06D0F" w:rsidRPr="00EC7FB9" w:rsidRDefault="00E06D0F" w:rsidP="00792682">
      <w:pPr>
        <w:pStyle w:val="Subtitle"/>
        <w:spacing w:line="360" w:lineRule="auto"/>
        <w:rPr>
          <w:rFonts w:cs="Times New Roman"/>
        </w:rPr>
      </w:pPr>
      <w:r w:rsidRPr="00EC7FB9">
        <w:rPr>
          <w:rFonts w:cs="Times New Roman"/>
        </w:rPr>
        <w:t xml:space="preserve">  </w:t>
      </w:r>
    </w:p>
    <w:p w14:paraId="2D240701" w14:textId="77777777" w:rsidR="00E06D0F" w:rsidRPr="00EC7FB9" w:rsidRDefault="00E06D0F" w:rsidP="00792682">
      <w:pPr>
        <w:rPr>
          <w:rFonts w:cs="Times New Roman"/>
        </w:rPr>
      </w:pPr>
    </w:p>
    <w:p w14:paraId="5A2D81FC" w14:textId="77777777" w:rsidR="00E06D0F" w:rsidRPr="00EC7FB9" w:rsidRDefault="00E06D0F" w:rsidP="00792682">
      <w:pPr>
        <w:rPr>
          <w:rFonts w:cs="Times New Roman"/>
        </w:rPr>
      </w:pPr>
    </w:p>
    <w:p w14:paraId="1EE08B79" w14:textId="77777777" w:rsidR="00E06D0F" w:rsidRPr="00EC7FB9" w:rsidRDefault="00E06D0F" w:rsidP="00792682">
      <w:pPr>
        <w:rPr>
          <w:rFonts w:cs="Times New Roman"/>
        </w:rPr>
      </w:pPr>
    </w:p>
    <w:p w14:paraId="27535C27" w14:textId="77777777" w:rsidR="00E06D0F" w:rsidRPr="00EC7FB9" w:rsidRDefault="00E06D0F" w:rsidP="00792682">
      <w:pPr>
        <w:rPr>
          <w:rFonts w:cs="Times New Roman"/>
        </w:rPr>
      </w:pPr>
    </w:p>
    <w:p w14:paraId="44030AAD" w14:textId="77777777" w:rsidR="00E06D0F" w:rsidRPr="00EC7FB9" w:rsidRDefault="00E06D0F" w:rsidP="00792682">
      <w:pPr>
        <w:rPr>
          <w:rFonts w:cs="Times New Roman"/>
        </w:rPr>
      </w:pPr>
    </w:p>
    <w:p w14:paraId="43BD65C4" w14:textId="77777777" w:rsidR="00E06D0F" w:rsidRPr="00EC7FB9" w:rsidRDefault="00E06D0F" w:rsidP="00792682">
      <w:pPr>
        <w:rPr>
          <w:rFonts w:cs="Times New Roman"/>
        </w:rPr>
      </w:pPr>
    </w:p>
    <w:p w14:paraId="53F5DEA7" w14:textId="77777777" w:rsidR="00E06D0F" w:rsidRPr="00EC7FB9" w:rsidRDefault="00E06D0F" w:rsidP="00792682">
      <w:pPr>
        <w:rPr>
          <w:rFonts w:cs="Times New Roman"/>
        </w:rPr>
      </w:pPr>
    </w:p>
    <w:p w14:paraId="1A6B8D54" w14:textId="0E7C4208" w:rsidR="007F2889" w:rsidRPr="00EC7FB9" w:rsidRDefault="00E06D0F" w:rsidP="00792682">
      <w:pPr>
        <w:spacing w:after="160"/>
        <w:ind w:firstLine="0"/>
        <w:rPr>
          <w:rFonts w:cs="Times New Roman"/>
        </w:rPr>
      </w:pPr>
      <w:r w:rsidRPr="00EC7FB9">
        <w:rPr>
          <w:rFonts w:cs="Times New Roman"/>
        </w:rPr>
        <w:br w:type="page"/>
      </w:r>
    </w:p>
    <w:p w14:paraId="2B834193" w14:textId="4D5C579C" w:rsidR="007F2889" w:rsidRPr="00EC7FB9" w:rsidRDefault="007F2889" w:rsidP="00792682">
      <w:pPr>
        <w:pStyle w:val="Heading1"/>
        <w:spacing w:line="360" w:lineRule="auto"/>
        <w:rPr>
          <w:rFonts w:ascii="Times New Roman" w:hAnsi="Times New Roman" w:cs="Times New Roman"/>
        </w:rPr>
      </w:pPr>
      <w:bookmarkStart w:id="0" w:name="_Toc184603603"/>
      <w:r w:rsidRPr="00EC7FB9">
        <w:rPr>
          <w:rFonts w:ascii="Times New Roman" w:hAnsi="Times New Roman" w:cs="Times New Roman"/>
        </w:rPr>
        <w:lastRenderedPageBreak/>
        <w:t>Abstract</w:t>
      </w:r>
      <w:bookmarkEnd w:id="0"/>
    </w:p>
    <w:p w14:paraId="6E50BE2A" w14:textId="70D7DE94" w:rsidR="00680575" w:rsidRPr="00EC7FB9" w:rsidRDefault="00680575" w:rsidP="00792682">
      <w:pPr>
        <w:ind w:firstLine="0"/>
        <w:rPr>
          <w:rFonts w:cs="Times New Roman"/>
        </w:rPr>
      </w:pPr>
      <w:r w:rsidRPr="00EC7FB9">
        <w:rPr>
          <w:rFonts w:cs="Times New Roman"/>
        </w:rPr>
        <w:t>…………………………..</w:t>
      </w:r>
    </w:p>
    <w:p w14:paraId="28FC4460" w14:textId="49108E04" w:rsidR="00680575" w:rsidRPr="00EC7FB9" w:rsidRDefault="00680575" w:rsidP="00792682">
      <w:pPr>
        <w:spacing w:after="160"/>
        <w:ind w:firstLine="0"/>
        <w:rPr>
          <w:rFonts w:cs="Times New Roman"/>
        </w:rPr>
      </w:pPr>
      <w:r w:rsidRPr="00EC7FB9">
        <w:rPr>
          <w:rFonts w:cs="Times New Roman"/>
        </w:rPr>
        <w:br w:type="page"/>
      </w:r>
    </w:p>
    <w:sdt>
      <w:sdtPr>
        <w:rPr>
          <w:rFonts w:ascii="Times New Roman" w:eastAsiaTheme="minorHAnsi" w:hAnsi="Times New Roman" w:cs="Times New Roman"/>
          <w:color w:val="auto"/>
          <w:sz w:val="22"/>
          <w:szCs w:val="22"/>
          <w:lang w:val="en-IE"/>
        </w:rPr>
        <w:id w:val="-574591769"/>
        <w:docPartObj>
          <w:docPartGallery w:val="Table of Contents"/>
          <w:docPartUnique/>
        </w:docPartObj>
      </w:sdtPr>
      <w:sdtEndPr>
        <w:rPr>
          <w:b/>
          <w:bCs/>
          <w:sz w:val="24"/>
        </w:rPr>
      </w:sdtEndPr>
      <w:sdtContent>
        <w:p w14:paraId="24EE6908" w14:textId="5E7CA55B" w:rsidR="00680575" w:rsidRPr="00EC7FB9" w:rsidRDefault="00680575" w:rsidP="00792682">
          <w:pPr>
            <w:pStyle w:val="TOCHeading"/>
            <w:spacing w:line="360" w:lineRule="auto"/>
            <w:rPr>
              <w:rFonts w:ascii="Times New Roman" w:hAnsi="Times New Roman" w:cs="Times New Roman"/>
              <w:lang w:val="en-IE"/>
            </w:rPr>
          </w:pPr>
          <w:r w:rsidRPr="00EC7FB9">
            <w:rPr>
              <w:rFonts w:ascii="Times New Roman" w:hAnsi="Times New Roman" w:cs="Times New Roman"/>
              <w:lang w:val="en-IE"/>
            </w:rPr>
            <w:t>Table of Contents</w:t>
          </w:r>
        </w:p>
        <w:p w14:paraId="4CDCEFB1" w14:textId="197EE0B3" w:rsidR="004E6873" w:rsidRDefault="00680575" w:rsidP="00792682">
          <w:pPr>
            <w:pStyle w:val="TOC1"/>
            <w:tabs>
              <w:tab w:val="right" w:leader="dot" w:pos="9350"/>
            </w:tabs>
            <w:rPr>
              <w:rFonts w:asciiTheme="minorHAnsi" w:eastAsiaTheme="minorEastAsia" w:hAnsiTheme="minorHAnsi"/>
              <w:noProof/>
              <w:kern w:val="2"/>
              <w:szCs w:val="24"/>
              <w:lang w:eastAsia="en-IE"/>
              <w14:ligatures w14:val="standardContextual"/>
            </w:rPr>
          </w:pPr>
          <w:r w:rsidRPr="00EC7FB9">
            <w:rPr>
              <w:rFonts w:cs="Times New Roman"/>
            </w:rPr>
            <w:fldChar w:fldCharType="begin"/>
          </w:r>
          <w:r w:rsidRPr="00EC7FB9">
            <w:rPr>
              <w:rFonts w:cs="Times New Roman"/>
            </w:rPr>
            <w:instrText xml:space="preserve"> TOC \o "1-3" \h \z \u </w:instrText>
          </w:r>
          <w:r w:rsidRPr="00EC7FB9">
            <w:rPr>
              <w:rFonts w:cs="Times New Roman"/>
            </w:rPr>
            <w:fldChar w:fldCharType="separate"/>
          </w:r>
          <w:hyperlink w:anchor="_Toc184603603" w:history="1">
            <w:r w:rsidR="004E6873" w:rsidRPr="00B849C9">
              <w:rPr>
                <w:rStyle w:val="Hyperlink"/>
                <w:rFonts w:cs="Times New Roman"/>
                <w:noProof/>
              </w:rPr>
              <w:t>Abstract</w:t>
            </w:r>
            <w:r w:rsidR="004E6873">
              <w:rPr>
                <w:noProof/>
                <w:webHidden/>
              </w:rPr>
              <w:tab/>
            </w:r>
            <w:r w:rsidR="004E6873">
              <w:rPr>
                <w:noProof/>
                <w:webHidden/>
              </w:rPr>
              <w:fldChar w:fldCharType="begin"/>
            </w:r>
            <w:r w:rsidR="004E6873">
              <w:rPr>
                <w:noProof/>
                <w:webHidden/>
              </w:rPr>
              <w:instrText xml:space="preserve"> PAGEREF _Toc184603603 \h </w:instrText>
            </w:r>
            <w:r w:rsidR="004E6873">
              <w:rPr>
                <w:noProof/>
                <w:webHidden/>
              </w:rPr>
            </w:r>
            <w:r w:rsidR="004E6873">
              <w:rPr>
                <w:noProof/>
                <w:webHidden/>
              </w:rPr>
              <w:fldChar w:fldCharType="separate"/>
            </w:r>
            <w:r w:rsidR="004E6873">
              <w:rPr>
                <w:noProof/>
                <w:webHidden/>
              </w:rPr>
              <w:t>2</w:t>
            </w:r>
            <w:r w:rsidR="004E6873">
              <w:rPr>
                <w:noProof/>
                <w:webHidden/>
              </w:rPr>
              <w:fldChar w:fldCharType="end"/>
            </w:r>
          </w:hyperlink>
        </w:p>
        <w:p w14:paraId="52E43589" w14:textId="2A9A143B" w:rsidR="004E6873" w:rsidRDefault="004E6873" w:rsidP="00792682">
          <w:pPr>
            <w:pStyle w:val="TOC1"/>
            <w:tabs>
              <w:tab w:val="right" w:leader="dot" w:pos="9350"/>
            </w:tabs>
            <w:rPr>
              <w:rFonts w:asciiTheme="minorHAnsi" w:eastAsiaTheme="minorEastAsia" w:hAnsiTheme="minorHAnsi"/>
              <w:noProof/>
              <w:kern w:val="2"/>
              <w:szCs w:val="24"/>
              <w:lang w:eastAsia="en-IE"/>
              <w14:ligatures w14:val="standardContextual"/>
            </w:rPr>
          </w:pPr>
          <w:hyperlink w:anchor="_Toc184603604" w:history="1">
            <w:r w:rsidRPr="00B849C9">
              <w:rPr>
                <w:rStyle w:val="Hyperlink"/>
                <w:rFonts w:cs="Times New Roman"/>
                <w:noProof/>
              </w:rPr>
              <w:t>Introduction</w:t>
            </w:r>
            <w:r>
              <w:rPr>
                <w:noProof/>
                <w:webHidden/>
              </w:rPr>
              <w:tab/>
            </w:r>
            <w:r>
              <w:rPr>
                <w:noProof/>
                <w:webHidden/>
              </w:rPr>
              <w:fldChar w:fldCharType="begin"/>
            </w:r>
            <w:r>
              <w:rPr>
                <w:noProof/>
                <w:webHidden/>
              </w:rPr>
              <w:instrText xml:space="preserve"> PAGEREF _Toc184603604 \h </w:instrText>
            </w:r>
            <w:r>
              <w:rPr>
                <w:noProof/>
                <w:webHidden/>
              </w:rPr>
            </w:r>
            <w:r>
              <w:rPr>
                <w:noProof/>
                <w:webHidden/>
              </w:rPr>
              <w:fldChar w:fldCharType="separate"/>
            </w:r>
            <w:r>
              <w:rPr>
                <w:noProof/>
                <w:webHidden/>
              </w:rPr>
              <w:t>5</w:t>
            </w:r>
            <w:r>
              <w:rPr>
                <w:noProof/>
                <w:webHidden/>
              </w:rPr>
              <w:fldChar w:fldCharType="end"/>
            </w:r>
          </w:hyperlink>
        </w:p>
        <w:p w14:paraId="17E6B99D" w14:textId="22DFAD2D" w:rsidR="004E6873" w:rsidRDefault="004E6873" w:rsidP="00792682">
          <w:pPr>
            <w:pStyle w:val="TOC1"/>
            <w:tabs>
              <w:tab w:val="right" w:leader="dot" w:pos="9350"/>
            </w:tabs>
            <w:rPr>
              <w:rFonts w:asciiTheme="minorHAnsi" w:eastAsiaTheme="minorEastAsia" w:hAnsiTheme="minorHAnsi"/>
              <w:noProof/>
              <w:kern w:val="2"/>
              <w:szCs w:val="24"/>
              <w:lang w:eastAsia="en-IE"/>
              <w14:ligatures w14:val="standardContextual"/>
            </w:rPr>
          </w:pPr>
          <w:hyperlink w:anchor="_Toc184603605" w:history="1">
            <w:r w:rsidRPr="00B849C9">
              <w:rPr>
                <w:rStyle w:val="Hyperlink"/>
                <w:rFonts w:cs="Times New Roman"/>
                <w:noProof/>
              </w:rPr>
              <w:t>Chapter 1: Literature Review</w:t>
            </w:r>
            <w:r>
              <w:rPr>
                <w:noProof/>
                <w:webHidden/>
              </w:rPr>
              <w:tab/>
            </w:r>
            <w:r>
              <w:rPr>
                <w:noProof/>
                <w:webHidden/>
              </w:rPr>
              <w:fldChar w:fldCharType="begin"/>
            </w:r>
            <w:r>
              <w:rPr>
                <w:noProof/>
                <w:webHidden/>
              </w:rPr>
              <w:instrText xml:space="preserve"> PAGEREF _Toc184603605 \h </w:instrText>
            </w:r>
            <w:r>
              <w:rPr>
                <w:noProof/>
                <w:webHidden/>
              </w:rPr>
            </w:r>
            <w:r>
              <w:rPr>
                <w:noProof/>
                <w:webHidden/>
              </w:rPr>
              <w:fldChar w:fldCharType="separate"/>
            </w:r>
            <w:r>
              <w:rPr>
                <w:noProof/>
                <w:webHidden/>
              </w:rPr>
              <w:t>6</w:t>
            </w:r>
            <w:r>
              <w:rPr>
                <w:noProof/>
                <w:webHidden/>
              </w:rPr>
              <w:fldChar w:fldCharType="end"/>
            </w:r>
          </w:hyperlink>
        </w:p>
        <w:p w14:paraId="096B84A5" w14:textId="5B388DBC" w:rsidR="004E6873" w:rsidRDefault="004E6873" w:rsidP="00792682">
          <w:pPr>
            <w:pStyle w:val="TOC2"/>
            <w:tabs>
              <w:tab w:val="left" w:pos="1680"/>
              <w:tab w:val="right" w:leader="dot" w:pos="9350"/>
            </w:tabs>
            <w:rPr>
              <w:rFonts w:asciiTheme="minorHAnsi" w:eastAsiaTheme="minorEastAsia" w:hAnsiTheme="minorHAnsi"/>
              <w:noProof/>
              <w:kern w:val="2"/>
              <w:szCs w:val="24"/>
              <w:lang w:eastAsia="en-IE"/>
              <w14:ligatures w14:val="standardContextual"/>
            </w:rPr>
          </w:pPr>
          <w:hyperlink w:anchor="_Toc184603606" w:history="1">
            <w:r w:rsidRPr="00B849C9">
              <w:rPr>
                <w:rStyle w:val="Hyperlink"/>
                <w:rFonts w:cs="Times New Roman"/>
                <w:noProof/>
              </w:rPr>
              <w:t>1.1</w:t>
            </w:r>
            <w:r>
              <w:rPr>
                <w:rFonts w:asciiTheme="minorHAnsi" w:eastAsiaTheme="minorEastAsia" w:hAnsiTheme="minorHAnsi"/>
                <w:noProof/>
                <w:kern w:val="2"/>
                <w:szCs w:val="24"/>
                <w:lang w:eastAsia="en-IE"/>
                <w14:ligatures w14:val="standardContextual"/>
              </w:rPr>
              <w:tab/>
            </w:r>
            <w:r w:rsidRPr="00B849C9">
              <w:rPr>
                <w:rStyle w:val="Hyperlink"/>
                <w:rFonts w:cs="Times New Roman"/>
                <w:noProof/>
              </w:rPr>
              <w:t>Computer Vision</w:t>
            </w:r>
            <w:r>
              <w:rPr>
                <w:noProof/>
                <w:webHidden/>
              </w:rPr>
              <w:tab/>
            </w:r>
            <w:r>
              <w:rPr>
                <w:noProof/>
                <w:webHidden/>
              </w:rPr>
              <w:fldChar w:fldCharType="begin"/>
            </w:r>
            <w:r>
              <w:rPr>
                <w:noProof/>
                <w:webHidden/>
              </w:rPr>
              <w:instrText xml:space="preserve"> PAGEREF _Toc184603606 \h </w:instrText>
            </w:r>
            <w:r>
              <w:rPr>
                <w:noProof/>
                <w:webHidden/>
              </w:rPr>
            </w:r>
            <w:r>
              <w:rPr>
                <w:noProof/>
                <w:webHidden/>
              </w:rPr>
              <w:fldChar w:fldCharType="separate"/>
            </w:r>
            <w:r>
              <w:rPr>
                <w:noProof/>
                <w:webHidden/>
              </w:rPr>
              <w:t>6</w:t>
            </w:r>
            <w:r>
              <w:rPr>
                <w:noProof/>
                <w:webHidden/>
              </w:rPr>
              <w:fldChar w:fldCharType="end"/>
            </w:r>
          </w:hyperlink>
        </w:p>
        <w:p w14:paraId="7CCC61CA" w14:textId="3B348D95" w:rsidR="004E6873" w:rsidRDefault="004E6873" w:rsidP="00792682">
          <w:pPr>
            <w:pStyle w:val="TOC3"/>
            <w:tabs>
              <w:tab w:val="left" w:pos="1920"/>
              <w:tab w:val="right" w:leader="dot" w:pos="9350"/>
            </w:tabs>
            <w:rPr>
              <w:rFonts w:asciiTheme="minorHAnsi" w:eastAsiaTheme="minorEastAsia" w:hAnsiTheme="minorHAnsi"/>
              <w:noProof/>
              <w:kern w:val="2"/>
              <w:szCs w:val="24"/>
              <w:lang w:eastAsia="en-IE"/>
              <w14:ligatures w14:val="standardContextual"/>
            </w:rPr>
          </w:pPr>
          <w:hyperlink w:anchor="_Toc184603607" w:history="1">
            <w:r w:rsidRPr="00B849C9">
              <w:rPr>
                <w:rStyle w:val="Hyperlink"/>
                <w:rFonts w:cs="Times New Roman"/>
                <w:noProof/>
              </w:rPr>
              <w:t>1.1.1</w:t>
            </w:r>
            <w:r>
              <w:rPr>
                <w:rFonts w:asciiTheme="minorHAnsi" w:eastAsiaTheme="minorEastAsia" w:hAnsiTheme="minorHAnsi"/>
                <w:noProof/>
                <w:kern w:val="2"/>
                <w:szCs w:val="24"/>
                <w:lang w:eastAsia="en-IE"/>
                <w14:ligatures w14:val="standardContextual"/>
              </w:rPr>
              <w:tab/>
            </w:r>
            <w:r w:rsidRPr="00B849C9">
              <w:rPr>
                <w:rStyle w:val="Hyperlink"/>
                <w:rFonts w:cs="Times New Roman"/>
                <w:noProof/>
              </w:rPr>
              <w:t>What is Computer Vision?</w:t>
            </w:r>
            <w:r>
              <w:rPr>
                <w:noProof/>
                <w:webHidden/>
              </w:rPr>
              <w:tab/>
            </w:r>
            <w:r>
              <w:rPr>
                <w:noProof/>
                <w:webHidden/>
              </w:rPr>
              <w:fldChar w:fldCharType="begin"/>
            </w:r>
            <w:r>
              <w:rPr>
                <w:noProof/>
                <w:webHidden/>
              </w:rPr>
              <w:instrText xml:space="preserve"> PAGEREF _Toc184603607 \h </w:instrText>
            </w:r>
            <w:r>
              <w:rPr>
                <w:noProof/>
                <w:webHidden/>
              </w:rPr>
            </w:r>
            <w:r>
              <w:rPr>
                <w:noProof/>
                <w:webHidden/>
              </w:rPr>
              <w:fldChar w:fldCharType="separate"/>
            </w:r>
            <w:r>
              <w:rPr>
                <w:noProof/>
                <w:webHidden/>
              </w:rPr>
              <w:t>6</w:t>
            </w:r>
            <w:r>
              <w:rPr>
                <w:noProof/>
                <w:webHidden/>
              </w:rPr>
              <w:fldChar w:fldCharType="end"/>
            </w:r>
          </w:hyperlink>
        </w:p>
        <w:p w14:paraId="47D076E5" w14:textId="099DC4A2" w:rsidR="004E6873" w:rsidRDefault="004E6873" w:rsidP="00792682">
          <w:pPr>
            <w:pStyle w:val="TOC3"/>
            <w:tabs>
              <w:tab w:val="left" w:pos="1920"/>
              <w:tab w:val="right" w:leader="dot" w:pos="9350"/>
            </w:tabs>
            <w:rPr>
              <w:rFonts w:asciiTheme="minorHAnsi" w:eastAsiaTheme="minorEastAsia" w:hAnsiTheme="minorHAnsi"/>
              <w:noProof/>
              <w:kern w:val="2"/>
              <w:szCs w:val="24"/>
              <w:lang w:eastAsia="en-IE"/>
              <w14:ligatures w14:val="standardContextual"/>
            </w:rPr>
          </w:pPr>
          <w:hyperlink w:anchor="_Toc184603608" w:history="1">
            <w:r w:rsidRPr="00B849C9">
              <w:rPr>
                <w:rStyle w:val="Hyperlink"/>
                <w:rFonts w:cs="Times New Roman"/>
                <w:noProof/>
              </w:rPr>
              <w:t>1.1.2</w:t>
            </w:r>
            <w:r>
              <w:rPr>
                <w:rFonts w:asciiTheme="minorHAnsi" w:eastAsiaTheme="minorEastAsia" w:hAnsiTheme="minorHAnsi"/>
                <w:noProof/>
                <w:kern w:val="2"/>
                <w:szCs w:val="24"/>
                <w:lang w:eastAsia="en-IE"/>
                <w14:ligatures w14:val="standardContextual"/>
              </w:rPr>
              <w:tab/>
            </w:r>
            <w:r w:rsidRPr="00B849C9">
              <w:rPr>
                <w:rStyle w:val="Hyperlink"/>
                <w:rFonts w:cs="Times New Roman"/>
                <w:noProof/>
              </w:rPr>
              <w:t>History of Computer Vision</w:t>
            </w:r>
            <w:r>
              <w:rPr>
                <w:noProof/>
                <w:webHidden/>
              </w:rPr>
              <w:tab/>
            </w:r>
            <w:r>
              <w:rPr>
                <w:noProof/>
                <w:webHidden/>
              </w:rPr>
              <w:fldChar w:fldCharType="begin"/>
            </w:r>
            <w:r>
              <w:rPr>
                <w:noProof/>
                <w:webHidden/>
              </w:rPr>
              <w:instrText xml:space="preserve"> PAGEREF _Toc184603608 \h </w:instrText>
            </w:r>
            <w:r>
              <w:rPr>
                <w:noProof/>
                <w:webHidden/>
              </w:rPr>
            </w:r>
            <w:r>
              <w:rPr>
                <w:noProof/>
                <w:webHidden/>
              </w:rPr>
              <w:fldChar w:fldCharType="separate"/>
            </w:r>
            <w:r>
              <w:rPr>
                <w:noProof/>
                <w:webHidden/>
              </w:rPr>
              <w:t>6</w:t>
            </w:r>
            <w:r>
              <w:rPr>
                <w:noProof/>
                <w:webHidden/>
              </w:rPr>
              <w:fldChar w:fldCharType="end"/>
            </w:r>
          </w:hyperlink>
        </w:p>
        <w:p w14:paraId="236E1A6A" w14:textId="01778F07" w:rsidR="004E6873" w:rsidRDefault="004E6873" w:rsidP="00792682">
          <w:pPr>
            <w:pStyle w:val="TOC3"/>
            <w:tabs>
              <w:tab w:val="left" w:pos="1920"/>
              <w:tab w:val="right" w:leader="dot" w:pos="9350"/>
            </w:tabs>
            <w:rPr>
              <w:rFonts w:asciiTheme="minorHAnsi" w:eastAsiaTheme="minorEastAsia" w:hAnsiTheme="minorHAnsi"/>
              <w:noProof/>
              <w:kern w:val="2"/>
              <w:szCs w:val="24"/>
              <w:lang w:eastAsia="en-IE"/>
              <w14:ligatures w14:val="standardContextual"/>
            </w:rPr>
          </w:pPr>
          <w:hyperlink w:anchor="_Toc184603609" w:history="1">
            <w:r w:rsidRPr="00B849C9">
              <w:rPr>
                <w:rStyle w:val="Hyperlink"/>
                <w:rFonts w:cs="Times New Roman"/>
                <w:noProof/>
              </w:rPr>
              <w:t>1.1.2</w:t>
            </w:r>
            <w:r>
              <w:rPr>
                <w:rFonts w:asciiTheme="minorHAnsi" w:eastAsiaTheme="minorEastAsia" w:hAnsiTheme="minorHAnsi"/>
                <w:noProof/>
                <w:kern w:val="2"/>
                <w:szCs w:val="24"/>
                <w:lang w:eastAsia="en-IE"/>
                <w14:ligatures w14:val="standardContextual"/>
              </w:rPr>
              <w:tab/>
            </w:r>
            <w:r w:rsidRPr="00B849C9">
              <w:rPr>
                <w:rStyle w:val="Hyperlink"/>
                <w:rFonts w:cs="Times New Roman"/>
                <w:noProof/>
              </w:rPr>
              <w:t>How Computer Vision Works</w:t>
            </w:r>
            <w:r>
              <w:rPr>
                <w:noProof/>
                <w:webHidden/>
              </w:rPr>
              <w:tab/>
            </w:r>
            <w:r>
              <w:rPr>
                <w:noProof/>
                <w:webHidden/>
              </w:rPr>
              <w:fldChar w:fldCharType="begin"/>
            </w:r>
            <w:r>
              <w:rPr>
                <w:noProof/>
                <w:webHidden/>
              </w:rPr>
              <w:instrText xml:space="preserve"> PAGEREF _Toc184603609 \h </w:instrText>
            </w:r>
            <w:r>
              <w:rPr>
                <w:noProof/>
                <w:webHidden/>
              </w:rPr>
            </w:r>
            <w:r>
              <w:rPr>
                <w:noProof/>
                <w:webHidden/>
              </w:rPr>
              <w:fldChar w:fldCharType="separate"/>
            </w:r>
            <w:r>
              <w:rPr>
                <w:noProof/>
                <w:webHidden/>
              </w:rPr>
              <w:t>7</w:t>
            </w:r>
            <w:r>
              <w:rPr>
                <w:noProof/>
                <w:webHidden/>
              </w:rPr>
              <w:fldChar w:fldCharType="end"/>
            </w:r>
          </w:hyperlink>
        </w:p>
        <w:p w14:paraId="51F82B93" w14:textId="51734227" w:rsidR="004E6873" w:rsidRDefault="004E6873" w:rsidP="00792682">
          <w:pPr>
            <w:pStyle w:val="TOC3"/>
            <w:tabs>
              <w:tab w:val="left" w:pos="1920"/>
              <w:tab w:val="right" w:leader="dot" w:pos="9350"/>
            </w:tabs>
            <w:rPr>
              <w:rFonts w:asciiTheme="minorHAnsi" w:eastAsiaTheme="minorEastAsia" w:hAnsiTheme="minorHAnsi"/>
              <w:noProof/>
              <w:kern w:val="2"/>
              <w:szCs w:val="24"/>
              <w:lang w:eastAsia="en-IE"/>
              <w14:ligatures w14:val="standardContextual"/>
            </w:rPr>
          </w:pPr>
          <w:hyperlink w:anchor="_Toc184603610" w:history="1">
            <w:r w:rsidRPr="00B849C9">
              <w:rPr>
                <w:rStyle w:val="Hyperlink"/>
                <w:rFonts w:cs="Times New Roman"/>
                <w:noProof/>
              </w:rPr>
              <w:t>1.1.3</w:t>
            </w:r>
            <w:r>
              <w:rPr>
                <w:rFonts w:asciiTheme="minorHAnsi" w:eastAsiaTheme="minorEastAsia" w:hAnsiTheme="minorHAnsi"/>
                <w:noProof/>
                <w:kern w:val="2"/>
                <w:szCs w:val="24"/>
                <w:lang w:eastAsia="en-IE"/>
                <w14:ligatures w14:val="standardContextual"/>
              </w:rPr>
              <w:tab/>
            </w:r>
            <w:r w:rsidRPr="00B849C9">
              <w:rPr>
                <w:rStyle w:val="Hyperlink"/>
                <w:rFonts w:cs="Times New Roman"/>
                <w:noProof/>
              </w:rPr>
              <w:t>Computer Vision Tasks</w:t>
            </w:r>
            <w:r>
              <w:rPr>
                <w:noProof/>
                <w:webHidden/>
              </w:rPr>
              <w:tab/>
            </w:r>
            <w:r>
              <w:rPr>
                <w:noProof/>
                <w:webHidden/>
              </w:rPr>
              <w:fldChar w:fldCharType="begin"/>
            </w:r>
            <w:r>
              <w:rPr>
                <w:noProof/>
                <w:webHidden/>
              </w:rPr>
              <w:instrText xml:space="preserve"> PAGEREF _Toc184603610 \h </w:instrText>
            </w:r>
            <w:r>
              <w:rPr>
                <w:noProof/>
                <w:webHidden/>
              </w:rPr>
            </w:r>
            <w:r>
              <w:rPr>
                <w:noProof/>
                <w:webHidden/>
              </w:rPr>
              <w:fldChar w:fldCharType="separate"/>
            </w:r>
            <w:r>
              <w:rPr>
                <w:noProof/>
                <w:webHidden/>
              </w:rPr>
              <w:t>8</w:t>
            </w:r>
            <w:r>
              <w:rPr>
                <w:noProof/>
                <w:webHidden/>
              </w:rPr>
              <w:fldChar w:fldCharType="end"/>
            </w:r>
          </w:hyperlink>
        </w:p>
        <w:p w14:paraId="38AC82CA" w14:textId="1F5F8E91" w:rsidR="004E6873" w:rsidRDefault="004E6873" w:rsidP="00792682">
          <w:pPr>
            <w:pStyle w:val="TOC3"/>
            <w:tabs>
              <w:tab w:val="left" w:pos="1920"/>
              <w:tab w:val="right" w:leader="dot" w:pos="9350"/>
            </w:tabs>
            <w:rPr>
              <w:rFonts w:asciiTheme="minorHAnsi" w:eastAsiaTheme="minorEastAsia" w:hAnsiTheme="minorHAnsi"/>
              <w:noProof/>
              <w:kern w:val="2"/>
              <w:szCs w:val="24"/>
              <w:lang w:eastAsia="en-IE"/>
              <w14:ligatures w14:val="standardContextual"/>
            </w:rPr>
          </w:pPr>
          <w:hyperlink w:anchor="_Toc184603611" w:history="1">
            <w:r w:rsidRPr="00B849C9">
              <w:rPr>
                <w:rStyle w:val="Hyperlink"/>
                <w:rFonts w:cs="Times New Roman"/>
                <w:noProof/>
              </w:rPr>
              <w:t>1.1.4</w:t>
            </w:r>
            <w:r>
              <w:rPr>
                <w:rFonts w:asciiTheme="minorHAnsi" w:eastAsiaTheme="minorEastAsia" w:hAnsiTheme="minorHAnsi"/>
                <w:noProof/>
                <w:kern w:val="2"/>
                <w:szCs w:val="24"/>
                <w:lang w:eastAsia="en-IE"/>
                <w14:ligatures w14:val="standardContextual"/>
              </w:rPr>
              <w:tab/>
            </w:r>
            <w:r w:rsidRPr="00B849C9">
              <w:rPr>
                <w:rStyle w:val="Hyperlink"/>
                <w:rFonts w:cs="Times New Roman"/>
                <w:noProof/>
              </w:rPr>
              <w:t>Computer Vision Models</w:t>
            </w:r>
            <w:r>
              <w:rPr>
                <w:noProof/>
                <w:webHidden/>
              </w:rPr>
              <w:tab/>
            </w:r>
            <w:r>
              <w:rPr>
                <w:noProof/>
                <w:webHidden/>
              </w:rPr>
              <w:fldChar w:fldCharType="begin"/>
            </w:r>
            <w:r>
              <w:rPr>
                <w:noProof/>
                <w:webHidden/>
              </w:rPr>
              <w:instrText xml:space="preserve"> PAGEREF _Toc184603611 \h </w:instrText>
            </w:r>
            <w:r>
              <w:rPr>
                <w:noProof/>
                <w:webHidden/>
              </w:rPr>
            </w:r>
            <w:r>
              <w:rPr>
                <w:noProof/>
                <w:webHidden/>
              </w:rPr>
              <w:fldChar w:fldCharType="separate"/>
            </w:r>
            <w:r>
              <w:rPr>
                <w:noProof/>
                <w:webHidden/>
              </w:rPr>
              <w:t>10</w:t>
            </w:r>
            <w:r>
              <w:rPr>
                <w:noProof/>
                <w:webHidden/>
              </w:rPr>
              <w:fldChar w:fldCharType="end"/>
            </w:r>
          </w:hyperlink>
        </w:p>
        <w:p w14:paraId="4D2257CC" w14:textId="297E5000" w:rsidR="004E6873" w:rsidRDefault="004E6873" w:rsidP="00792682">
          <w:pPr>
            <w:pStyle w:val="TOC3"/>
            <w:tabs>
              <w:tab w:val="left" w:pos="1920"/>
              <w:tab w:val="right" w:leader="dot" w:pos="9350"/>
            </w:tabs>
            <w:rPr>
              <w:rFonts w:asciiTheme="minorHAnsi" w:eastAsiaTheme="minorEastAsia" w:hAnsiTheme="minorHAnsi"/>
              <w:noProof/>
              <w:kern w:val="2"/>
              <w:szCs w:val="24"/>
              <w:lang w:eastAsia="en-IE"/>
              <w14:ligatures w14:val="standardContextual"/>
            </w:rPr>
          </w:pPr>
          <w:hyperlink w:anchor="_Toc184603612" w:history="1">
            <w:r w:rsidRPr="00B849C9">
              <w:rPr>
                <w:rStyle w:val="Hyperlink"/>
                <w:rFonts w:cs="Times New Roman"/>
                <w:noProof/>
              </w:rPr>
              <w:t>1.1.5</w:t>
            </w:r>
            <w:r>
              <w:rPr>
                <w:rFonts w:asciiTheme="minorHAnsi" w:eastAsiaTheme="minorEastAsia" w:hAnsiTheme="minorHAnsi"/>
                <w:noProof/>
                <w:kern w:val="2"/>
                <w:szCs w:val="24"/>
                <w:lang w:eastAsia="en-IE"/>
                <w14:ligatures w14:val="standardContextual"/>
              </w:rPr>
              <w:tab/>
            </w:r>
            <w:r w:rsidRPr="00B849C9">
              <w:rPr>
                <w:rStyle w:val="Hyperlink"/>
                <w:rFonts w:cs="Times New Roman"/>
                <w:noProof/>
              </w:rPr>
              <w:t>Applications of Computer Vision</w:t>
            </w:r>
            <w:r>
              <w:rPr>
                <w:noProof/>
                <w:webHidden/>
              </w:rPr>
              <w:tab/>
            </w:r>
            <w:r>
              <w:rPr>
                <w:noProof/>
                <w:webHidden/>
              </w:rPr>
              <w:fldChar w:fldCharType="begin"/>
            </w:r>
            <w:r>
              <w:rPr>
                <w:noProof/>
                <w:webHidden/>
              </w:rPr>
              <w:instrText xml:space="preserve"> PAGEREF _Toc184603612 \h </w:instrText>
            </w:r>
            <w:r>
              <w:rPr>
                <w:noProof/>
                <w:webHidden/>
              </w:rPr>
            </w:r>
            <w:r>
              <w:rPr>
                <w:noProof/>
                <w:webHidden/>
              </w:rPr>
              <w:fldChar w:fldCharType="separate"/>
            </w:r>
            <w:r>
              <w:rPr>
                <w:noProof/>
                <w:webHidden/>
              </w:rPr>
              <w:t>10</w:t>
            </w:r>
            <w:r>
              <w:rPr>
                <w:noProof/>
                <w:webHidden/>
              </w:rPr>
              <w:fldChar w:fldCharType="end"/>
            </w:r>
          </w:hyperlink>
        </w:p>
        <w:p w14:paraId="398F13D6" w14:textId="2AB08834" w:rsidR="004E6873" w:rsidRDefault="004E6873" w:rsidP="00792682">
          <w:pPr>
            <w:pStyle w:val="TOC2"/>
            <w:tabs>
              <w:tab w:val="left" w:pos="1680"/>
              <w:tab w:val="right" w:leader="dot" w:pos="9350"/>
            </w:tabs>
            <w:rPr>
              <w:rFonts w:asciiTheme="minorHAnsi" w:eastAsiaTheme="minorEastAsia" w:hAnsiTheme="minorHAnsi"/>
              <w:noProof/>
              <w:kern w:val="2"/>
              <w:szCs w:val="24"/>
              <w:lang w:eastAsia="en-IE"/>
              <w14:ligatures w14:val="standardContextual"/>
            </w:rPr>
          </w:pPr>
          <w:hyperlink w:anchor="_Toc184603613" w:history="1">
            <w:r w:rsidRPr="00B849C9">
              <w:rPr>
                <w:rStyle w:val="Hyperlink"/>
                <w:rFonts w:cs="Times New Roman"/>
                <w:noProof/>
              </w:rPr>
              <w:t>1.2</w:t>
            </w:r>
            <w:r>
              <w:rPr>
                <w:rFonts w:asciiTheme="minorHAnsi" w:eastAsiaTheme="minorEastAsia" w:hAnsiTheme="minorHAnsi"/>
                <w:noProof/>
                <w:kern w:val="2"/>
                <w:szCs w:val="24"/>
                <w:lang w:eastAsia="en-IE"/>
                <w14:ligatures w14:val="standardContextual"/>
              </w:rPr>
              <w:tab/>
            </w:r>
            <w:r w:rsidRPr="00B849C9">
              <w:rPr>
                <w:rStyle w:val="Hyperlink"/>
                <w:rFonts w:cs="Times New Roman"/>
                <w:noProof/>
              </w:rPr>
              <w:t>Machine Learning</w:t>
            </w:r>
            <w:r>
              <w:rPr>
                <w:noProof/>
                <w:webHidden/>
              </w:rPr>
              <w:tab/>
            </w:r>
            <w:r>
              <w:rPr>
                <w:noProof/>
                <w:webHidden/>
              </w:rPr>
              <w:fldChar w:fldCharType="begin"/>
            </w:r>
            <w:r>
              <w:rPr>
                <w:noProof/>
                <w:webHidden/>
              </w:rPr>
              <w:instrText xml:space="preserve"> PAGEREF _Toc184603613 \h </w:instrText>
            </w:r>
            <w:r>
              <w:rPr>
                <w:noProof/>
                <w:webHidden/>
              </w:rPr>
            </w:r>
            <w:r>
              <w:rPr>
                <w:noProof/>
                <w:webHidden/>
              </w:rPr>
              <w:fldChar w:fldCharType="separate"/>
            </w:r>
            <w:r>
              <w:rPr>
                <w:noProof/>
                <w:webHidden/>
              </w:rPr>
              <w:t>11</w:t>
            </w:r>
            <w:r>
              <w:rPr>
                <w:noProof/>
                <w:webHidden/>
              </w:rPr>
              <w:fldChar w:fldCharType="end"/>
            </w:r>
          </w:hyperlink>
        </w:p>
        <w:p w14:paraId="40F8D3B5" w14:textId="5E4CC5BF" w:rsidR="004E6873" w:rsidRDefault="004E6873" w:rsidP="00792682">
          <w:pPr>
            <w:pStyle w:val="TOC3"/>
            <w:tabs>
              <w:tab w:val="left" w:pos="1920"/>
              <w:tab w:val="right" w:leader="dot" w:pos="9350"/>
            </w:tabs>
            <w:rPr>
              <w:rFonts w:asciiTheme="minorHAnsi" w:eastAsiaTheme="minorEastAsia" w:hAnsiTheme="minorHAnsi"/>
              <w:noProof/>
              <w:kern w:val="2"/>
              <w:szCs w:val="24"/>
              <w:lang w:eastAsia="en-IE"/>
              <w14:ligatures w14:val="standardContextual"/>
            </w:rPr>
          </w:pPr>
          <w:hyperlink w:anchor="_Toc184603614" w:history="1">
            <w:r w:rsidRPr="00B849C9">
              <w:rPr>
                <w:rStyle w:val="Hyperlink"/>
                <w:rFonts w:cs="Times New Roman"/>
                <w:noProof/>
              </w:rPr>
              <w:t>1.2.1</w:t>
            </w:r>
            <w:r>
              <w:rPr>
                <w:rFonts w:asciiTheme="minorHAnsi" w:eastAsiaTheme="minorEastAsia" w:hAnsiTheme="minorHAnsi"/>
                <w:noProof/>
                <w:kern w:val="2"/>
                <w:szCs w:val="24"/>
                <w:lang w:eastAsia="en-IE"/>
                <w14:ligatures w14:val="standardContextual"/>
              </w:rPr>
              <w:tab/>
            </w:r>
            <w:r w:rsidRPr="00B849C9">
              <w:rPr>
                <w:rStyle w:val="Hyperlink"/>
                <w:rFonts w:cs="Times New Roman"/>
                <w:noProof/>
              </w:rPr>
              <w:t>Machine Learning Methods</w:t>
            </w:r>
            <w:r>
              <w:rPr>
                <w:noProof/>
                <w:webHidden/>
              </w:rPr>
              <w:tab/>
            </w:r>
            <w:r>
              <w:rPr>
                <w:noProof/>
                <w:webHidden/>
              </w:rPr>
              <w:fldChar w:fldCharType="begin"/>
            </w:r>
            <w:r>
              <w:rPr>
                <w:noProof/>
                <w:webHidden/>
              </w:rPr>
              <w:instrText xml:space="preserve"> PAGEREF _Toc184603614 \h </w:instrText>
            </w:r>
            <w:r>
              <w:rPr>
                <w:noProof/>
                <w:webHidden/>
              </w:rPr>
            </w:r>
            <w:r>
              <w:rPr>
                <w:noProof/>
                <w:webHidden/>
              </w:rPr>
              <w:fldChar w:fldCharType="separate"/>
            </w:r>
            <w:r>
              <w:rPr>
                <w:noProof/>
                <w:webHidden/>
              </w:rPr>
              <w:t>12</w:t>
            </w:r>
            <w:r>
              <w:rPr>
                <w:noProof/>
                <w:webHidden/>
              </w:rPr>
              <w:fldChar w:fldCharType="end"/>
            </w:r>
          </w:hyperlink>
        </w:p>
        <w:p w14:paraId="24DE8DDD" w14:textId="6F122099" w:rsidR="004E6873" w:rsidRDefault="004E6873" w:rsidP="00792682">
          <w:pPr>
            <w:pStyle w:val="TOC2"/>
            <w:tabs>
              <w:tab w:val="left" w:pos="1680"/>
              <w:tab w:val="right" w:leader="dot" w:pos="9350"/>
            </w:tabs>
            <w:rPr>
              <w:rFonts w:asciiTheme="minorHAnsi" w:eastAsiaTheme="minorEastAsia" w:hAnsiTheme="minorHAnsi"/>
              <w:noProof/>
              <w:kern w:val="2"/>
              <w:szCs w:val="24"/>
              <w:lang w:eastAsia="en-IE"/>
              <w14:ligatures w14:val="standardContextual"/>
            </w:rPr>
          </w:pPr>
          <w:hyperlink w:anchor="_Toc184603615" w:history="1">
            <w:r w:rsidRPr="00B849C9">
              <w:rPr>
                <w:rStyle w:val="Hyperlink"/>
                <w:rFonts w:cs="Times New Roman"/>
                <w:noProof/>
              </w:rPr>
              <w:t>1.3</w:t>
            </w:r>
            <w:r>
              <w:rPr>
                <w:rFonts w:asciiTheme="minorHAnsi" w:eastAsiaTheme="minorEastAsia" w:hAnsiTheme="minorHAnsi"/>
                <w:noProof/>
                <w:kern w:val="2"/>
                <w:szCs w:val="24"/>
                <w:lang w:eastAsia="en-IE"/>
                <w14:ligatures w14:val="standardContextual"/>
              </w:rPr>
              <w:tab/>
            </w:r>
            <w:r w:rsidRPr="00B849C9">
              <w:rPr>
                <w:rStyle w:val="Hyperlink"/>
                <w:rFonts w:cs="Times New Roman"/>
                <w:noProof/>
              </w:rPr>
              <w:t>Deep Learning AI Frameworks</w:t>
            </w:r>
            <w:r>
              <w:rPr>
                <w:noProof/>
                <w:webHidden/>
              </w:rPr>
              <w:tab/>
            </w:r>
            <w:r>
              <w:rPr>
                <w:noProof/>
                <w:webHidden/>
              </w:rPr>
              <w:fldChar w:fldCharType="begin"/>
            </w:r>
            <w:r>
              <w:rPr>
                <w:noProof/>
                <w:webHidden/>
              </w:rPr>
              <w:instrText xml:space="preserve"> PAGEREF _Toc184603615 \h </w:instrText>
            </w:r>
            <w:r>
              <w:rPr>
                <w:noProof/>
                <w:webHidden/>
              </w:rPr>
            </w:r>
            <w:r>
              <w:rPr>
                <w:noProof/>
                <w:webHidden/>
              </w:rPr>
              <w:fldChar w:fldCharType="separate"/>
            </w:r>
            <w:r>
              <w:rPr>
                <w:noProof/>
                <w:webHidden/>
              </w:rPr>
              <w:t>13</w:t>
            </w:r>
            <w:r>
              <w:rPr>
                <w:noProof/>
                <w:webHidden/>
              </w:rPr>
              <w:fldChar w:fldCharType="end"/>
            </w:r>
          </w:hyperlink>
        </w:p>
        <w:p w14:paraId="08F5193A" w14:textId="5DC5CA92" w:rsidR="004E6873" w:rsidRDefault="004E6873" w:rsidP="00792682">
          <w:pPr>
            <w:pStyle w:val="TOC2"/>
            <w:tabs>
              <w:tab w:val="left" w:pos="1680"/>
              <w:tab w:val="right" w:leader="dot" w:pos="9350"/>
            </w:tabs>
            <w:rPr>
              <w:rFonts w:asciiTheme="minorHAnsi" w:eastAsiaTheme="minorEastAsia" w:hAnsiTheme="minorHAnsi"/>
              <w:noProof/>
              <w:kern w:val="2"/>
              <w:szCs w:val="24"/>
              <w:lang w:eastAsia="en-IE"/>
              <w14:ligatures w14:val="standardContextual"/>
            </w:rPr>
          </w:pPr>
          <w:hyperlink w:anchor="_Toc184603616" w:history="1">
            <w:r w:rsidRPr="00B849C9">
              <w:rPr>
                <w:rStyle w:val="Hyperlink"/>
                <w:rFonts w:cs="Times New Roman"/>
                <w:noProof/>
              </w:rPr>
              <w:t>1.3.1</w:t>
            </w:r>
            <w:r>
              <w:rPr>
                <w:rFonts w:asciiTheme="minorHAnsi" w:eastAsiaTheme="minorEastAsia" w:hAnsiTheme="minorHAnsi"/>
                <w:noProof/>
                <w:kern w:val="2"/>
                <w:szCs w:val="24"/>
                <w:lang w:eastAsia="en-IE"/>
                <w14:ligatures w14:val="standardContextual"/>
              </w:rPr>
              <w:tab/>
            </w:r>
            <w:r w:rsidRPr="00B849C9">
              <w:rPr>
                <w:rStyle w:val="Hyperlink"/>
                <w:rFonts w:cs="Times New Roman"/>
                <w:noProof/>
              </w:rPr>
              <w:t>Pytorch</w:t>
            </w:r>
            <w:r>
              <w:rPr>
                <w:noProof/>
                <w:webHidden/>
              </w:rPr>
              <w:tab/>
            </w:r>
            <w:r>
              <w:rPr>
                <w:noProof/>
                <w:webHidden/>
              </w:rPr>
              <w:fldChar w:fldCharType="begin"/>
            </w:r>
            <w:r>
              <w:rPr>
                <w:noProof/>
                <w:webHidden/>
              </w:rPr>
              <w:instrText xml:space="preserve"> PAGEREF _Toc184603616 \h </w:instrText>
            </w:r>
            <w:r>
              <w:rPr>
                <w:noProof/>
                <w:webHidden/>
              </w:rPr>
            </w:r>
            <w:r>
              <w:rPr>
                <w:noProof/>
                <w:webHidden/>
              </w:rPr>
              <w:fldChar w:fldCharType="separate"/>
            </w:r>
            <w:r>
              <w:rPr>
                <w:noProof/>
                <w:webHidden/>
              </w:rPr>
              <w:t>13</w:t>
            </w:r>
            <w:r>
              <w:rPr>
                <w:noProof/>
                <w:webHidden/>
              </w:rPr>
              <w:fldChar w:fldCharType="end"/>
            </w:r>
          </w:hyperlink>
        </w:p>
        <w:p w14:paraId="3DD5738D" w14:textId="1CC52EF2" w:rsidR="004E6873" w:rsidRDefault="004E6873" w:rsidP="00792682">
          <w:pPr>
            <w:pStyle w:val="TOC2"/>
            <w:tabs>
              <w:tab w:val="left" w:pos="1680"/>
              <w:tab w:val="right" w:leader="dot" w:pos="9350"/>
            </w:tabs>
            <w:rPr>
              <w:rFonts w:asciiTheme="minorHAnsi" w:eastAsiaTheme="minorEastAsia" w:hAnsiTheme="minorHAnsi"/>
              <w:noProof/>
              <w:kern w:val="2"/>
              <w:szCs w:val="24"/>
              <w:lang w:eastAsia="en-IE"/>
              <w14:ligatures w14:val="standardContextual"/>
            </w:rPr>
          </w:pPr>
          <w:hyperlink w:anchor="_Toc184603617" w:history="1">
            <w:r w:rsidRPr="00B849C9">
              <w:rPr>
                <w:rStyle w:val="Hyperlink"/>
                <w:rFonts w:cs="Times New Roman"/>
                <w:noProof/>
              </w:rPr>
              <w:t>1.3.2</w:t>
            </w:r>
            <w:r>
              <w:rPr>
                <w:rFonts w:asciiTheme="minorHAnsi" w:eastAsiaTheme="minorEastAsia" w:hAnsiTheme="minorHAnsi"/>
                <w:noProof/>
                <w:kern w:val="2"/>
                <w:szCs w:val="24"/>
                <w:lang w:eastAsia="en-IE"/>
                <w14:ligatures w14:val="standardContextual"/>
              </w:rPr>
              <w:tab/>
            </w:r>
            <w:r w:rsidRPr="00B849C9">
              <w:rPr>
                <w:rStyle w:val="Hyperlink"/>
                <w:rFonts w:cs="Times New Roman"/>
                <w:noProof/>
              </w:rPr>
              <w:t>TensorFlow</w:t>
            </w:r>
            <w:r>
              <w:rPr>
                <w:noProof/>
                <w:webHidden/>
              </w:rPr>
              <w:tab/>
            </w:r>
            <w:r>
              <w:rPr>
                <w:noProof/>
                <w:webHidden/>
              </w:rPr>
              <w:fldChar w:fldCharType="begin"/>
            </w:r>
            <w:r>
              <w:rPr>
                <w:noProof/>
                <w:webHidden/>
              </w:rPr>
              <w:instrText xml:space="preserve"> PAGEREF _Toc184603617 \h </w:instrText>
            </w:r>
            <w:r>
              <w:rPr>
                <w:noProof/>
                <w:webHidden/>
              </w:rPr>
            </w:r>
            <w:r>
              <w:rPr>
                <w:noProof/>
                <w:webHidden/>
              </w:rPr>
              <w:fldChar w:fldCharType="separate"/>
            </w:r>
            <w:r>
              <w:rPr>
                <w:noProof/>
                <w:webHidden/>
              </w:rPr>
              <w:t>13</w:t>
            </w:r>
            <w:r>
              <w:rPr>
                <w:noProof/>
                <w:webHidden/>
              </w:rPr>
              <w:fldChar w:fldCharType="end"/>
            </w:r>
          </w:hyperlink>
        </w:p>
        <w:p w14:paraId="40BECBE1" w14:textId="5ABD0B47" w:rsidR="004E6873" w:rsidRDefault="004E6873" w:rsidP="00792682">
          <w:pPr>
            <w:pStyle w:val="TOC2"/>
            <w:tabs>
              <w:tab w:val="left" w:pos="1680"/>
              <w:tab w:val="right" w:leader="dot" w:pos="9350"/>
            </w:tabs>
            <w:rPr>
              <w:rFonts w:asciiTheme="minorHAnsi" w:eastAsiaTheme="minorEastAsia" w:hAnsiTheme="minorHAnsi"/>
              <w:noProof/>
              <w:kern w:val="2"/>
              <w:szCs w:val="24"/>
              <w:lang w:eastAsia="en-IE"/>
              <w14:ligatures w14:val="standardContextual"/>
            </w:rPr>
          </w:pPr>
          <w:hyperlink w:anchor="_Toc184603618" w:history="1">
            <w:r w:rsidRPr="00B849C9">
              <w:rPr>
                <w:rStyle w:val="Hyperlink"/>
                <w:rFonts w:cs="Times New Roman"/>
                <w:noProof/>
              </w:rPr>
              <w:t>1.4</w:t>
            </w:r>
            <w:r>
              <w:rPr>
                <w:rFonts w:asciiTheme="minorHAnsi" w:eastAsiaTheme="minorEastAsia" w:hAnsiTheme="minorHAnsi"/>
                <w:noProof/>
                <w:kern w:val="2"/>
                <w:szCs w:val="24"/>
                <w:lang w:eastAsia="en-IE"/>
                <w14:ligatures w14:val="standardContextual"/>
              </w:rPr>
              <w:tab/>
            </w:r>
            <w:r w:rsidRPr="00B849C9">
              <w:rPr>
                <w:rStyle w:val="Hyperlink"/>
                <w:rFonts w:cs="Times New Roman"/>
                <w:noProof/>
              </w:rPr>
              <w:t>Allergens</w:t>
            </w:r>
            <w:r>
              <w:rPr>
                <w:noProof/>
                <w:webHidden/>
              </w:rPr>
              <w:tab/>
            </w:r>
            <w:r>
              <w:rPr>
                <w:noProof/>
                <w:webHidden/>
              </w:rPr>
              <w:fldChar w:fldCharType="begin"/>
            </w:r>
            <w:r>
              <w:rPr>
                <w:noProof/>
                <w:webHidden/>
              </w:rPr>
              <w:instrText xml:space="preserve"> PAGEREF _Toc184603618 \h </w:instrText>
            </w:r>
            <w:r>
              <w:rPr>
                <w:noProof/>
                <w:webHidden/>
              </w:rPr>
            </w:r>
            <w:r>
              <w:rPr>
                <w:noProof/>
                <w:webHidden/>
              </w:rPr>
              <w:fldChar w:fldCharType="separate"/>
            </w:r>
            <w:r>
              <w:rPr>
                <w:noProof/>
                <w:webHidden/>
              </w:rPr>
              <w:t>14</w:t>
            </w:r>
            <w:r>
              <w:rPr>
                <w:noProof/>
                <w:webHidden/>
              </w:rPr>
              <w:fldChar w:fldCharType="end"/>
            </w:r>
          </w:hyperlink>
        </w:p>
        <w:p w14:paraId="72A0408A" w14:textId="4A2A2F67" w:rsidR="004E6873" w:rsidRDefault="004E6873" w:rsidP="00792682">
          <w:pPr>
            <w:pStyle w:val="TOC1"/>
            <w:tabs>
              <w:tab w:val="right" w:leader="dot" w:pos="9350"/>
            </w:tabs>
            <w:rPr>
              <w:rFonts w:asciiTheme="minorHAnsi" w:eastAsiaTheme="minorEastAsia" w:hAnsiTheme="minorHAnsi"/>
              <w:noProof/>
              <w:kern w:val="2"/>
              <w:szCs w:val="24"/>
              <w:lang w:eastAsia="en-IE"/>
              <w14:ligatures w14:val="standardContextual"/>
            </w:rPr>
          </w:pPr>
          <w:hyperlink w:anchor="_Toc184603619" w:history="1">
            <w:r w:rsidRPr="00B849C9">
              <w:rPr>
                <w:rStyle w:val="Hyperlink"/>
                <w:rFonts w:cs="Times New Roman"/>
                <w:noProof/>
              </w:rPr>
              <w:t>Chapter 2: Methodology</w:t>
            </w:r>
            <w:r>
              <w:rPr>
                <w:noProof/>
                <w:webHidden/>
              </w:rPr>
              <w:tab/>
            </w:r>
            <w:r>
              <w:rPr>
                <w:noProof/>
                <w:webHidden/>
              </w:rPr>
              <w:fldChar w:fldCharType="begin"/>
            </w:r>
            <w:r>
              <w:rPr>
                <w:noProof/>
                <w:webHidden/>
              </w:rPr>
              <w:instrText xml:space="preserve"> PAGEREF _Toc184603619 \h </w:instrText>
            </w:r>
            <w:r>
              <w:rPr>
                <w:noProof/>
                <w:webHidden/>
              </w:rPr>
            </w:r>
            <w:r>
              <w:rPr>
                <w:noProof/>
                <w:webHidden/>
              </w:rPr>
              <w:fldChar w:fldCharType="separate"/>
            </w:r>
            <w:r>
              <w:rPr>
                <w:noProof/>
                <w:webHidden/>
              </w:rPr>
              <w:t>15</w:t>
            </w:r>
            <w:r>
              <w:rPr>
                <w:noProof/>
                <w:webHidden/>
              </w:rPr>
              <w:fldChar w:fldCharType="end"/>
            </w:r>
          </w:hyperlink>
        </w:p>
        <w:p w14:paraId="08D8EB1E" w14:textId="34EC8815" w:rsidR="004E6873" w:rsidRDefault="004E6873" w:rsidP="00792682">
          <w:pPr>
            <w:pStyle w:val="TOC2"/>
            <w:tabs>
              <w:tab w:val="right" w:leader="dot" w:pos="9350"/>
            </w:tabs>
            <w:rPr>
              <w:rFonts w:asciiTheme="minorHAnsi" w:eastAsiaTheme="minorEastAsia" w:hAnsiTheme="minorHAnsi"/>
              <w:noProof/>
              <w:kern w:val="2"/>
              <w:szCs w:val="24"/>
              <w:lang w:eastAsia="en-IE"/>
              <w14:ligatures w14:val="standardContextual"/>
            </w:rPr>
          </w:pPr>
          <w:hyperlink w:anchor="_Toc184603620" w:history="1">
            <w:r w:rsidRPr="00B849C9">
              <w:rPr>
                <w:rStyle w:val="Hyperlink"/>
                <w:rFonts w:cs="Times New Roman"/>
                <w:noProof/>
              </w:rPr>
              <w:t>2.1 Overview</w:t>
            </w:r>
            <w:r>
              <w:rPr>
                <w:noProof/>
                <w:webHidden/>
              </w:rPr>
              <w:tab/>
            </w:r>
            <w:r>
              <w:rPr>
                <w:noProof/>
                <w:webHidden/>
              </w:rPr>
              <w:fldChar w:fldCharType="begin"/>
            </w:r>
            <w:r>
              <w:rPr>
                <w:noProof/>
                <w:webHidden/>
              </w:rPr>
              <w:instrText xml:space="preserve"> PAGEREF _Toc184603620 \h </w:instrText>
            </w:r>
            <w:r>
              <w:rPr>
                <w:noProof/>
                <w:webHidden/>
              </w:rPr>
            </w:r>
            <w:r>
              <w:rPr>
                <w:noProof/>
                <w:webHidden/>
              </w:rPr>
              <w:fldChar w:fldCharType="separate"/>
            </w:r>
            <w:r>
              <w:rPr>
                <w:noProof/>
                <w:webHidden/>
              </w:rPr>
              <w:t>15</w:t>
            </w:r>
            <w:r>
              <w:rPr>
                <w:noProof/>
                <w:webHidden/>
              </w:rPr>
              <w:fldChar w:fldCharType="end"/>
            </w:r>
          </w:hyperlink>
        </w:p>
        <w:p w14:paraId="04C0907B" w14:textId="685C03FB" w:rsidR="004E6873" w:rsidRDefault="004E6873" w:rsidP="00792682">
          <w:pPr>
            <w:pStyle w:val="TOC2"/>
            <w:tabs>
              <w:tab w:val="right" w:leader="dot" w:pos="9350"/>
            </w:tabs>
            <w:rPr>
              <w:rFonts w:asciiTheme="minorHAnsi" w:eastAsiaTheme="minorEastAsia" w:hAnsiTheme="minorHAnsi"/>
              <w:noProof/>
              <w:kern w:val="2"/>
              <w:szCs w:val="24"/>
              <w:lang w:eastAsia="en-IE"/>
              <w14:ligatures w14:val="standardContextual"/>
            </w:rPr>
          </w:pPr>
          <w:hyperlink w:anchor="_Toc184603621" w:history="1">
            <w:r w:rsidRPr="00B849C9">
              <w:rPr>
                <w:rStyle w:val="Hyperlink"/>
                <w:rFonts w:cs="Times New Roman"/>
                <w:noProof/>
              </w:rPr>
              <w:t>2.2 Research Question</w:t>
            </w:r>
            <w:r>
              <w:rPr>
                <w:noProof/>
                <w:webHidden/>
              </w:rPr>
              <w:tab/>
            </w:r>
            <w:r>
              <w:rPr>
                <w:noProof/>
                <w:webHidden/>
              </w:rPr>
              <w:fldChar w:fldCharType="begin"/>
            </w:r>
            <w:r>
              <w:rPr>
                <w:noProof/>
                <w:webHidden/>
              </w:rPr>
              <w:instrText xml:space="preserve"> PAGEREF _Toc184603621 \h </w:instrText>
            </w:r>
            <w:r>
              <w:rPr>
                <w:noProof/>
                <w:webHidden/>
              </w:rPr>
            </w:r>
            <w:r>
              <w:rPr>
                <w:noProof/>
                <w:webHidden/>
              </w:rPr>
              <w:fldChar w:fldCharType="separate"/>
            </w:r>
            <w:r>
              <w:rPr>
                <w:noProof/>
                <w:webHidden/>
              </w:rPr>
              <w:t>15</w:t>
            </w:r>
            <w:r>
              <w:rPr>
                <w:noProof/>
                <w:webHidden/>
              </w:rPr>
              <w:fldChar w:fldCharType="end"/>
            </w:r>
          </w:hyperlink>
        </w:p>
        <w:p w14:paraId="6A736319" w14:textId="6D458B6A" w:rsidR="004E6873" w:rsidRDefault="004E6873" w:rsidP="00792682">
          <w:pPr>
            <w:pStyle w:val="TOC2"/>
            <w:tabs>
              <w:tab w:val="right" w:leader="dot" w:pos="9350"/>
            </w:tabs>
            <w:rPr>
              <w:rFonts w:asciiTheme="minorHAnsi" w:eastAsiaTheme="minorEastAsia" w:hAnsiTheme="minorHAnsi"/>
              <w:noProof/>
              <w:kern w:val="2"/>
              <w:szCs w:val="24"/>
              <w:lang w:eastAsia="en-IE"/>
              <w14:ligatures w14:val="standardContextual"/>
            </w:rPr>
          </w:pPr>
          <w:hyperlink w:anchor="_Toc184603622" w:history="1">
            <w:r w:rsidRPr="00B849C9">
              <w:rPr>
                <w:rStyle w:val="Hyperlink"/>
                <w:rFonts w:cs="Times New Roman"/>
                <w:noProof/>
              </w:rPr>
              <w:t>2.3 Technologies</w:t>
            </w:r>
            <w:r>
              <w:rPr>
                <w:noProof/>
                <w:webHidden/>
              </w:rPr>
              <w:tab/>
            </w:r>
            <w:r>
              <w:rPr>
                <w:noProof/>
                <w:webHidden/>
              </w:rPr>
              <w:fldChar w:fldCharType="begin"/>
            </w:r>
            <w:r>
              <w:rPr>
                <w:noProof/>
                <w:webHidden/>
              </w:rPr>
              <w:instrText xml:space="preserve"> PAGEREF _Toc184603622 \h </w:instrText>
            </w:r>
            <w:r>
              <w:rPr>
                <w:noProof/>
                <w:webHidden/>
              </w:rPr>
            </w:r>
            <w:r>
              <w:rPr>
                <w:noProof/>
                <w:webHidden/>
              </w:rPr>
              <w:fldChar w:fldCharType="separate"/>
            </w:r>
            <w:r>
              <w:rPr>
                <w:noProof/>
                <w:webHidden/>
              </w:rPr>
              <w:t>16</w:t>
            </w:r>
            <w:r>
              <w:rPr>
                <w:noProof/>
                <w:webHidden/>
              </w:rPr>
              <w:fldChar w:fldCharType="end"/>
            </w:r>
          </w:hyperlink>
        </w:p>
        <w:p w14:paraId="67AD9A8F" w14:textId="7D7FE2C8" w:rsidR="004E6873" w:rsidRDefault="004E6873" w:rsidP="00792682">
          <w:pPr>
            <w:pStyle w:val="TOC3"/>
            <w:tabs>
              <w:tab w:val="right" w:leader="dot" w:pos="9350"/>
            </w:tabs>
            <w:rPr>
              <w:rFonts w:asciiTheme="minorHAnsi" w:eastAsiaTheme="minorEastAsia" w:hAnsiTheme="minorHAnsi"/>
              <w:noProof/>
              <w:kern w:val="2"/>
              <w:szCs w:val="24"/>
              <w:lang w:eastAsia="en-IE"/>
              <w14:ligatures w14:val="standardContextual"/>
            </w:rPr>
          </w:pPr>
          <w:hyperlink w:anchor="_Toc184603623" w:history="1">
            <w:r w:rsidRPr="00B849C9">
              <w:rPr>
                <w:rStyle w:val="Hyperlink"/>
                <w:rFonts w:cs="Times New Roman"/>
                <w:noProof/>
              </w:rPr>
              <w:t>2.3.1 Python</w:t>
            </w:r>
            <w:r>
              <w:rPr>
                <w:noProof/>
                <w:webHidden/>
              </w:rPr>
              <w:tab/>
            </w:r>
            <w:r>
              <w:rPr>
                <w:noProof/>
                <w:webHidden/>
              </w:rPr>
              <w:fldChar w:fldCharType="begin"/>
            </w:r>
            <w:r>
              <w:rPr>
                <w:noProof/>
                <w:webHidden/>
              </w:rPr>
              <w:instrText xml:space="preserve"> PAGEREF _Toc184603623 \h </w:instrText>
            </w:r>
            <w:r>
              <w:rPr>
                <w:noProof/>
                <w:webHidden/>
              </w:rPr>
            </w:r>
            <w:r>
              <w:rPr>
                <w:noProof/>
                <w:webHidden/>
              </w:rPr>
              <w:fldChar w:fldCharType="separate"/>
            </w:r>
            <w:r>
              <w:rPr>
                <w:noProof/>
                <w:webHidden/>
              </w:rPr>
              <w:t>16</w:t>
            </w:r>
            <w:r>
              <w:rPr>
                <w:noProof/>
                <w:webHidden/>
              </w:rPr>
              <w:fldChar w:fldCharType="end"/>
            </w:r>
          </w:hyperlink>
        </w:p>
        <w:p w14:paraId="0A0F500C" w14:textId="51109283" w:rsidR="004E6873" w:rsidRDefault="004E6873" w:rsidP="00792682">
          <w:pPr>
            <w:pStyle w:val="TOC3"/>
            <w:tabs>
              <w:tab w:val="right" w:leader="dot" w:pos="9350"/>
            </w:tabs>
            <w:rPr>
              <w:rFonts w:asciiTheme="minorHAnsi" w:eastAsiaTheme="minorEastAsia" w:hAnsiTheme="minorHAnsi"/>
              <w:noProof/>
              <w:kern w:val="2"/>
              <w:szCs w:val="24"/>
              <w:lang w:eastAsia="en-IE"/>
              <w14:ligatures w14:val="standardContextual"/>
            </w:rPr>
          </w:pPr>
          <w:hyperlink w:anchor="_Toc184603624" w:history="1">
            <w:r w:rsidRPr="00B849C9">
              <w:rPr>
                <w:rStyle w:val="Hyperlink"/>
                <w:rFonts w:cs="Times New Roman"/>
                <w:noProof/>
              </w:rPr>
              <w:t>2.3.2 PyCharm IDE</w:t>
            </w:r>
            <w:r>
              <w:rPr>
                <w:noProof/>
                <w:webHidden/>
              </w:rPr>
              <w:tab/>
            </w:r>
            <w:r>
              <w:rPr>
                <w:noProof/>
                <w:webHidden/>
              </w:rPr>
              <w:fldChar w:fldCharType="begin"/>
            </w:r>
            <w:r>
              <w:rPr>
                <w:noProof/>
                <w:webHidden/>
              </w:rPr>
              <w:instrText xml:space="preserve"> PAGEREF _Toc184603624 \h </w:instrText>
            </w:r>
            <w:r>
              <w:rPr>
                <w:noProof/>
                <w:webHidden/>
              </w:rPr>
            </w:r>
            <w:r>
              <w:rPr>
                <w:noProof/>
                <w:webHidden/>
              </w:rPr>
              <w:fldChar w:fldCharType="separate"/>
            </w:r>
            <w:r>
              <w:rPr>
                <w:noProof/>
                <w:webHidden/>
              </w:rPr>
              <w:t>16</w:t>
            </w:r>
            <w:r>
              <w:rPr>
                <w:noProof/>
                <w:webHidden/>
              </w:rPr>
              <w:fldChar w:fldCharType="end"/>
            </w:r>
          </w:hyperlink>
        </w:p>
        <w:p w14:paraId="087E85A6" w14:textId="5EED405F" w:rsidR="004E6873" w:rsidRDefault="004E6873" w:rsidP="00792682">
          <w:pPr>
            <w:pStyle w:val="TOC3"/>
            <w:tabs>
              <w:tab w:val="right" w:leader="dot" w:pos="9350"/>
            </w:tabs>
            <w:rPr>
              <w:rFonts w:asciiTheme="minorHAnsi" w:eastAsiaTheme="minorEastAsia" w:hAnsiTheme="minorHAnsi"/>
              <w:noProof/>
              <w:kern w:val="2"/>
              <w:szCs w:val="24"/>
              <w:lang w:eastAsia="en-IE"/>
              <w14:ligatures w14:val="standardContextual"/>
            </w:rPr>
          </w:pPr>
          <w:hyperlink w:anchor="_Toc184603625" w:history="1">
            <w:r w:rsidRPr="00B849C9">
              <w:rPr>
                <w:rStyle w:val="Hyperlink"/>
                <w:rFonts w:cs="Times New Roman"/>
                <w:noProof/>
              </w:rPr>
              <w:t>2.3.3 Selenium Library</w:t>
            </w:r>
            <w:r>
              <w:rPr>
                <w:noProof/>
                <w:webHidden/>
              </w:rPr>
              <w:tab/>
            </w:r>
            <w:r>
              <w:rPr>
                <w:noProof/>
                <w:webHidden/>
              </w:rPr>
              <w:fldChar w:fldCharType="begin"/>
            </w:r>
            <w:r>
              <w:rPr>
                <w:noProof/>
                <w:webHidden/>
              </w:rPr>
              <w:instrText xml:space="preserve"> PAGEREF _Toc184603625 \h </w:instrText>
            </w:r>
            <w:r>
              <w:rPr>
                <w:noProof/>
                <w:webHidden/>
              </w:rPr>
            </w:r>
            <w:r>
              <w:rPr>
                <w:noProof/>
                <w:webHidden/>
              </w:rPr>
              <w:fldChar w:fldCharType="separate"/>
            </w:r>
            <w:r>
              <w:rPr>
                <w:noProof/>
                <w:webHidden/>
              </w:rPr>
              <w:t>16</w:t>
            </w:r>
            <w:r>
              <w:rPr>
                <w:noProof/>
                <w:webHidden/>
              </w:rPr>
              <w:fldChar w:fldCharType="end"/>
            </w:r>
          </w:hyperlink>
        </w:p>
        <w:p w14:paraId="78D9E800" w14:textId="72F98920" w:rsidR="004E6873" w:rsidRDefault="004E6873" w:rsidP="00792682">
          <w:pPr>
            <w:pStyle w:val="TOC3"/>
            <w:tabs>
              <w:tab w:val="right" w:leader="dot" w:pos="9350"/>
            </w:tabs>
            <w:rPr>
              <w:rFonts w:asciiTheme="minorHAnsi" w:eastAsiaTheme="minorEastAsia" w:hAnsiTheme="minorHAnsi"/>
              <w:noProof/>
              <w:kern w:val="2"/>
              <w:szCs w:val="24"/>
              <w:lang w:eastAsia="en-IE"/>
              <w14:ligatures w14:val="standardContextual"/>
            </w:rPr>
          </w:pPr>
          <w:hyperlink w:anchor="_Toc184603626" w:history="1">
            <w:r w:rsidRPr="00B849C9">
              <w:rPr>
                <w:rStyle w:val="Hyperlink"/>
                <w:rFonts w:cs="Times New Roman"/>
                <w:noProof/>
              </w:rPr>
              <w:t>2.3.4 Beautiful Soup Library</w:t>
            </w:r>
            <w:r>
              <w:rPr>
                <w:noProof/>
                <w:webHidden/>
              </w:rPr>
              <w:tab/>
            </w:r>
            <w:r>
              <w:rPr>
                <w:noProof/>
                <w:webHidden/>
              </w:rPr>
              <w:fldChar w:fldCharType="begin"/>
            </w:r>
            <w:r>
              <w:rPr>
                <w:noProof/>
                <w:webHidden/>
              </w:rPr>
              <w:instrText xml:space="preserve"> PAGEREF _Toc184603626 \h </w:instrText>
            </w:r>
            <w:r>
              <w:rPr>
                <w:noProof/>
                <w:webHidden/>
              </w:rPr>
            </w:r>
            <w:r>
              <w:rPr>
                <w:noProof/>
                <w:webHidden/>
              </w:rPr>
              <w:fldChar w:fldCharType="separate"/>
            </w:r>
            <w:r>
              <w:rPr>
                <w:noProof/>
                <w:webHidden/>
              </w:rPr>
              <w:t>17</w:t>
            </w:r>
            <w:r>
              <w:rPr>
                <w:noProof/>
                <w:webHidden/>
              </w:rPr>
              <w:fldChar w:fldCharType="end"/>
            </w:r>
          </w:hyperlink>
        </w:p>
        <w:p w14:paraId="5AA638C4" w14:textId="37C5B9D3" w:rsidR="004E6873" w:rsidRDefault="004E6873" w:rsidP="00792682">
          <w:pPr>
            <w:pStyle w:val="TOC2"/>
            <w:tabs>
              <w:tab w:val="right" w:leader="dot" w:pos="9350"/>
            </w:tabs>
            <w:rPr>
              <w:rFonts w:asciiTheme="minorHAnsi" w:eastAsiaTheme="minorEastAsia" w:hAnsiTheme="minorHAnsi"/>
              <w:noProof/>
              <w:kern w:val="2"/>
              <w:szCs w:val="24"/>
              <w:lang w:eastAsia="en-IE"/>
              <w14:ligatures w14:val="standardContextual"/>
            </w:rPr>
          </w:pPr>
          <w:hyperlink w:anchor="_Toc184603627" w:history="1">
            <w:r w:rsidRPr="00B849C9">
              <w:rPr>
                <w:rStyle w:val="Hyperlink"/>
                <w:rFonts w:cs="Times New Roman"/>
                <w:noProof/>
              </w:rPr>
              <w:t>2.4 Design</w:t>
            </w:r>
            <w:r>
              <w:rPr>
                <w:noProof/>
                <w:webHidden/>
              </w:rPr>
              <w:tab/>
            </w:r>
            <w:r>
              <w:rPr>
                <w:noProof/>
                <w:webHidden/>
              </w:rPr>
              <w:fldChar w:fldCharType="begin"/>
            </w:r>
            <w:r>
              <w:rPr>
                <w:noProof/>
                <w:webHidden/>
              </w:rPr>
              <w:instrText xml:space="preserve"> PAGEREF _Toc184603627 \h </w:instrText>
            </w:r>
            <w:r>
              <w:rPr>
                <w:noProof/>
                <w:webHidden/>
              </w:rPr>
            </w:r>
            <w:r>
              <w:rPr>
                <w:noProof/>
                <w:webHidden/>
              </w:rPr>
              <w:fldChar w:fldCharType="separate"/>
            </w:r>
            <w:r>
              <w:rPr>
                <w:noProof/>
                <w:webHidden/>
              </w:rPr>
              <w:t>17</w:t>
            </w:r>
            <w:r>
              <w:rPr>
                <w:noProof/>
                <w:webHidden/>
              </w:rPr>
              <w:fldChar w:fldCharType="end"/>
            </w:r>
          </w:hyperlink>
        </w:p>
        <w:p w14:paraId="35DC9F48" w14:textId="40564AE3" w:rsidR="004E6873" w:rsidRDefault="004E6873" w:rsidP="00792682">
          <w:pPr>
            <w:pStyle w:val="TOC1"/>
            <w:tabs>
              <w:tab w:val="right" w:leader="dot" w:pos="9350"/>
            </w:tabs>
            <w:rPr>
              <w:rFonts w:asciiTheme="minorHAnsi" w:eastAsiaTheme="minorEastAsia" w:hAnsiTheme="minorHAnsi"/>
              <w:noProof/>
              <w:kern w:val="2"/>
              <w:szCs w:val="24"/>
              <w:lang w:eastAsia="en-IE"/>
              <w14:ligatures w14:val="standardContextual"/>
            </w:rPr>
          </w:pPr>
          <w:hyperlink w:anchor="_Toc184603628" w:history="1">
            <w:r w:rsidRPr="00B849C9">
              <w:rPr>
                <w:rStyle w:val="Hyperlink"/>
                <w:rFonts w:cs="Times New Roman"/>
                <w:noProof/>
              </w:rPr>
              <w:t>Chapter 3: Implementation</w:t>
            </w:r>
            <w:r>
              <w:rPr>
                <w:noProof/>
                <w:webHidden/>
              </w:rPr>
              <w:tab/>
            </w:r>
            <w:r>
              <w:rPr>
                <w:noProof/>
                <w:webHidden/>
              </w:rPr>
              <w:fldChar w:fldCharType="begin"/>
            </w:r>
            <w:r>
              <w:rPr>
                <w:noProof/>
                <w:webHidden/>
              </w:rPr>
              <w:instrText xml:space="preserve"> PAGEREF _Toc184603628 \h </w:instrText>
            </w:r>
            <w:r>
              <w:rPr>
                <w:noProof/>
                <w:webHidden/>
              </w:rPr>
            </w:r>
            <w:r>
              <w:rPr>
                <w:noProof/>
                <w:webHidden/>
              </w:rPr>
              <w:fldChar w:fldCharType="separate"/>
            </w:r>
            <w:r>
              <w:rPr>
                <w:noProof/>
                <w:webHidden/>
              </w:rPr>
              <w:t>18</w:t>
            </w:r>
            <w:r>
              <w:rPr>
                <w:noProof/>
                <w:webHidden/>
              </w:rPr>
              <w:fldChar w:fldCharType="end"/>
            </w:r>
          </w:hyperlink>
        </w:p>
        <w:p w14:paraId="6BD74C18" w14:textId="7374DB86" w:rsidR="004E6873" w:rsidRDefault="004E6873" w:rsidP="00792682">
          <w:pPr>
            <w:pStyle w:val="TOC2"/>
            <w:tabs>
              <w:tab w:val="right" w:leader="dot" w:pos="9350"/>
            </w:tabs>
            <w:rPr>
              <w:rFonts w:asciiTheme="minorHAnsi" w:eastAsiaTheme="minorEastAsia" w:hAnsiTheme="minorHAnsi"/>
              <w:noProof/>
              <w:kern w:val="2"/>
              <w:szCs w:val="24"/>
              <w:lang w:eastAsia="en-IE"/>
              <w14:ligatures w14:val="standardContextual"/>
            </w:rPr>
          </w:pPr>
          <w:hyperlink w:anchor="_Toc184603629" w:history="1">
            <w:r w:rsidRPr="00B849C9">
              <w:rPr>
                <w:rStyle w:val="Hyperlink"/>
                <w:rFonts w:cs="Times New Roman"/>
                <w:noProof/>
              </w:rPr>
              <w:t>4.1 Prototype</w:t>
            </w:r>
            <w:r>
              <w:rPr>
                <w:noProof/>
                <w:webHidden/>
              </w:rPr>
              <w:tab/>
            </w:r>
            <w:r>
              <w:rPr>
                <w:noProof/>
                <w:webHidden/>
              </w:rPr>
              <w:fldChar w:fldCharType="begin"/>
            </w:r>
            <w:r>
              <w:rPr>
                <w:noProof/>
                <w:webHidden/>
              </w:rPr>
              <w:instrText xml:space="preserve"> PAGEREF _Toc184603629 \h </w:instrText>
            </w:r>
            <w:r>
              <w:rPr>
                <w:noProof/>
                <w:webHidden/>
              </w:rPr>
            </w:r>
            <w:r>
              <w:rPr>
                <w:noProof/>
                <w:webHidden/>
              </w:rPr>
              <w:fldChar w:fldCharType="separate"/>
            </w:r>
            <w:r>
              <w:rPr>
                <w:noProof/>
                <w:webHidden/>
              </w:rPr>
              <w:t>18</w:t>
            </w:r>
            <w:r>
              <w:rPr>
                <w:noProof/>
                <w:webHidden/>
              </w:rPr>
              <w:fldChar w:fldCharType="end"/>
            </w:r>
          </w:hyperlink>
        </w:p>
        <w:p w14:paraId="3D8F24BD" w14:textId="1D20D742" w:rsidR="004E6873" w:rsidRDefault="004E6873" w:rsidP="00792682">
          <w:pPr>
            <w:pStyle w:val="TOC2"/>
            <w:tabs>
              <w:tab w:val="right" w:leader="dot" w:pos="9350"/>
            </w:tabs>
            <w:rPr>
              <w:rFonts w:asciiTheme="minorHAnsi" w:eastAsiaTheme="minorEastAsia" w:hAnsiTheme="minorHAnsi"/>
              <w:noProof/>
              <w:kern w:val="2"/>
              <w:szCs w:val="24"/>
              <w:lang w:eastAsia="en-IE"/>
              <w14:ligatures w14:val="standardContextual"/>
            </w:rPr>
          </w:pPr>
          <w:hyperlink w:anchor="_Toc184603630" w:history="1">
            <w:r w:rsidRPr="00B849C9">
              <w:rPr>
                <w:rStyle w:val="Hyperlink"/>
                <w:rFonts w:cs="Times New Roman"/>
                <w:noProof/>
              </w:rPr>
              <w:t>4.1.1 Python Environment</w:t>
            </w:r>
            <w:r>
              <w:rPr>
                <w:noProof/>
                <w:webHidden/>
              </w:rPr>
              <w:tab/>
            </w:r>
            <w:r>
              <w:rPr>
                <w:noProof/>
                <w:webHidden/>
              </w:rPr>
              <w:fldChar w:fldCharType="begin"/>
            </w:r>
            <w:r>
              <w:rPr>
                <w:noProof/>
                <w:webHidden/>
              </w:rPr>
              <w:instrText xml:space="preserve"> PAGEREF _Toc184603630 \h </w:instrText>
            </w:r>
            <w:r>
              <w:rPr>
                <w:noProof/>
                <w:webHidden/>
              </w:rPr>
            </w:r>
            <w:r>
              <w:rPr>
                <w:noProof/>
                <w:webHidden/>
              </w:rPr>
              <w:fldChar w:fldCharType="separate"/>
            </w:r>
            <w:r>
              <w:rPr>
                <w:noProof/>
                <w:webHidden/>
              </w:rPr>
              <w:t>18</w:t>
            </w:r>
            <w:r>
              <w:rPr>
                <w:noProof/>
                <w:webHidden/>
              </w:rPr>
              <w:fldChar w:fldCharType="end"/>
            </w:r>
          </w:hyperlink>
        </w:p>
        <w:p w14:paraId="37812F6B" w14:textId="0E49E53C" w:rsidR="004E6873" w:rsidRDefault="004E6873" w:rsidP="00792682">
          <w:pPr>
            <w:pStyle w:val="TOC2"/>
            <w:tabs>
              <w:tab w:val="right" w:leader="dot" w:pos="9350"/>
            </w:tabs>
            <w:rPr>
              <w:rFonts w:asciiTheme="minorHAnsi" w:eastAsiaTheme="minorEastAsia" w:hAnsiTheme="minorHAnsi"/>
              <w:noProof/>
              <w:kern w:val="2"/>
              <w:szCs w:val="24"/>
              <w:lang w:eastAsia="en-IE"/>
              <w14:ligatures w14:val="standardContextual"/>
            </w:rPr>
          </w:pPr>
          <w:hyperlink w:anchor="_Toc184603631" w:history="1">
            <w:r w:rsidRPr="00B849C9">
              <w:rPr>
                <w:rStyle w:val="Hyperlink"/>
                <w:rFonts w:cs="Times New Roman"/>
                <w:noProof/>
              </w:rPr>
              <w:t>4.1.2 Scraping Data from an Individual Page</w:t>
            </w:r>
            <w:r>
              <w:rPr>
                <w:noProof/>
                <w:webHidden/>
              </w:rPr>
              <w:tab/>
            </w:r>
            <w:r>
              <w:rPr>
                <w:noProof/>
                <w:webHidden/>
              </w:rPr>
              <w:fldChar w:fldCharType="begin"/>
            </w:r>
            <w:r>
              <w:rPr>
                <w:noProof/>
                <w:webHidden/>
              </w:rPr>
              <w:instrText xml:space="preserve"> PAGEREF _Toc184603631 \h </w:instrText>
            </w:r>
            <w:r>
              <w:rPr>
                <w:noProof/>
                <w:webHidden/>
              </w:rPr>
            </w:r>
            <w:r>
              <w:rPr>
                <w:noProof/>
                <w:webHidden/>
              </w:rPr>
              <w:fldChar w:fldCharType="separate"/>
            </w:r>
            <w:r>
              <w:rPr>
                <w:noProof/>
                <w:webHidden/>
              </w:rPr>
              <w:t>18</w:t>
            </w:r>
            <w:r>
              <w:rPr>
                <w:noProof/>
                <w:webHidden/>
              </w:rPr>
              <w:fldChar w:fldCharType="end"/>
            </w:r>
          </w:hyperlink>
        </w:p>
        <w:p w14:paraId="7204DDA8" w14:textId="2B408334" w:rsidR="004E6873" w:rsidRDefault="004E6873" w:rsidP="00792682">
          <w:pPr>
            <w:pStyle w:val="TOC2"/>
            <w:tabs>
              <w:tab w:val="right" w:leader="dot" w:pos="9350"/>
            </w:tabs>
            <w:rPr>
              <w:rFonts w:asciiTheme="minorHAnsi" w:eastAsiaTheme="minorEastAsia" w:hAnsiTheme="minorHAnsi"/>
              <w:noProof/>
              <w:kern w:val="2"/>
              <w:szCs w:val="24"/>
              <w:lang w:eastAsia="en-IE"/>
              <w14:ligatures w14:val="standardContextual"/>
            </w:rPr>
          </w:pPr>
          <w:hyperlink w:anchor="_Toc184603632" w:history="1">
            <w:r w:rsidRPr="00B849C9">
              <w:rPr>
                <w:rStyle w:val="Hyperlink"/>
                <w:rFonts w:cs="Times New Roman"/>
                <w:noProof/>
              </w:rPr>
              <w:t>4.1.3 Scraping Pipeline</w:t>
            </w:r>
            <w:r>
              <w:rPr>
                <w:noProof/>
                <w:webHidden/>
              </w:rPr>
              <w:tab/>
            </w:r>
            <w:r>
              <w:rPr>
                <w:noProof/>
                <w:webHidden/>
              </w:rPr>
              <w:fldChar w:fldCharType="begin"/>
            </w:r>
            <w:r>
              <w:rPr>
                <w:noProof/>
                <w:webHidden/>
              </w:rPr>
              <w:instrText xml:space="preserve"> PAGEREF _Toc184603632 \h </w:instrText>
            </w:r>
            <w:r>
              <w:rPr>
                <w:noProof/>
                <w:webHidden/>
              </w:rPr>
            </w:r>
            <w:r>
              <w:rPr>
                <w:noProof/>
                <w:webHidden/>
              </w:rPr>
              <w:fldChar w:fldCharType="separate"/>
            </w:r>
            <w:r>
              <w:rPr>
                <w:noProof/>
                <w:webHidden/>
              </w:rPr>
              <w:t>20</w:t>
            </w:r>
            <w:r>
              <w:rPr>
                <w:noProof/>
                <w:webHidden/>
              </w:rPr>
              <w:fldChar w:fldCharType="end"/>
            </w:r>
          </w:hyperlink>
        </w:p>
        <w:p w14:paraId="3FB8624E" w14:textId="152BF172" w:rsidR="004E6873" w:rsidRDefault="004E6873" w:rsidP="00792682">
          <w:pPr>
            <w:pStyle w:val="TOC2"/>
            <w:tabs>
              <w:tab w:val="right" w:leader="dot" w:pos="9350"/>
            </w:tabs>
            <w:rPr>
              <w:rFonts w:asciiTheme="minorHAnsi" w:eastAsiaTheme="minorEastAsia" w:hAnsiTheme="minorHAnsi"/>
              <w:noProof/>
              <w:kern w:val="2"/>
              <w:szCs w:val="24"/>
              <w:lang w:eastAsia="en-IE"/>
              <w14:ligatures w14:val="standardContextual"/>
            </w:rPr>
          </w:pPr>
          <w:hyperlink w:anchor="_Toc184603633" w:history="1">
            <w:r w:rsidRPr="00B849C9">
              <w:rPr>
                <w:rStyle w:val="Hyperlink"/>
                <w:rFonts w:cs="Times New Roman"/>
                <w:noProof/>
              </w:rPr>
              <w:t>4.1.3 Initial Data Cleaning</w:t>
            </w:r>
            <w:r>
              <w:rPr>
                <w:noProof/>
                <w:webHidden/>
              </w:rPr>
              <w:tab/>
            </w:r>
            <w:r>
              <w:rPr>
                <w:noProof/>
                <w:webHidden/>
              </w:rPr>
              <w:fldChar w:fldCharType="begin"/>
            </w:r>
            <w:r>
              <w:rPr>
                <w:noProof/>
                <w:webHidden/>
              </w:rPr>
              <w:instrText xml:space="preserve"> PAGEREF _Toc184603633 \h </w:instrText>
            </w:r>
            <w:r>
              <w:rPr>
                <w:noProof/>
                <w:webHidden/>
              </w:rPr>
            </w:r>
            <w:r>
              <w:rPr>
                <w:noProof/>
                <w:webHidden/>
              </w:rPr>
              <w:fldChar w:fldCharType="separate"/>
            </w:r>
            <w:r>
              <w:rPr>
                <w:noProof/>
                <w:webHidden/>
              </w:rPr>
              <w:t>21</w:t>
            </w:r>
            <w:r>
              <w:rPr>
                <w:noProof/>
                <w:webHidden/>
              </w:rPr>
              <w:fldChar w:fldCharType="end"/>
            </w:r>
          </w:hyperlink>
        </w:p>
        <w:p w14:paraId="1FA00FF2" w14:textId="03C2F29A" w:rsidR="004E6873" w:rsidRDefault="004E6873" w:rsidP="00792682">
          <w:pPr>
            <w:pStyle w:val="TOC1"/>
            <w:tabs>
              <w:tab w:val="right" w:leader="dot" w:pos="9350"/>
            </w:tabs>
            <w:rPr>
              <w:rFonts w:asciiTheme="minorHAnsi" w:eastAsiaTheme="minorEastAsia" w:hAnsiTheme="minorHAnsi"/>
              <w:noProof/>
              <w:kern w:val="2"/>
              <w:szCs w:val="24"/>
              <w:lang w:eastAsia="en-IE"/>
              <w14:ligatures w14:val="standardContextual"/>
            </w:rPr>
          </w:pPr>
          <w:hyperlink w:anchor="_Toc184603634" w:history="1">
            <w:r w:rsidRPr="00B849C9">
              <w:rPr>
                <w:rStyle w:val="Hyperlink"/>
                <w:rFonts w:cs="Times New Roman"/>
                <w:noProof/>
              </w:rPr>
              <w:t>References</w:t>
            </w:r>
            <w:r>
              <w:rPr>
                <w:noProof/>
                <w:webHidden/>
              </w:rPr>
              <w:tab/>
            </w:r>
            <w:r>
              <w:rPr>
                <w:noProof/>
                <w:webHidden/>
              </w:rPr>
              <w:fldChar w:fldCharType="begin"/>
            </w:r>
            <w:r>
              <w:rPr>
                <w:noProof/>
                <w:webHidden/>
              </w:rPr>
              <w:instrText xml:space="preserve"> PAGEREF _Toc184603634 \h </w:instrText>
            </w:r>
            <w:r>
              <w:rPr>
                <w:noProof/>
                <w:webHidden/>
              </w:rPr>
            </w:r>
            <w:r>
              <w:rPr>
                <w:noProof/>
                <w:webHidden/>
              </w:rPr>
              <w:fldChar w:fldCharType="separate"/>
            </w:r>
            <w:r>
              <w:rPr>
                <w:noProof/>
                <w:webHidden/>
              </w:rPr>
              <w:t>22</w:t>
            </w:r>
            <w:r>
              <w:rPr>
                <w:noProof/>
                <w:webHidden/>
              </w:rPr>
              <w:fldChar w:fldCharType="end"/>
            </w:r>
          </w:hyperlink>
        </w:p>
        <w:p w14:paraId="5335FEAC" w14:textId="5A9086F0" w:rsidR="00A912FC" w:rsidRDefault="00680575" w:rsidP="00792682">
          <w:pPr>
            <w:rPr>
              <w:rFonts w:cs="Times New Roman"/>
              <w:b/>
              <w:bCs/>
            </w:rPr>
          </w:pPr>
          <w:r w:rsidRPr="00EC7FB9">
            <w:rPr>
              <w:rFonts w:cs="Times New Roman"/>
              <w:b/>
              <w:bCs/>
            </w:rPr>
            <w:fldChar w:fldCharType="end"/>
          </w:r>
        </w:p>
        <w:p w14:paraId="00946CAA" w14:textId="0671B4E9" w:rsidR="00680575" w:rsidRPr="00EC7FB9" w:rsidRDefault="00445345" w:rsidP="00792682">
          <w:pPr>
            <w:ind w:firstLine="0"/>
            <w:rPr>
              <w:rFonts w:cs="Times New Roman"/>
            </w:rPr>
          </w:pPr>
        </w:p>
      </w:sdtContent>
    </w:sdt>
    <w:p w14:paraId="674C5B27" w14:textId="3903EF28" w:rsidR="004E6873" w:rsidRDefault="009247BF" w:rsidP="00792682">
      <w:pPr>
        <w:pStyle w:val="TableofFigures"/>
        <w:tabs>
          <w:tab w:val="right" w:leader="dot" w:pos="9350"/>
        </w:tabs>
        <w:rPr>
          <w:rFonts w:asciiTheme="minorHAnsi" w:eastAsiaTheme="minorEastAsia" w:hAnsiTheme="minorHAnsi"/>
          <w:noProof/>
          <w:kern w:val="2"/>
          <w:szCs w:val="24"/>
          <w:lang w:eastAsia="en-IE"/>
          <w14:ligatures w14:val="standardContextual"/>
        </w:rPr>
      </w:pPr>
      <w:r>
        <w:rPr>
          <w:rFonts w:cs="Times New Roman"/>
        </w:rPr>
        <w:fldChar w:fldCharType="begin"/>
      </w:r>
      <w:r>
        <w:rPr>
          <w:rFonts w:cs="Times New Roman"/>
        </w:rPr>
        <w:instrText xml:space="preserve"> TOC \h \z \c "Figure" </w:instrText>
      </w:r>
      <w:r>
        <w:rPr>
          <w:rFonts w:cs="Times New Roman"/>
        </w:rPr>
        <w:fldChar w:fldCharType="separate"/>
      </w:r>
      <w:hyperlink w:anchor="_Toc184603635" w:history="1">
        <w:r w:rsidR="004E6873" w:rsidRPr="00DD5A1D">
          <w:rPr>
            <w:rStyle w:val="Hyperlink"/>
            <w:rFonts w:cs="Times New Roman"/>
            <w:noProof/>
          </w:rPr>
          <w:t>Figure 1. A Diagram CNN Layers</w:t>
        </w:r>
        <w:r w:rsidR="004E6873">
          <w:rPr>
            <w:noProof/>
            <w:webHidden/>
          </w:rPr>
          <w:tab/>
        </w:r>
        <w:r w:rsidR="004E6873">
          <w:rPr>
            <w:noProof/>
            <w:webHidden/>
          </w:rPr>
          <w:fldChar w:fldCharType="begin"/>
        </w:r>
        <w:r w:rsidR="004E6873">
          <w:rPr>
            <w:noProof/>
            <w:webHidden/>
          </w:rPr>
          <w:instrText xml:space="preserve"> PAGEREF _Toc184603635 \h </w:instrText>
        </w:r>
        <w:r w:rsidR="004E6873">
          <w:rPr>
            <w:noProof/>
            <w:webHidden/>
          </w:rPr>
        </w:r>
        <w:r w:rsidR="004E6873">
          <w:rPr>
            <w:noProof/>
            <w:webHidden/>
          </w:rPr>
          <w:fldChar w:fldCharType="separate"/>
        </w:r>
        <w:r w:rsidR="004E6873">
          <w:rPr>
            <w:noProof/>
            <w:webHidden/>
          </w:rPr>
          <w:t>8</w:t>
        </w:r>
        <w:r w:rsidR="004E6873">
          <w:rPr>
            <w:noProof/>
            <w:webHidden/>
          </w:rPr>
          <w:fldChar w:fldCharType="end"/>
        </w:r>
      </w:hyperlink>
    </w:p>
    <w:p w14:paraId="7751C979" w14:textId="72B3E897" w:rsidR="004E6873" w:rsidRDefault="004E6873" w:rsidP="00792682">
      <w:pPr>
        <w:pStyle w:val="TableofFigures"/>
        <w:tabs>
          <w:tab w:val="right" w:leader="dot" w:pos="9350"/>
        </w:tabs>
        <w:rPr>
          <w:rFonts w:asciiTheme="minorHAnsi" w:eastAsiaTheme="minorEastAsia" w:hAnsiTheme="minorHAnsi"/>
          <w:noProof/>
          <w:kern w:val="2"/>
          <w:szCs w:val="24"/>
          <w:lang w:eastAsia="en-IE"/>
          <w14:ligatures w14:val="standardContextual"/>
        </w:rPr>
      </w:pPr>
      <w:hyperlink w:anchor="_Toc184603636" w:history="1">
        <w:r w:rsidRPr="00DD5A1D">
          <w:rPr>
            <w:rStyle w:val="Hyperlink"/>
            <w:rFonts w:cs="Times New Roman"/>
            <w:noProof/>
          </w:rPr>
          <w:t>Figure 2: Multiclass vs Multilabel Classification</w:t>
        </w:r>
        <w:r>
          <w:rPr>
            <w:noProof/>
            <w:webHidden/>
          </w:rPr>
          <w:tab/>
        </w:r>
        <w:r>
          <w:rPr>
            <w:noProof/>
            <w:webHidden/>
          </w:rPr>
          <w:fldChar w:fldCharType="begin"/>
        </w:r>
        <w:r>
          <w:rPr>
            <w:noProof/>
            <w:webHidden/>
          </w:rPr>
          <w:instrText xml:space="preserve"> PAGEREF _Toc184603636 \h </w:instrText>
        </w:r>
        <w:r>
          <w:rPr>
            <w:noProof/>
            <w:webHidden/>
          </w:rPr>
        </w:r>
        <w:r>
          <w:rPr>
            <w:noProof/>
            <w:webHidden/>
          </w:rPr>
          <w:fldChar w:fldCharType="separate"/>
        </w:r>
        <w:r>
          <w:rPr>
            <w:noProof/>
            <w:webHidden/>
          </w:rPr>
          <w:t>9</w:t>
        </w:r>
        <w:r>
          <w:rPr>
            <w:noProof/>
            <w:webHidden/>
          </w:rPr>
          <w:fldChar w:fldCharType="end"/>
        </w:r>
      </w:hyperlink>
    </w:p>
    <w:p w14:paraId="17AB0CCA" w14:textId="31D20F40" w:rsidR="004E6873" w:rsidRDefault="004E6873" w:rsidP="00792682">
      <w:pPr>
        <w:pStyle w:val="TableofFigures"/>
        <w:tabs>
          <w:tab w:val="right" w:leader="dot" w:pos="9350"/>
        </w:tabs>
        <w:rPr>
          <w:rFonts w:asciiTheme="minorHAnsi" w:eastAsiaTheme="minorEastAsia" w:hAnsiTheme="minorHAnsi"/>
          <w:noProof/>
          <w:kern w:val="2"/>
          <w:szCs w:val="24"/>
          <w:lang w:eastAsia="en-IE"/>
          <w14:ligatures w14:val="standardContextual"/>
        </w:rPr>
      </w:pPr>
      <w:hyperlink w:anchor="_Toc184603637" w:history="1">
        <w:r w:rsidRPr="00DD5A1D">
          <w:rPr>
            <w:rStyle w:val="Hyperlink"/>
            <w:rFonts w:cs="Times New Roman"/>
            <w:noProof/>
          </w:rPr>
          <w:t>Figure 3: Classification vs Object Detection</w:t>
        </w:r>
        <w:r>
          <w:rPr>
            <w:noProof/>
            <w:webHidden/>
          </w:rPr>
          <w:tab/>
        </w:r>
        <w:r>
          <w:rPr>
            <w:noProof/>
            <w:webHidden/>
          </w:rPr>
          <w:fldChar w:fldCharType="begin"/>
        </w:r>
        <w:r>
          <w:rPr>
            <w:noProof/>
            <w:webHidden/>
          </w:rPr>
          <w:instrText xml:space="preserve"> PAGEREF _Toc184603637 \h </w:instrText>
        </w:r>
        <w:r>
          <w:rPr>
            <w:noProof/>
            <w:webHidden/>
          </w:rPr>
        </w:r>
        <w:r>
          <w:rPr>
            <w:noProof/>
            <w:webHidden/>
          </w:rPr>
          <w:fldChar w:fldCharType="separate"/>
        </w:r>
        <w:r>
          <w:rPr>
            <w:noProof/>
            <w:webHidden/>
          </w:rPr>
          <w:t>10</w:t>
        </w:r>
        <w:r>
          <w:rPr>
            <w:noProof/>
            <w:webHidden/>
          </w:rPr>
          <w:fldChar w:fldCharType="end"/>
        </w:r>
      </w:hyperlink>
    </w:p>
    <w:p w14:paraId="18164F2B" w14:textId="7B48DDFF" w:rsidR="004E6873" w:rsidRDefault="004E6873" w:rsidP="00792682">
      <w:pPr>
        <w:pStyle w:val="TableofFigures"/>
        <w:tabs>
          <w:tab w:val="right" w:leader="dot" w:pos="9350"/>
        </w:tabs>
        <w:rPr>
          <w:rFonts w:asciiTheme="minorHAnsi" w:eastAsiaTheme="minorEastAsia" w:hAnsiTheme="minorHAnsi"/>
          <w:noProof/>
          <w:kern w:val="2"/>
          <w:szCs w:val="24"/>
          <w:lang w:eastAsia="en-IE"/>
          <w14:ligatures w14:val="standardContextual"/>
        </w:rPr>
      </w:pPr>
      <w:hyperlink w:anchor="_Toc184603638" w:history="1">
        <w:r w:rsidRPr="00DD5A1D">
          <w:rPr>
            <w:rStyle w:val="Hyperlink"/>
            <w:noProof/>
          </w:rPr>
          <w:t>Figure 4 Link Scraping Script</w:t>
        </w:r>
        <w:r>
          <w:rPr>
            <w:noProof/>
            <w:webHidden/>
          </w:rPr>
          <w:tab/>
        </w:r>
        <w:r>
          <w:rPr>
            <w:noProof/>
            <w:webHidden/>
          </w:rPr>
          <w:fldChar w:fldCharType="begin"/>
        </w:r>
        <w:r>
          <w:rPr>
            <w:noProof/>
            <w:webHidden/>
          </w:rPr>
          <w:instrText xml:space="preserve"> PAGEREF _Toc184603638 \h </w:instrText>
        </w:r>
        <w:r>
          <w:rPr>
            <w:noProof/>
            <w:webHidden/>
          </w:rPr>
        </w:r>
        <w:r>
          <w:rPr>
            <w:noProof/>
            <w:webHidden/>
          </w:rPr>
          <w:fldChar w:fldCharType="separate"/>
        </w:r>
        <w:r>
          <w:rPr>
            <w:noProof/>
            <w:webHidden/>
          </w:rPr>
          <w:t>20</w:t>
        </w:r>
        <w:r>
          <w:rPr>
            <w:noProof/>
            <w:webHidden/>
          </w:rPr>
          <w:fldChar w:fldCharType="end"/>
        </w:r>
      </w:hyperlink>
    </w:p>
    <w:p w14:paraId="2AE7D76D" w14:textId="2FAE02E6" w:rsidR="004E6873" w:rsidRDefault="004E6873" w:rsidP="00792682">
      <w:pPr>
        <w:pStyle w:val="TableofFigures"/>
        <w:tabs>
          <w:tab w:val="right" w:leader="dot" w:pos="9350"/>
        </w:tabs>
        <w:rPr>
          <w:rFonts w:asciiTheme="minorHAnsi" w:eastAsiaTheme="minorEastAsia" w:hAnsiTheme="minorHAnsi"/>
          <w:noProof/>
          <w:kern w:val="2"/>
          <w:szCs w:val="24"/>
          <w:lang w:eastAsia="en-IE"/>
          <w14:ligatures w14:val="standardContextual"/>
        </w:rPr>
      </w:pPr>
      <w:hyperlink w:anchor="_Toc184603639" w:history="1">
        <w:r w:rsidRPr="00DD5A1D">
          <w:rPr>
            <w:rStyle w:val="Hyperlink"/>
            <w:noProof/>
          </w:rPr>
          <w:t>Figure 5 Automated Scraping Script</w:t>
        </w:r>
        <w:r>
          <w:rPr>
            <w:noProof/>
            <w:webHidden/>
          </w:rPr>
          <w:tab/>
        </w:r>
        <w:r>
          <w:rPr>
            <w:noProof/>
            <w:webHidden/>
          </w:rPr>
          <w:fldChar w:fldCharType="begin"/>
        </w:r>
        <w:r>
          <w:rPr>
            <w:noProof/>
            <w:webHidden/>
          </w:rPr>
          <w:instrText xml:space="preserve"> PAGEREF _Toc184603639 \h </w:instrText>
        </w:r>
        <w:r>
          <w:rPr>
            <w:noProof/>
            <w:webHidden/>
          </w:rPr>
        </w:r>
        <w:r>
          <w:rPr>
            <w:noProof/>
            <w:webHidden/>
          </w:rPr>
          <w:fldChar w:fldCharType="separate"/>
        </w:r>
        <w:r>
          <w:rPr>
            <w:noProof/>
            <w:webHidden/>
          </w:rPr>
          <w:t>20</w:t>
        </w:r>
        <w:r>
          <w:rPr>
            <w:noProof/>
            <w:webHidden/>
          </w:rPr>
          <w:fldChar w:fldCharType="end"/>
        </w:r>
      </w:hyperlink>
    </w:p>
    <w:p w14:paraId="6A47133E" w14:textId="1B4029EC" w:rsidR="00A912FC" w:rsidRDefault="009247BF" w:rsidP="00792682">
      <w:pPr>
        <w:spacing w:after="160"/>
        <w:ind w:firstLine="0"/>
        <w:rPr>
          <w:rFonts w:cs="Times New Roman"/>
        </w:rPr>
      </w:pPr>
      <w:r>
        <w:rPr>
          <w:rFonts w:cs="Times New Roman"/>
        </w:rPr>
        <w:fldChar w:fldCharType="end"/>
      </w:r>
    </w:p>
    <w:p w14:paraId="754F4BCB" w14:textId="5977F6E2" w:rsidR="00680575" w:rsidRPr="00EC7FB9" w:rsidRDefault="00680575" w:rsidP="00792682">
      <w:pPr>
        <w:spacing w:after="160"/>
        <w:ind w:firstLine="0"/>
        <w:rPr>
          <w:rFonts w:eastAsiaTheme="majorEastAsia" w:cs="Times New Roman"/>
          <w:color w:val="0F4761" w:themeColor="accent1" w:themeShade="BF"/>
          <w:kern w:val="2"/>
          <w:sz w:val="40"/>
          <w:szCs w:val="40"/>
          <w14:ligatures w14:val="standardContextual"/>
        </w:rPr>
      </w:pPr>
      <w:r w:rsidRPr="00EC7FB9">
        <w:rPr>
          <w:rFonts w:cs="Times New Roman"/>
        </w:rPr>
        <w:br w:type="page"/>
      </w:r>
    </w:p>
    <w:p w14:paraId="364E2DB3" w14:textId="4493CDE9" w:rsidR="007F2889" w:rsidRPr="00EC7FB9" w:rsidRDefault="007F2889" w:rsidP="00792682">
      <w:pPr>
        <w:pStyle w:val="Heading1"/>
        <w:spacing w:line="360" w:lineRule="auto"/>
        <w:rPr>
          <w:rFonts w:ascii="Times New Roman" w:hAnsi="Times New Roman" w:cs="Times New Roman"/>
        </w:rPr>
      </w:pPr>
      <w:bookmarkStart w:id="1" w:name="_Toc184603604"/>
      <w:r w:rsidRPr="00EC7FB9">
        <w:rPr>
          <w:rFonts w:ascii="Times New Roman" w:hAnsi="Times New Roman" w:cs="Times New Roman"/>
        </w:rPr>
        <w:lastRenderedPageBreak/>
        <w:t>Introduction</w:t>
      </w:r>
      <w:bookmarkEnd w:id="1"/>
    </w:p>
    <w:p w14:paraId="495D7F2D" w14:textId="24AD7F3C" w:rsidR="00CD4A60" w:rsidRPr="00EC7FB9" w:rsidRDefault="00C649E1" w:rsidP="00792682">
      <w:pPr>
        <w:ind w:firstLine="0"/>
        <w:rPr>
          <w:rFonts w:cs="Times New Roman"/>
        </w:rPr>
      </w:pPr>
      <w:r w:rsidRPr="00EC7FB9">
        <w:rPr>
          <w:rFonts w:cs="Times New Roman"/>
        </w:rPr>
        <w:t xml:space="preserve">Allergic reactions to food have become a growing concern for individuals worldwide, with the prevalence of food allergies rising in recent years. These reactions can range from mild discomfort to life-threatening anaphylaxis, making allergen identification </w:t>
      </w:r>
      <w:r w:rsidR="00AD2819" w:rsidRPr="00EC7FB9">
        <w:rPr>
          <w:rFonts w:cs="Times New Roman"/>
        </w:rPr>
        <w:t>vital</w:t>
      </w:r>
      <w:r w:rsidRPr="00EC7FB9">
        <w:rPr>
          <w:rFonts w:cs="Times New Roman"/>
        </w:rPr>
        <w:t xml:space="preserve"> for those affected.</w:t>
      </w:r>
      <w:r w:rsidR="00CD4A60" w:rsidRPr="00EC7FB9">
        <w:rPr>
          <w:rFonts w:cs="Times New Roman"/>
        </w:rPr>
        <w:t xml:space="preserve"> </w:t>
      </w:r>
      <w:r w:rsidR="00601A23" w:rsidRPr="00EC7FB9">
        <w:rPr>
          <w:rFonts w:cs="Times New Roman"/>
        </w:rPr>
        <w:t>This</w:t>
      </w:r>
      <w:r w:rsidR="0037016D" w:rsidRPr="00EC7FB9">
        <w:rPr>
          <w:rFonts w:cs="Times New Roman"/>
        </w:rPr>
        <w:t xml:space="preserve"> be challenging for individuals with visual impairments or when encountering unfamiliar </w:t>
      </w:r>
      <w:r w:rsidR="00103747" w:rsidRPr="00EC7FB9">
        <w:rPr>
          <w:rFonts w:cs="Times New Roman"/>
        </w:rPr>
        <w:t>foods</w:t>
      </w:r>
      <w:r w:rsidR="0037016D" w:rsidRPr="00EC7FB9">
        <w:rPr>
          <w:rFonts w:cs="Times New Roman"/>
        </w:rPr>
        <w:t>.</w:t>
      </w:r>
    </w:p>
    <w:p w14:paraId="0DE55BFE" w14:textId="3BC1420D" w:rsidR="000D2338" w:rsidRPr="00EC7FB9" w:rsidRDefault="00CD4A60" w:rsidP="00792682">
      <w:pPr>
        <w:ind w:firstLine="0"/>
        <w:rPr>
          <w:rFonts w:cs="Times New Roman"/>
        </w:rPr>
      </w:pPr>
      <w:r w:rsidRPr="00EC7FB9">
        <w:rPr>
          <w:rFonts w:cs="Times New Roman"/>
        </w:rPr>
        <w:t xml:space="preserve">In recent years, computer vision has </w:t>
      </w:r>
      <w:r w:rsidR="000D2338" w:rsidRPr="00EC7FB9">
        <w:rPr>
          <w:rFonts w:cs="Times New Roman"/>
        </w:rPr>
        <w:t>b</w:t>
      </w:r>
      <w:r w:rsidRPr="00EC7FB9">
        <w:rPr>
          <w:rFonts w:cs="Times New Roman"/>
        </w:rPr>
        <w:t>e</w:t>
      </w:r>
      <w:r w:rsidR="000D2338" w:rsidRPr="00EC7FB9">
        <w:rPr>
          <w:rFonts w:cs="Times New Roman"/>
        </w:rPr>
        <w:t>co</w:t>
      </w:r>
      <w:r w:rsidRPr="00EC7FB9">
        <w:rPr>
          <w:rFonts w:cs="Times New Roman"/>
        </w:rPr>
        <w:t>me a powerful tool for analy</w:t>
      </w:r>
      <w:r w:rsidR="00177E15" w:rsidRPr="00EC7FB9">
        <w:rPr>
          <w:rFonts w:cs="Times New Roman"/>
        </w:rPr>
        <w:t>s</w:t>
      </w:r>
      <w:r w:rsidR="000D2338" w:rsidRPr="00EC7FB9">
        <w:rPr>
          <w:rFonts w:cs="Times New Roman"/>
        </w:rPr>
        <w:t xml:space="preserve">ing </w:t>
      </w:r>
      <w:r w:rsidRPr="00EC7FB9">
        <w:rPr>
          <w:rFonts w:cs="Times New Roman"/>
        </w:rPr>
        <w:t>i</w:t>
      </w:r>
      <w:r w:rsidR="000D2338" w:rsidRPr="00EC7FB9">
        <w:rPr>
          <w:rFonts w:cs="Times New Roman"/>
        </w:rPr>
        <w:t>mage</w:t>
      </w:r>
      <w:r w:rsidRPr="00EC7FB9">
        <w:rPr>
          <w:rFonts w:cs="Times New Roman"/>
        </w:rPr>
        <w:t>s and recogni</w:t>
      </w:r>
      <w:r w:rsidR="00177E15" w:rsidRPr="00EC7FB9">
        <w:rPr>
          <w:rFonts w:cs="Times New Roman"/>
        </w:rPr>
        <w:t>s</w:t>
      </w:r>
      <w:r w:rsidRPr="00EC7FB9">
        <w:rPr>
          <w:rFonts w:cs="Times New Roman"/>
        </w:rPr>
        <w:t>i</w:t>
      </w:r>
      <w:r w:rsidR="000D2338" w:rsidRPr="00EC7FB9">
        <w:rPr>
          <w:rFonts w:cs="Times New Roman"/>
        </w:rPr>
        <w:t xml:space="preserve">ng </w:t>
      </w:r>
      <w:r w:rsidRPr="00EC7FB9">
        <w:rPr>
          <w:rFonts w:cs="Times New Roman"/>
        </w:rPr>
        <w:t>o</w:t>
      </w:r>
      <w:r w:rsidR="000D2338" w:rsidRPr="00EC7FB9">
        <w:rPr>
          <w:rFonts w:cs="Times New Roman"/>
        </w:rPr>
        <w:t>bjects</w:t>
      </w:r>
      <w:r w:rsidRPr="00EC7FB9">
        <w:rPr>
          <w:rFonts w:cs="Times New Roman"/>
        </w:rPr>
        <w:t xml:space="preserve">. This research </w:t>
      </w:r>
      <w:r w:rsidR="00406944" w:rsidRPr="00EC7FB9">
        <w:rPr>
          <w:rFonts w:cs="Times New Roman"/>
        </w:rPr>
        <w:t>investigates how deep</w:t>
      </w:r>
      <w:r w:rsidR="006A6B1C" w:rsidRPr="00EC7FB9">
        <w:rPr>
          <w:rFonts w:cs="Times New Roman"/>
        </w:rPr>
        <w:t>-</w:t>
      </w:r>
      <w:r w:rsidR="00406944" w:rsidRPr="00EC7FB9">
        <w:rPr>
          <w:rFonts w:cs="Times New Roman"/>
        </w:rPr>
        <w:t xml:space="preserve">learning computer vision models can be utilised in </w:t>
      </w:r>
      <w:r w:rsidR="006A6B1C" w:rsidRPr="00EC7FB9">
        <w:rPr>
          <w:rFonts w:cs="Times New Roman"/>
        </w:rPr>
        <w:t>the identification of</w:t>
      </w:r>
      <w:r w:rsidR="00FF5AB9" w:rsidRPr="00EC7FB9">
        <w:rPr>
          <w:rFonts w:cs="Times New Roman"/>
        </w:rPr>
        <w:t xml:space="preserve"> potential allergens in foods.</w:t>
      </w:r>
    </w:p>
    <w:p w14:paraId="278AE487" w14:textId="1FD2CA40" w:rsidR="006E36A3" w:rsidRPr="00EC7FB9" w:rsidRDefault="006E36A3" w:rsidP="00792682">
      <w:pPr>
        <w:spacing w:after="160"/>
        <w:ind w:firstLine="0"/>
        <w:rPr>
          <w:rFonts w:cs="Times New Roman"/>
        </w:rPr>
      </w:pPr>
      <w:r w:rsidRPr="00EC7FB9">
        <w:rPr>
          <w:rFonts w:cs="Times New Roman"/>
        </w:rPr>
        <w:br w:type="page"/>
      </w:r>
    </w:p>
    <w:p w14:paraId="0E94C6FF" w14:textId="6D8E79D9" w:rsidR="00E06D0F" w:rsidRPr="00EC7FB9" w:rsidRDefault="007F2889" w:rsidP="00792682">
      <w:pPr>
        <w:pStyle w:val="Heading1"/>
        <w:spacing w:line="360" w:lineRule="auto"/>
        <w:rPr>
          <w:rFonts w:ascii="Times New Roman" w:hAnsi="Times New Roman" w:cs="Times New Roman"/>
        </w:rPr>
      </w:pPr>
      <w:bookmarkStart w:id="2" w:name="_Toc184603605"/>
      <w:r w:rsidRPr="00EC7FB9">
        <w:rPr>
          <w:rFonts w:ascii="Times New Roman" w:hAnsi="Times New Roman" w:cs="Times New Roman"/>
        </w:rPr>
        <w:lastRenderedPageBreak/>
        <w:t xml:space="preserve">Chapter 1: </w:t>
      </w:r>
      <w:r w:rsidR="00E06D0F" w:rsidRPr="00EC7FB9">
        <w:rPr>
          <w:rFonts w:ascii="Times New Roman" w:hAnsi="Times New Roman" w:cs="Times New Roman"/>
        </w:rPr>
        <w:t>Literature Review</w:t>
      </w:r>
      <w:bookmarkEnd w:id="2"/>
    </w:p>
    <w:p w14:paraId="2D52A78F" w14:textId="4ECDBCB3" w:rsidR="00B25675" w:rsidRPr="00EC7FB9" w:rsidRDefault="00E664C5" w:rsidP="00792682">
      <w:pPr>
        <w:pStyle w:val="Heading2"/>
        <w:numPr>
          <w:ilvl w:val="1"/>
          <w:numId w:val="1"/>
        </w:numPr>
        <w:spacing w:line="360" w:lineRule="auto"/>
        <w:rPr>
          <w:rFonts w:ascii="Times New Roman" w:hAnsi="Times New Roman" w:cs="Times New Roman"/>
        </w:rPr>
      </w:pPr>
      <w:bookmarkStart w:id="3" w:name="_Toc184603606"/>
      <w:r w:rsidRPr="00EC7FB9">
        <w:rPr>
          <w:rFonts w:ascii="Times New Roman" w:hAnsi="Times New Roman" w:cs="Times New Roman"/>
        </w:rPr>
        <w:t>Computer Vision</w:t>
      </w:r>
      <w:bookmarkEnd w:id="3"/>
    </w:p>
    <w:p w14:paraId="140FFC56" w14:textId="45CCEC0E" w:rsidR="00E664C5" w:rsidRPr="00EC7FB9" w:rsidRDefault="00FC733F" w:rsidP="00792682">
      <w:pPr>
        <w:pStyle w:val="Heading3"/>
        <w:numPr>
          <w:ilvl w:val="2"/>
          <w:numId w:val="1"/>
        </w:numPr>
        <w:spacing w:line="360" w:lineRule="auto"/>
        <w:rPr>
          <w:rFonts w:cs="Times New Roman"/>
        </w:rPr>
      </w:pPr>
      <w:bookmarkStart w:id="4" w:name="_Toc184603607"/>
      <w:r w:rsidRPr="00EC7FB9">
        <w:rPr>
          <w:rFonts w:cs="Times New Roman"/>
        </w:rPr>
        <w:t>What is Computer Vision</w:t>
      </w:r>
      <w:r w:rsidR="00B25675" w:rsidRPr="00EC7FB9">
        <w:rPr>
          <w:rFonts w:cs="Times New Roman"/>
        </w:rPr>
        <w:t>?</w:t>
      </w:r>
      <w:bookmarkEnd w:id="4"/>
    </w:p>
    <w:p w14:paraId="3E95A102" w14:textId="2A7D146F" w:rsidR="00DC0FC4" w:rsidRPr="00EC7FB9" w:rsidRDefault="00556CED" w:rsidP="00792682">
      <w:pPr>
        <w:ind w:firstLine="0"/>
        <w:rPr>
          <w:rFonts w:cs="Times New Roman"/>
        </w:rPr>
      </w:pPr>
      <w:r w:rsidRPr="00556CED">
        <w:rPr>
          <w:rFonts w:cs="Times New Roman"/>
        </w:rPr>
        <w:t>Computer vision is a branch of artificial intelligence (AI) that aims to enable machines to interpret visual information from the world in a manner similar to humans. It involves developing algorithms and systems to process, analyse, and extract meaningful information from images, videos, and other visual inputs. While AI allows computers to think, computer vision enables them to see, observe, and understand</w:t>
      </w:r>
      <w:r>
        <w:rPr>
          <w:rFonts w:cs="Times New Roman"/>
        </w:rPr>
        <w:t xml:space="preserve"> </w:t>
      </w:r>
      <w:r w:rsidR="003332A0">
        <w:rPr>
          <w:rFonts w:cs="Times New Roman"/>
        </w:rPr>
        <w:fldChar w:fldCharType="begin"/>
      </w:r>
      <w:r w:rsidR="003332A0">
        <w:rPr>
          <w:rFonts w:cs="Times New Roman"/>
        </w:rPr>
        <w:instrText xml:space="preserve"> ADDIN ZOTERO_ITEM CSL_CITATION {"citationID":"Cib36FoH","properties":{"formattedCitation":"(IBM, 2021a)","plainCitation":"(IBM, 2021a)","noteIndex":0},"citationItems":[{"id":54,"uris":["http://zotero.org/users/15417947/items/KG7NVAEP"],"itemData":{"id":54,"type":"webpage","abstract":"Computer vision is a field of artificial intelligence (AI) enabling computers to derive information from images, videos and other inputs.","language":"en","title":"What is Computer Vision? | IBM","title-short":"What is Computer Vision?","URL":"https://www.ibm.com/topics/computer-vision","author":[{"family":"IBM","given":""}],"accessed":{"date-parts":[["2024",10,24]]},"issued":{"date-parts":[["2021",7,27]]}}}],"schema":"https://github.com/citation-style-language/schema/raw/master/csl-citation.json"} </w:instrText>
      </w:r>
      <w:r w:rsidR="003332A0">
        <w:rPr>
          <w:rFonts w:cs="Times New Roman"/>
        </w:rPr>
        <w:fldChar w:fldCharType="separate"/>
      </w:r>
      <w:r w:rsidR="003332A0" w:rsidRPr="003332A0">
        <w:rPr>
          <w:rFonts w:cs="Times New Roman"/>
        </w:rPr>
        <w:t>(IBM, 2021a)</w:t>
      </w:r>
      <w:r w:rsidR="003332A0">
        <w:rPr>
          <w:rFonts w:cs="Times New Roman"/>
        </w:rPr>
        <w:fldChar w:fldCharType="end"/>
      </w:r>
      <w:r w:rsidR="006E698A" w:rsidRPr="00EC7FB9">
        <w:rPr>
          <w:rFonts w:cs="Times New Roman"/>
        </w:rPr>
        <w:t>.</w:t>
      </w:r>
    </w:p>
    <w:p w14:paraId="71D826D6" w14:textId="753CCF83" w:rsidR="006B7429" w:rsidRPr="00EC7FB9" w:rsidRDefault="006B7429" w:rsidP="00792682">
      <w:pPr>
        <w:ind w:firstLine="0"/>
        <w:rPr>
          <w:rFonts w:cs="Times New Roman"/>
        </w:rPr>
      </w:pPr>
      <w:r w:rsidRPr="00EC7FB9">
        <w:rPr>
          <w:rFonts w:cs="Times New Roman"/>
        </w:rPr>
        <w:t>C</w:t>
      </w:r>
      <w:r w:rsidR="00D5535D" w:rsidRPr="00EC7FB9">
        <w:rPr>
          <w:rFonts w:cs="Times New Roman"/>
        </w:rPr>
        <w:t>omputer vision u</w:t>
      </w:r>
      <w:r w:rsidR="00453B05" w:rsidRPr="00EC7FB9">
        <w:rPr>
          <w:rFonts w:cs="Times New Roman"/>
        </w:rPr>
        <w:t>tili</w:t>
      </w:r>
      <w:r w:rsidR="005230E9" w:rsidRPr="00EC7FB9">
        <w:rPr>
          <w:rFonts w:cs="Times New Roman"/>
        </w:rPr>
        <w:t>s</w:t>
      </w:r>
      <w:r w:rsidR="00D5535D" w:rsidRPr="00EC7FB9">
        <w:rPr>
          <w:rFonts w:cs="Times New Roman"/>
        </w:rPr>
        <w:t>es</w:t>
      </w:r>
      <w:r w:rsidR="00453B05" w:rsidRPr="00EC7FB9">
        <w:rPr>
          <w:rFonts w:cs="Times New Roman"/>
        </w:rPr>
        <w:t xml:space="preserve"> </w:t>
      </w:r>
      <w:r w:rsidR="00D5535D" w:rsidRPr="00EC7FB9">
        <w:rPr>
          <w:rFonts w:cs="Times New Roman"/>
        </w:rPr>
        <w:t>vario</w:t>
      </w:r>
      <w:r w:rsidR="0044608B" w:rsidRPr="00EC7FB9">
        <w:rPr>
          <w:rFonts w:cs="Times New Roman"/>
        </w:rPr>
        <w:t>us</w:t>
      </w:r>
      <w:r w:rsidR="00D5535D" w:rsidRPr="00EC7FB9">
        <w:rPr>
          <w:rFonts w:cs="Times New Roman"/>
        </w:rPr>
        <w:t xml:space="preserve"> techniques</w:t>
      </w:r>
      <w:r w:rsidR="005230E9" w:rsidRPr="00EC7FB9">
        <w:rPr>
          <w:rFonts w:cs="Times New Roman"/>
        </w:rPr>
        <w:t>,</w:t>
      </w:r>
      <w:r w:rsidR="00D5535D" w:rsidRPr="00EC7FB9">
        <w:rPr>
          <w:rFonts w:cs="Times New Roman"/>
        </w:rPr>
        <w:t xml:space="preserve"> </w:t>
      </w:r>
      <w:r w:rsidR="005230E9" w:rsidRPr="00EC7FB9">
        <w:rPr>
          <w:rFonts w:cs="Times New Roman"/>
        </w:rPr>
        <w:t>including</w:t>
      </w:r>
      <w:r w:rsidR="00D5535D" w:rsidRPr="00EC7FB9">
        <w:rPr>
          <w:rFonts w:cs="Times New Roman"/>
        </w:rPr>
        <w:t xml:space="preserve"> image processing, machine learning, and deep learning. Traditional computer vision methods </w:t>
      </w:r>
      <w:r w:rsidR="00453B05" w:rsidRPr="00EC7FB9">
        <w:rPr>
          <w:rFonts w:cs="Times New Roman"/>
        </w:rPr>
        <w:t>us</w:t>
      </w:r>
      <w:r w:rsidR="00D5535D" w:rsidRPr="00EC7FB9">
        <w:rPr>
          <w:rFonts w:cs="Times New Roman"/>
        </w:rPr>
        <w:t>ed manual feature</w:t>
      </w:r>
      <w:r w:rsidR="00453B05" w:rsidRPr="00EC7FB9">
        <w:rPr>
          <w:rFonts w:cs="Times New Roman"/>
        </w:rPr>
        <w:t xml:space="preserve"> crafting</w:t>
      </w:r>
      <w:r w:rsidR="00D5535D" w:rsidRPr="00EC7FB9">
        <w:rPr>
          <w:rFonts w:cs="Times New Roman"/>
        </w:rPr>
        <w:t xml:space="preserve"> and algorithms, but </w:t>
      </w:r>
      <w:r w:rsidR="003F7291" w:rsidRPr="00EC7FB9">
        <w:rPr>
          <w:rFonts w:cs="Times New Roman"/>
        </w:rPr>
        <w:t xml:space="preserve">systems have become much more capable </w:t>
      </w:r>
      <w:r w:rsidR="00D5535D" w:rsidRPr="00EC7FB9">
        <w:rPr>
          <w:rFonts w:cs="Times New Roman"/>
        </w:rPr>
        <w:t xml:space="preserve">with advancements in deep learning, </w:t>
      </w:r>
      <w:r w:rsidR="00453B05" w:rsidRPr="00EC7FB9">
        <w:rPr>
          <w:rFonts w:cs="Times New Roman"/>
        </w:rPr>
        <w:t>es</w:t>
      </w:r>
      <w:r w:rsidR="00D5535D" w:rsidRPr="00EC7FB9">
        <w:rPr>
          <w:rFonts w:cs="Times New Roman"/>
        </w:rPr>
        <w:t>p</w:t>
      </w:r>
      <w:r w:rsidR="00453B05" w:rsidRPr="00EC7FB9">
        <w:rPr>
          <w:rFonts w:cs="Times New Roman"/>
        </w:rPr>
        <w:t>e</w:t>
      </w:r>
      <w:r w:rsidR="00D5535D" w:rsidRPr="00EC7FB9">
        <w:rPr>
          <w:rFonts w:cs="Times New Roman"/>
        </w:rPr>
        <w:t>c</w:t>
      </w:r>
      <w:r w:rsidR="00453B05" w:rsidRPr="00EC7FB9">
        <w:rPr>
          <w:rFonts w:cs="Times New Roman"/>
        </w:rPr>
        <w:t>i</w:t>
      </w:r>
      <w:r w:rsidR="00D5535D" w:rsidRPr="00EC7FB9">
        <w:rPr>
          <w:rFonts w:cs="Times New Roman"/>
        </w:rPr>
        <w:t>a</w:t>
      </w:r>
      <w:r w:rsidR="00453B05" w:rsidRPr="00EC7FB9">
        <w:rPr>
          <w:rFonts w:cs="Times New Roman"/>
        </w:rPr>
        <w:t>l</w:t>
      </w:r>
      <w:r w:rsidR="00D5535D" w:rsidRPr="00EC7FB9">
        <w:rPr>
          <w:rFonts w:cs="Times New Roman"/>
        </w:rPr>
        <w:t xml:space="preserve">ly convolutional neural networks (CNNs). These AI-driven techniques have </w:t>
      </w:r>
      <w:r w:rsidR="00453B05" w:rsidRPr="00EC7FB9">
        <w:rPr>
          <w:rFonts w:cs="Times New Roman"/>
        </w:rPr>
        <w:t>resu</w:t>
      </w:r>
      <w:r w:rsidR="00D5535D" w:rsidRPr="00EC7FB9">
        <w:rPr>
          <w:rFonts w:cs="Times New Roman"/>
        </w:rPr>
        <w:t>l</w:t>
      </w:r>
      <w:r w:rsidR="00453B05" w:rsidRPr="00EC7FB9">
        <w:rPr>
          <w:rFonts w:cs="Times New Roman"/>
        </w:rPr>
        <w:t>t</w:t>
      </w:r>
      <w:r w:rsidR="00D5535D" w:rsidRPr="00EC7FB9">
        <w:rPr>
          <w:rFonts w:cs="Times New Roman"/>
        </w:rPr>
        <w:t xml:space="preserve">ed </w:t>
      </w:r>
      <w:r w:rsidR="00453B05" w:rsidRPr="00EC7FB9">
        <w:rPr>
          <w:rFonts w:cs="Times New Roman"/>
        </w:rPr>
        <w:t xml:space="preserve">in </w:t>
      </w:r>
      <w:r w:rsidR="00D5535D" w:rsidRPr="00EC7FB9">
        <w:rPr>
          <w:rFonts w:cs="Times New Roman"/>
        </w:rPr>
        <w:t xml:space="preserve">breakthroughs in areas </w:t>
      </w:r>
      <w:r w:rsidR="00453B05" w:rsidRPr="00EC7FB9">
        <w:rPr>
          <w:rFonts w:cs="Times New Roman"/>
        </w:rPr>
        <w:t>such as</w:t>
      </w:r>
      <w:r w:rsidR="00D5535D" w:rsidRPr="00EC7FB9">
        <w:rPr>
          <w:rFonts w:cs="Times New Roman"/>
        </w:rPr>
        <w:t xml:space="preserve"> medical imaging, autonomous driving, and augmented reality</w:t>
      </w:r>
      <w:r w:rsidR="007D695F" w:rsidRPr="00EC7FB9">
        <w:rPr>
          <w:rFonts w:cs="Times New Roman"/>
        </w:rPr>
        <w:t xml:space="preserve"> </w:t>
      </w:r>
      <w:r w:rsidR="00EE659E" w:rsidRPr="00EC7FB9">
        <w:rPr>
          <w:rFonts w:cs="Times New Roman"/>
        </w:rPr>
        <w:fldChar w:fldCharType="begin"/>
      </w:r>
      <w:r w:rsidR="00E6442C" w:rsidRPr="00EC7FB9">
        <w:rPr>
          <w:rFonts w:cs="Times New Roman"/>
        </w:rPr>
        <w:instrText xml:space="preserve"> ADDIN ZOTERO_ITEM CSL_CITATION {"citationID":"taacvgW9","properties":{"formattedCitation":"(Szeliski, 2022)","plainCitation":"(Szeliski, 2022)","noteIndex":0},"citationItems":[{"id":46,"uris":["http://zotero.org/users/15417947/items/XI5CK486"],"itemData":{"id":46,"type":"book","abstract":"Humans perceive the three-dimensional structure of the world with apparent ease. However, despite all of the recent advances in computer vision research, the dream of having a computer interpret an image at the same level as a two-year old remains elusive. Why is computer vision such a challenging problem and what is the current state of the art? Computer Vision: Algorithms and Applications explores the variety of techniques commonly used to analyze and interpret images. It also describes challenging real-world applications where vision is being successfully used, both for specialized applications such as medical imaging, and for fun, consumer-level tasks such as image editing and stitching, which students can apply to their own personal photos and videos. More than just a source of “recipes,” this exceptionally authoritative and comprehensive textbook/reference also takes a scientific approach to basic vision problems, formulating physical models of the imaging process before inverting them to produce descriptions of a scene. These problems are also analyzed using statistical models and solved using rigorous engineering techniques Topics and features:  Structured to support active curricula and project-oriented courses, with tips in the Introduction for using the book in a variety of customized courses Presents exercises at the end of each chapter with a heavy emphasis on testing algorithms and containing numerous suggestions for small mid-term projects Provides additional material and more detailed mathematical topics in the Appendices, which cover linear algebra, numerical techniques, and Bayesian estimation theory Suggests additional reading at the end of each chapter, including the latest research in each sub-field, in addition to a full Bibliography at the end of the book Supplies supplementary course material for students at the associated website, http://szeliski.org/Book/  Suitable for an upper-level undergraduate or graduate-level course in computer science or engineering, this textbook focuses on basic techniques that work under real-world conditions and encourages students to push their creative boundaries. Its design and exposition also make it eminently suitable as a unique reference to the fundamental techniques and current research literature in computer vision.","ISBN":"978-3-030-34372-9","language":"en","note":"Google-Books-ID: QptXEAAAQBAJ","number-of-pages":"937","publisher":"Springer Nature","source":"Google Books","title":"Computer Vision: Algorithms and Applications","title-short":"Computer Vision","author":[{"family":"Szeliski","given":"Richard"}],"issued":{"date-parts":[["2022",1,3]]}}}],"schema":"https://github.com/citation-style-language/schema/raw/master/csl-citation.json"} </w:instrText>
      </w:r>
      <w:r w:rsidR="00EE659E" w:rsidRPr="00EC7FB9">
        <w:rPr>
          <w:rFonts w:cs="Times New Roman"/>
        </w:rPr>
        <w:fldChar w:fldCharType="separate"/>
      </w:r>
      <w:r w:rsidR="00405CE2" w:rsidRPr="00EC7FB9">
        <w:rPr>
          <w:rFonts w:cs="Times New Roman"/>
        </w:rPr>
        <w:t>(Szeliski, 2022)</w:t>
      </w:r>
      <w:r w:rsidR="00EE659E" w:rsidRPr="00EC7FB9">
        <w:rPr>
          <w:rFonts w:cs="Times New Roman"/>
        </w:rPr>
        <w:fldChar w:fldCharType="end"/>
      </w:r>
      <w:r w:rsidR="006E698A" w:rsidRPr="00EC7FB9">
        <w:rPr>
          <w:rFonts w:cs="Times New Roman"/>
        </w:rPr>
        <w:t>.</w:t>
      </w:r>
    </w:p>
    <w:p w14:paraId="16C3206C" w14:textId="77777777" w:rsidR="00340057" w:rsidRPr="00EC7FB9" w:rsidRDefault="00340057" w:rsidP="00792682">
      <w:pPr>
        <w:rPr>
          <w:rFonts w:cs="Times New Roman"/>
        </w:rPr>
      </w:pPr>
    </w:p>
    <w:p w14:paraId="4B53F234" w14:textId="1DBC8B2F" w:rsidR="00453B05" w:rsidRPr="00EC7FB9" w:rsidRDefault="00074B97" w:rsidP="00792682">
      <w:pPr>
        <w:pStyle w:val="Heading3"/>
        <w:spacing w:line="360" w:lineRule="auto"/>
        <w:rPr>
          <w:rFonts w:cs="Times New Roman"/>
        </w:rPr>
      </w:pPr>
      <w:bookmarkStart w:id="5" w:name="_Toc184603608"/>
      <w:r w:rsidRPr="00EC7FB9">
        <w:rPr>
          <w:rFonts w:cs="Times New Roman"/>
        </w:rPr>
        <w:t>1.1.2</w:t>
      </w:r>
      <w:r w:rsidR="00F2013E" w:rsidRPr="00EC7FB9">
        <w:rPr>
          <w:rFonts w:cs="Times New Roman"/>
        </w:rPr>
        <w:tab/>
      </w:r>
      <w:r w:rsidR="00B6290D" w:rsidRPr="00EC7FB9">
        <w:rPr>
          <w:rFonts w:cs="Times New Roman"/>
        </w:rPr>
        <w:t>History of Computer Vision</w:t>
      </w:r>
      <w:bookmarkEnd w:id="5"/>
    </w:p>
    <w:p w14:paraId="1352240B" w14:textId="52DA1D08" w:rsidR="00EC49BD" w:rsidRPr="00EC7FB9" w:rsidRDefault="00EC49BD" w:rsidP="00792682">
      <w:pPr>
        <w:ind w:firstLine="0"/>
        <w:rPr>
          <w:rFonts w:cs="Times New Roman"/>
        </w:rPr>
      </w:pPr>
      <w:r w:rsidRPr="00EC7FB9">
        <w:rPr>
          <w:rFonts w:cs="Times New Roman"/>
        </w:rPr>
        <w:t xml:space="preserve">The evolution of computer vision has been closely </w:t>
      </w:r>
      <w:r w:rsidR="0044608B" w:rsidRPr="00EC7FB9">
        <w:rPr>
          <w:rFonts w:cs="Times New Roman"/>
        </w:rPr>
        <w:t>linked</w:t>
      </w:r>
      <w:r w:rsidRPr="00EC7FB9">
        <w:rPr>
          <w:rFonts w:cs="Times New Roman"/>
        </w:rPr>
        <w:t xml:space="preserve"> to advances in computational power and algorithm development. According to Szeliski, </w:t>
      </w:r>
      <w:r w:rsidR="006E36A3" w:rsidRPr="00EC7FB9">
        <w:rPr>
          <w:rFonts w:cs="Times New Roman"/>
        </w:rPr>
        <w:t>the origins of the computer vision field was</w:t>
      </w:r>
      <w:r w:rsidRPr="00EC7FB9">
        <w:rPr>
          <w:rFonts w:cs="Times New Roman"/>
        </w:rPr>
        <w:t xml:space="preserve"> in the 19</w:t>
      </w:r>
      <w:r w:rsidR="005D6714" w:rsidRPr="00EC7FB9">
        <w:rPr>
          <w:rFonts w:cs="Times New Roman"/>
        </w:rPr>
        <w:t>7</w:t>
      </w:r>
      <w:r w:rsidRPr="00EC7FB9">
        <w:rPr>
          <w:rFonts w:cs="Times New Roman"/>
        </w:rPr>
        <w:t>0s with research aimed at mimicking human vision by interpreting visual inputs through geometric models and image</w:t>
      </w:r>
      <w:r w:rsidR="0044608B" w:rsidRPr="00EC7FB9">
        <w:rPr>
          <w:rFonts w:cs="Times New Roman"/>
        </w:rPr>
        <w:t>-</w:t>
      </w:r>
      <w:r w:rsidRPr="00EC7FB9">
        <w:rPr>
          <w:rFonts w:cs="Times New Roman"/>
        </w:rPr>
        <w:t xml:space="preserve">processing techniques. Early </w:t>
      </w:r>
      <w:r w:rsidR="00622B62" w:rsidRPr="00EC7FB9">
        <w:rPr>
          <w:rFonts w:cs="Times New Roman"/>
        </w:rPr>
        <w:t>computer vision</w:t>
      </w:r>
      <w:r w:rsidRPr="00EC7FB9">
        <w:rPr>
          <w:rFonts w:cs="Times New Roman"/>
        </w:rPr>
        <w:t xml:space="preserve"> focused on tasks such as edge detection and simple pattern recognition, but these were limited by the computational constraints </w:t>
      </w:r>
      <w:r w:rsidR="006E36A3" w:rsidRPr="00EC7FB9">
        <w:rPr>
          <w:rFonts w:cs="Times New Roman"/>
        </w:rPr>
        <w:t>at</w:t>
      </w:r>
      <w:r w:rsidRPr="00EC7FB9">
        <w:rPr>
          <w:rFonts w:cs="Times New Roman"/>
        </w:rPr>
        <w:t xml:space="preserve"> the time. For example</w:t>
      </w:r>
      <w:r w:rsidR="00046CE9" w:rsidRPr="00EC7FB9">
        <w:rPr>
          <w:rFonts w:cs="Times New Roman"/>
        </w:rPr>
        <w:t>,</w:t>
      </w:r>
      <w:r w:rsidRPr="00EC7FB9">
        <w:rPr>
          <w:rFonts w:cs="Times New Roman"/>
        </w:rPr>
        <w:t xml:space="preserve"> Marr’s theory of vision in the 1970s proposed a multi-stage process for understanding visual scenes, </w:t>
      </w:r>
      <w:r w:rsidR="004D186C" w:rsidRPr="00EC7FB9">
        <w:rPr>
          <w:rFonts w:cs="Times New Roman"/>
        </w:rPr>
        <w:t>featuring</w:t>
      </w:r>
      <w:r w:rsidRPr="00EC7FB9">
        <w:rPr>
          <w:rFonts w:cs="Times New Roman"/>
        </w:rPr>
        <w:t xml:space="preserve"> both edge detection and 3D scene reconstruction. However</w:t>
      </w:r>
      <w:r w:rsidR="00046CE9" w:rsidRPr="00EC7FB9">
        <w:rPr>
          <w:rFonts w:cs="Times New Roman"/>
        </w:rPr>
        <w:t>,</w:t>
      </w:r>
      <w:r w:rsidRPr="00EC7FB9">
        <w:rPr>
          <w:rFonts w:cs="Times New Roman"/>
        </w:rPr>
        <w:t xml:space="preserve"> progress was slowed by the lack of sufficient hardware capabilities to implement these theories at scale</w:t>
      </w:r>
      <w:r w:rsidR="00612AC3" w:rsidRPr="00EC7FB9">
        <w:rPr>
          <w:rFonts w:cs="Times New Roman"/>
        </w:rPr>
        <w:t xml:space="preserve"> </w:t>
      </w:r>
      <w:r w:rsidR="00EE659E" w:rsidRPr="00EC7FB9">
        <w:rPr>
          <w:rFonts w:cs="Times New Roman"/>
        </w:rPr>
        <w:fldChar w:fldCharType="begin"/>
      </w:r>
      <w:r w:rsidR="00E6442C" w:rsidRPr="00EC7FB9">
        <w:rPr>
          <w:rFonts w:cs="Times New Roman"/>
        </w:rPr>
        <w:instrText xml:space="preserve"> ADDIN ZOTERO_ITEM CSL_CITATION {"citationID":"7KFocXX8","properties":{"formattedCitation":"(Szeliski, 2022)","plainCitation":"(Szeliski, 2022)","noteIndex":0},"citationItems":[{"id":46,"uris":["http://zotero.org/users/15417947/items/XI5CK486"],"itemData":{"id":46,"type":"book","abstract":"Humans perceive the three-dimensional structure of the world with apparent ease. However, despite all of the recent advances in computer vision research, the dream of having a computer interpret an image at the same level as a two-year old remains elusive. Why is computer vision such a challenging problem and what is the current state of the art? Computer Vision: Algorithms and Applications explores the variety of techniques commonly used to analyze and interpret images. It also describes challenging real-world applications where vision is being successfully used, both for specialized applications such as medical imaging, and for fun, consumer-level tasks such as image editing and stitching, which students can apply to their own personal photos and videos. More than just a source of “recipes,” this exceptionally authoritative and comprehensive textbook/reference also takes a scientific approach to basic vision problems, formulating physical models of the imaging process before inverting them to produce descriptions of a scene. These problems are also analyzed using statistical models and solved using rigorous engineering techniques Topics and features:  Structured to support active curricula and project-oriented courses, with tips in the Introduction for using the book in a variety of customized courses Presents exercises at the end of each chapter with a heavy emphasis on testing algorithms and containing numerous suggestions for small mid-term projects Provides additional material and more detailed mathematical topics in the Appendices, which cover linear algebra, numerical techniques, and Bayesian estimation theory Suggests additional reading at the end of each chapter, including the latest research in each sub-field, in addition to a full Bibliography at the end of the book Supplies supplementary course material for students at the associated website, http://szeliski.org/Book/  Suitable for an upper-level undergraduate or graduate-level course in computer science or engineering, this textbook focuses on basic techniques that work under real-world conditions and encourages students to push their creative boundaries. Its design and exposition also make it eminently suitable as a unique reference to the fundamental techniques and current research literature in computer vision.","ISBN":"978-3-030-34372-9","language":"en","note":"Google-Books-ID: QptXEAAAQBAJ","number-of-pages":"937","publisher":"Springer Nature","source":"Google Books","title":"Computer Vision: Algorithms and Applications","title-short":"Computer Vision","author":[{"family":"Szeliski","given":"Richard"}],"issued":{"date-parts":[["2022",1,3]]}}}],"schema":"https://github.com/citation-style-language/schema/raw/master/csl-citation.json"} </w:instrText>
      </w:r>
      <w:r w:rsidR="00EE659E" w:rsidRPr="00EC7FB9">
        <w:rPr>
          <w:rFonts w:cs="Times New Roman"/>
        </w:rPr>
        <w:fldChar w:fldCharType="separate"/>
      </w:r>
      <w:r w:rsidR="00405CE2" w:rsidRPr="00EC7FB9">
        <w:rPr>
          <w:rFonts w:cs="Times New Roman"/>
        </w:rPr>
        <w:t>(Szeliski, 2022)</w:t>
      </w:r>
      <w:r w:rsidR="00EE659E" w:rsidRPr="00EC7FB9">
        <w:rPr>
          <w:rFonts w:cs="Times New Roman"/>
        </w:rPr>
        <w:fldChar w:fldCharType="end"/>
      </w:r>
      <w:r w:rsidRPr="00EC7FB9">
        <w:rPr>
          <w:rFonts w:cs="Times New Roman"/>
        </w:rPr>
        <w:t>.</w:t>
      </w:r>
    </w:p>
    <w:p w14:paraId="42333A62" w14:textId="14DAB18D" w:rsidR="00244207" w:rsidRPr="00EC7FB9" w:rsidRDefault="00244207" w:rsidP="00792682">
      <w:pPr>
        <w:ind w:firstLine="0"/>
        <w:rPr>
          <w:rFonts w:cs="Times New Roman"/>
        </w:rPr>
      </w:pPr>
      <w:r w:rsidRPr="00EC7FB9">
        <w:rPr>
          <w:rFonts w:cs="Times New Roman"/>
        </w:rPr>
        <w:t>During the 1980s and 1990s, computer vision research focus</w:t>
      </w:r>
      <w:r w:rsidR="00F12EFD" w:rsidRPr="00EC7FB9">
        <w:rPr>
          <w:rFonts w:cs="Times New Roman"/>
        </w:rPr>
        <w:t>ed</w:t>
      </w:r>
      <w:r w:rsidRPr="00EC7FB9">
        <w:rPr>
          <w:rFonts w:cs="Times New Roman"/>
        </w:rPr>
        <w:t xml:space="preserve"> on understanding more complex visuals, such as motion analysis and 3D object recognition. This was supported by introducin</w:t>
      </w:r>
      <w:r w:rsidR="00F12EFD" w:rsidRPr="00EC7FB9">
        <w:rPr>
          <w:rFonts w:cs="Times New Roman"/>
        </w:rPr>
        <w:t>g</w:t>
      </w:r>
      <w:r w:rsidRPr="00EC7FB9">
        <w:rPr>
          <w:rFonts w:cs="Times New Roman"/>
        </w:rPr>
        <w:t xml:space="preserve"> new mathematical models and optimi</w:t>
      </w:r>
      <w:r w:rsidR="006062E2" w:rsidRPr="00EC7FB9">
        <w:rPr>
          <w:rFonts w:cs="Times New Roman"/>
        </w:rPr>
        <w:t>s</w:t>
      </w:r>
      <w:r w:rsidRPr="00EC7FB9">
        <w:rPr>
          <w:rFonts w:cs="Times New Roman"/>
        </w:rPr>
        <w:t xml:space="preserve">ation techniques. </w:t>
      </w:r>
      <w:r w:rsidR="00B82E3E" w:rsidRPr="00EC7FB9">
        <w:rPr>
          <w:rFonts w:cs="Times New Roman"/>
        </w:rPr>
        <w:t>A</w:t>
      </w:r>
      <w:r w:rsidRPr="00EC7FB9">
        <w:rPr>
          <w:rFonts w:cs="Times New Roman"/>
        </w:rPr>
        <w:t xml:space="preserve">lgorithms like the Hough transform for </w:t>
      </w:r>
      <w:r w:rsidRPr="00EC7FB9">
        <w:rPr>
          <w:rFonts w:cs="Times New Roman"/>
        </w:rPr>
        <w:lastRenderedPageBreak/>
        <w:t xml:space="preserve">detecting shapes and early approaches to stereo vision laid the </w:t>
      </w:r>
      <w:r w:rsidR="00B82E3E" w:rsidRPr="00EC7FB9">
        <w:rPr>
          <w:rFonts w:cs="Times New Roman"/>
        </w:rPr>
        <w:t>foundation</w:t>
      </w:r>
      <w:r w:rsidRPr="00EC7FB9">
        <w:rPr>
          <w:rFonts w:cs="Times New Roman"/>
        </w:rPr>
        <w:t xml:space="preserve"> for more advanced object detection and scene understanding systems</w:t>
      </w:r>
      <w:r w:rsidR="0067670E" w:rsidRPr="00EC7FB9">
        <w:rPr>
          <w:rFonts w:cs="Times New Roman"/>
        </w:rPr>
        <w:t xml:space="preserve"> </w:t>
      </w:r>
      <w:r w:rsidR="0067670E" w:rsidRPr="00EC7FB9">
        <w:rPr>
          <w:rFonts w:cs="Times New Roman"/>
        </w:rPr>
        <w:fldChar w:fldCharType="begin"/>
      </w:r>
      <w:r w:rsidR="00E6442C" w:rsidRPr="00EC7FB9">
        <w:rPr>
          <w:rFonts w:cs="Times New Roman"/>
        </w:rPr>
        <w:instrText xml:space="preserve"> ADDIN ZOTERO_ITEM CSL_CITATION {"citationID":"tYCH1kd2","properties":{"formattedCitation":"(Szeliski, 2022)","plainCitation":"(Szeliski, 2022)","noteIndex":0},"citationItems":[{"id":46,"uris":["http://zotero.org/users/15417947/items/XI5CK486"],"itemData":{"id":46,"type":"book","abstract":"Humans perceive the three-dimensional structure of the world with apparent ease. However, despite all of the recent advances in computer vision research, the dream of having a computer interpret an image at the same level as a two-year old remains elusive. Why is computer vision such a challenging problem and what is the current state of the art? Computer Vision: Algorithms and Applications explores the variety of techniques commonly used to analyze and interpret images. It also describes challenging real-world applications where vision is being successfully used, both for specialized applications such as medical imaging, and for fun, consumer-level tasks such as image editing and stitching, which students can apply to their own personal photos and videos. More than just a source of “recipes,” this exceptionally authoritative and comprehensive textbook/reference also takes a scientific approach to basic vision problems, formulating physical models of the imaging process before inverting them to produce descriptions of a scene. These problems are also analyzed using statistical models and solved using rigorous engineering techniques Topics and features:  Structured to support active curricula and project-oriented courses, with tips in the Introduction for using the book in a variety of customized courses Presents exercises at the end of each chapter with a heavy emphasis on testing algorithms and containing numerous suggestions for small mid-term projects Provides additional material and more detailed mathematical topics in the Appendices, which cover linear algebra, numerical techniques, and Bayesian estimation theory Suggests additional reading at the end of each chapter, including the latest research in each sub-field, in addition to a full Bibliography at the end of the book Supplies supplementary course material for students at the associated website, http://szeliski.org/Book/  Suitable for an upper-level undergraduate or graduate-level course in computer science or engineering, this textbook focuses on basic techniques that work under real-world conditions and encourages students to push their creative boundaries. Its design and exposition also make it eminently suitable as a unique reference to the fundamental techniques and current research literature in computer vision.","ISBN":"978-3-030-34372-9","language":"en","note":"Google-Books-ID: QptXEAAAQBAJ","number-of-pages":"937","publisher":"Springer Nature","source":"Google Books","title":"Computer Vision: Algorithms and Applications","title-short":"Computer Vision","author":[{"family":"Szeliski","given":"Richard"}],"issued":{"date-parts":[["2022",1,3]]}}}],"schema":"https://github.com/citation-style-language/schema/raw/master/csl-citation.json"} </w:instrText>
      </w:r>
      <w:r w:rsidR="0067670E" w:rsidRPr="00EC7FB9">
        <w:rPr>
          <w:rFonts w:cs="Times New Roman"/>
        </w:rPr>
        <w:fldChar w:fldCharType="separate"/>
      </w:r>
      <w:r w:rsidR="00405CE2" w:rsidRPr="00EC7FB9">
        <w:rPr>
          <w:rFonts w:cs="Times New Roman"/>
        </w:rPr>
        <w:t>(Szeliski, 2022)</w:t>
      </w:r>
      <w:r w:rsidR="0067670E" w:rsidRPr="00EC7FB9">
        <w:rPr>
          <w:rFonts w:cs="Times New Roman"/>
        </w:rPr>
        <w:fldChar w:fldCharType="end"/>
      </w:r>
      <w:r w:rsidRPr="00EC7FB9">
        <w:rPr>
          <w:rFonts w:cs="Times New Roman"/>
        </w:rPr>
        <w:t>. However</w:t>
      </w:r>
      <w:r w:rsidR="00496F06" w:rsidRPr="00EC7FB9">
        <w:rPr>
          <w:rFonts w:cs="Times New Roman"/>
        </w:rPr>
        <w:t>,</w:t>
      </w:r>
      <w:r w:rsidRPr="00EC7FB9">
        <w:rPr>
          <w:rFonts w:cs="Times New Roman"/>
        </w:rPr>
        <w:t xml:space="preserve"> these early methods often depended on hand-crafted features and models, which required extensive domain knowledge and manual tuning.</w:t>
      </w:r>
    </w:p>
    <w:p w14:paraId="68719A66" w14:textId="10A0B25C" w:rsidR="00641759" w:rsidRPr="00EC7FB9" w:rsidRDefault="0064204C" w:rsidP="00792682">
      <w:pPr>
        <w:ind w:firstLine="0"/>
        <w:rPr>
          <w:rFonts w:cs="Times New Roman"/>
        </w:rPr>
      </w:pPr>
      <w:r w:rsidRPr="00EC7FB9">
        <w:rPr>
          <w:rFonts w:cs="Times New Roman"/>
        </w:rPr>
        <w:t xml:space="preserve">A major </w:t>
      </w:r>
      <w:r w:rsidR="00501ED7" w:rsidRPr="00EC7FB9">
        <w:rPr>
          <w:rFonts w:cs="Times New Roman"/>
        </w:rPr>
        <w:t>change</w:t>
      </w:r>
      <w:r w:rsidRPr="00EC7FB9">
        <w:rPr>
          <w:rFonts w:cs="Times New Roman"/>
        </w:rPr>
        <w:t xml:space="preserve"> occurred in the early 2000s</w:t>
      </w:r>
      <w:r w:rsidR="00EC49BD" w:rsidRPr="00EC7FB9">
        <w:rPr>
          <w:rFonts w:cs="Times New Roman"/>
        </w:rPr>
        <w:t xml:space="preserve"> with the introduction of </w:t>
      </w:r>
      <w:r w:rsidR="00496F06" w:rsidRPr="00EC7FB9">
        <w:rPr>
          <w:rFonts w:cs="Times New Roman"/>
        </w:rPr>
        <w:t>machine-learning-based</w:t>
      </w:r>
      <w:r w:rsidR="00EC49BD" w:rsidRPr="00EC7FB9">
        <w:rPr>
          <w:rFonts w:cs="Times New Roman"/>
        </w:rPr>
        <w:t xml:space="preserve"> methods for image recognition. Feature-based techniques such as Scale-Invariant Feature Transform (SIFT), allowed for more </w:t>
      </w:r>
      <w:r w:rsidR="00501ED7" w:rsidRPr="00EC7FB9">
        <w:rPr>
          <w:rFonts w:cs="Times New Roman"/>
        </w:rPr>
        <w:t>accurate</w:t>
      </w:r>
      <w:r w:rsidR="00EC49BD" w:rsidRPr="00EC7FB9">
        <w:rPr>
          <w:rFonts w:cs="Times New Roman"/>
        </w:rPr>
        <w:t xml:space="preserve"> detection of objects under varying conditions</w:t>
      </w:r>
      <w:r w:rsidR="00EE659E" w:rsidRPr="00EC7FB9">
        <w:rPr>
          <w:rFonts w:cs="Times New Roman"/>
        </w:rPr>
        <w:t xml:space="preserve"> </w:t>
      </w:r>
      <w:r w:rsidR="00EE659E" w:rsidRPr="00EC7FB9">
        <w:rPr>
          <w:rFonts w:cs="Times New Roman"/>
        </w:rPr>
        <w:fldChar w:fldCharType="begin"/>
      </w:r>
      <w:r w:rsidR="00E6442C" w:rsidRPr="00EC7FB9">
        <w:rPr>
          <w:rFonts w:cs="Times New Roman"/>
        </w:rPr>
        <w:instrText xml:space="preserve"> ADDIN ZOTERO_ITEM CSL_CITATION {"citationID":"5aioQM99","properties":{"formattedCitation":"(Szeliski, 2022)","plainCitation":"(Szeliski, 2022)","noteIndex":0},"citationItems":[{"id":46,"uris":["http://zotero.org/users/15417947/items/XI5CK486"],"itemData":{"id":46,"type":"book","abstract":"Humans perceive the three-dimensional structure of the world with apparent ease. However, despite all of the recent advances in computer vision research, the dream of having a computer interpret an image at the same level as a two-year old remains elusive. Why is computer vision such a challenging problem and what is the current state of the art? Computer Vision: Algorithms and Applications explores the variety of techniques commonly used to analyze and interpret images. It also describes challenging real-world applications where vision is being successfully used, both for specialized applications such as medical imaging, and for fun, consumer-level tasks such as image editing and stitching, which students can apply to their own personal photos and videos. More than just a source of “recipes,” this exceptionally authoritative and comprehensive textbook/reference also takes a scientific approach to basic vision problems, formulating physical models of the imaging process before inverting them to produce descriptions of a scene. These problems are also analyzed using statistical models and solved using rigorous engineering techniques Topics and features:  Structured to support active curricula and project-oriented courses, with tips in the Introduction for using the book in a variety of customized courses Presents exercises at the end of each chapter with a heavy emphasis on testing algorithms and containing numerous suggestions for small mid-term projects Provides additional material and more detailed mathematical topics in the Appendices, which cover linear algebra, numerical techniques, and Bayesian estimation theory Suggests additional reading at the end of each chapter, including the latest research in each sub-field, in addition to a full Bibliography at the end of the book Supplies supplementary course material for students at the associated website, http://szeliski.org/Book/  Suitable for an upper-level undergraduate or graduate-level course in computer science or engineering, this textbook focuses on basic techniques that work under real-world conditions and encourages students to push their creative boundaries. Its design and exposition also make it eminently suitable as a unique reference to the fundamental techniques and current research literature in computer vision.","ISBN":"978-3-030-34372-9","language":"en","note":"Google-Books-ID: QptXEAAAQBAJ","number-of-pages":"937","publisher":"Springer Nature","source":"Google Books","title":"Computer Vision: Algorithms and Applications","title-short":"Computer Vision","author":[{"family":"Szeliski","given":"Richard"}],"issued":{"date-parts":[["2022",1,3]]}}}],"schema":"https://github.com/citation-style-language/schema/raw/master/csl-citation.json"} </w:instrText>
      </w:r>
      <w:r w:rsidR="00EE659E" w:rsidRPr="00EC7FB9">
        <w:rPr>
          <w:rFonts w:cs="Times New Roman"/>
        </w:rPr>
        <w:fldChar w:fldCharType="separate"/>
      </w:r>
      <w:r w:rsidR="00405CE2" w:rsidRPr="00EC7FB9">
        <w:rPr>
          <w:rFonts w:cs="Times New Roman"/>
        </w:rPr>
        <w:t>(Szeliski, 2022)</w:t>
      </w:r>
      <w:r w:rsidR="00EE659E" w:rsidRPr="00EC7FB9">
        <w:rPr>
          <w:rFonts w:cs="Times New Roman"/>
        </w:rPr>
        <w:fldChar w:fldCharType="end"/>
      </w:r>
      <w:r w:rsidR="00EC49BD" w:rsidRPr="00EC7FB9">
        <w:rPr>
          <w:rFonts w:cs="Times New Roman"/>
        </w:rPr>
        <w:t xml:space="preserve">. </w:t>
      </w:r>
    </w:p>
    <w:p w14:paraId="0F4BDAD2" w14:textId="2686D8A1" w:rsidR="00EC49BD" w:rsidRPr="00EC7FB9" w:rsidRDefault="00641759" w:rsidP="00792682">
      <w:pPr>
        <w:ind w:firstLine="0"/>
        <w:rPr>
          <w:rFonts w:cs="Times New Roman"/>
        </w:rPr>
      </w:pPr>
      <w:r w:rsidRPr="00EC7FB9">
        <w:rPr>
          <w:rFonts w:cs="Times New Roman"/>
        </w:rPr>
        <w:t>The rise of deep learning in the 2010s significantly transformed the computer vision field. Convolutional neural networks (CNNs), which were first applied to computer vision tasks in the 1980s, gained widespread adoption after the success of models like AlexNet in the ImageNet competition in 2012.</w:t>
      </w:r>
      <w:r w:rsidR="00EC49BD" w:rsidRPr="00EC7FB9">
        <w:rPr>
          <w:rFonts w:cs="Times New Roman"/>
        </w:rPr>
        <w:t xml:space="preserve"> These deep learning models significantly outperformed traditional methods by automatically learning hierarchical feature representations from data, eliminating the need for manual feature extraction </w:t>
      </w:r>
      <w:r w:rsidR="00EE659E" w:rsidRPr="00EC7FB9">
        <w:rPr>
          <w:rFonts w:cs="Times New Roman"/>
        </w:rPr>
        <w:fldChar w:fldCharType="begin"/>
      </w:r>
      <w:r w:rsidR="00E6442C" w:rsidRPr="00EC7FB9">
        <w:rPr>
          <w:rFonts w:cs="Times New Roman"/>
        </w:rPr>
        <w:instrText xml:space="preserve"> ADDIN ZOTERO_ITEM CSL_CITATION {"citationID":"6TzYkI8d","properties":{"formattedCitation":"(Szeliski, 2022)","plainCitation":"(Szeliski, 2022)","noteIndex":0},"citationItems":[{"id":46,"uris":["http://zotero.org/users/15417947/items/XI5CK486"],"itemData":{"id":46,"type":"book","abstract":"Humans perceive the three-dimensional structure of the world with apparent ease. However, despite all of the recent advances in computer vision research, the dream of having a computer interpret an image at the same level as a two-year old remains elusive. Why is computer vision such a challenging problem and what is the current state of the art? Computer Vision: Algorithms and Applications explores the variety of techniques commonly used to analyze and interpret images. It also describes challenging real-world applications where vision is being successfully used, both for specialized applications such as medical imaging, and for fun, consumer-level tasks such as image editing and stitching, which students can apply to their own personal photos and videos. More than just a source of “recipes,” this exceptionally authoritative and comprehensive textbook/reference also takes a scientific approach to basic vision problems, formulating physical models of the imaging process before inverting them to produce descriptions of a scene. These problems are also analyzed using statistical models and solved using rigorous engineering techniques Topics and features:  Structured to support active curricula and project-oriented courses, with tips in the Introduction for using the book in a variety of customized courses Presents exercises at the end of each chapter with a heavy emphasis on testing algorithms and containing numerous suggestions for small mid-term projects Provides additional material and more detailed mathematical topics in the Appendices, which cover linear algebra, numerical techniques, and Bayesian estimation theory Suggests additional reading at the end of each chapter, including the latest research in each sub-field, in addition to a full Bibliography at the end of the book Supplies supplementary course material for students at the associated website, http://szeliski.org/Book/  Suitable for an upper-level undergraduate or graduate-level course in computer science or engineering, this textbook focuses on basic techniques that work under real-world conditions and encourages students to push their creative boundaries. Its design and exposition also make it eminently suitable as a unique reference to the fundamental techniques and current research literature in computer vision.","ISBN":"978-3-030-34372-9","language":"en","note":"Google-Books-ID: QptXEAAAQBAJ","number-of-pages":"937","publisher":"Springer Nature","source":"Google Books","title":"Computer Vision: Algorithms and Applications","title-short":"Computer Vision","author":[{"family":"Szeliski","given":"Richard"}],"issued":{"date-parts":[["2022",1,3]]}}}],"schema":"https://github.com/citation-style-language/schema/raw/master/csl-citation.json"} </w:instrText>
      </w:r>
      <w:r w:rsidR="00EE659E" w:rsidRPr="00EC7FB9">
        <w:rPr>
          <w:rFonts w:cs="Times New Roman"/>
        </w:rPr>
        <w:fldChar w:fldCharType="separate"/>
      </w:r>
      <w:r w:rsidR="00405CE2" w:rsidRPr="00EC7FB9">
        <w:rPr>
          <w:rFonts w:cs="Times New Roman"/>
        </w:rPr>
        <w:t>(Szeliski, 2022)</w:t>
      </w:r>
      <w:r w:rsidR="00EE659E" w:rsidRPr="00EC7FB9">
        <w:rPr>
          <w:rFonts w:cs="Times New Roman"/>
        </w:rPr>
        <w:fldChar w:fldCharType="end"/>
      </w:r>
      <w:r w:rsidR="00EC49BD" w:rsidRPr="00EC7FB9">
        <w:rPr>
          <w:rFonts w:cs="Times New Roman"/>
        </w:rPr>
        <w:t>.</w:t>
      </w:r>
    </w:p>
    <w:p w14:paraId="2C4B9431" w14:textId="0402E5A5" w:rsidR="00B501DB" w:rsidRPr="00EC7FB9" w:rsidRDefault="00EC49BD" w:rsidP="00792682">
      <w:pPr>
        <w:ind w:firstLine="0"/>
        <w:rPr>
          <w:rFonts w:cs="Times New Roman"/>
        </w:rPr>
      </w:pPr>
      <w:r w:rsidRPr="00EC7FB9">
        <w:rPr>
          <w:rFonts w:cs="Times New Roman"/>
        </w:rPr>
        <w:t xml:space="preserve">Today, computer vision continues to evolve rapidly, driven by advances in deep learning architectures, the availability of large datasets, and improvements in computational hardware such as GPUs and TPUs. These advancements have enabled breakthroughs in applications ranging from autonomous driving to medical image analysis </w:t>
      </w:r>
      <w:r w:rsidR="00EE659E" w:rsidRPr="00EC7FB9">
        <w:rPr>
          <w:rFonts w:cs="Times New Roman"/>
        </w:rPr>
        <w:fldChar w:fldCharType="begin"/>
      </w:r>
      <w:r w:rsidR="00E6442C" w:rsidRPr="00EC7FB9">
        <w:rPr>
          <w:rFonts w:cs="Times New Roman"/>
        </w:rPr>
        <w:instrText xml:space="preserve"> ADDIN ZOTERO_ITEM CSL_CITATION {"citationID":"Y0THQH6A","properties":{"formattedCitation":"(Szeliski, 2022)","plainCitation":"(Szeliski, 2022)","noteIndex":0},"citationItems":[{"id":46,"uris":["http://zotero.org/users/15417947/items/XI5CK486"],"itemData":{"id":46,"type":"book","abstract":"Humans perceive the three-dimensional structure of the world with apparent ease. However, despite all of the recent advances in computer vision research, the dream of having a computer interpret an image at the same level as a two-year old remains elusive. Why is computer vision such a challenging problem and what is the current state of the art? Computer Vision: Algorithms and Applications explores the variety of techniques commonly used to analyze and interpret images. It also describes challenging real-world applications where vision is being successfully used, both for specialized applications such as medical imaging, and for fun, consumer-level tasks such as image editing and stitching, which students can apply to their own personal photos and videos. More than just a source of “recipes,” this exceptionally authoritative and comprehensive textbook/reference also takes a scientific approach to basic vision problems, formulating physical models of the imaging process before inverting them to produce descriptions of a scene. These problems are also analyzed using statistical models and solved using rigorous engineering techniques Topics and features:  Structured to support active curricula and project-oriented courses, with tips in the Introduction for using the book in a variety of customized courses Presents exercises at the end of each chapter with a heavy emphasis on testing algorithms and containing numerous suggestions for small mid-term projects Provides additional material and more detailed mathematical topics in the Appendices, which cover linear algebra, numerical techniques, and Bayesian estimation theory Suggests additional reading at the end of each chapter, including the latest research in each sub-field, in addition to a full Bibliography at the end of the book Supplies supplementary course material for students at the associated website, http://szeliski.org/Book/  Suitable for an upper-level undergraduate or graduate-level course in computer science or engineering, this textbook focuses on basic techniques that work under real-world conditions and encourages students to push their creative boundaries. Its design and exposition also make it eminently suitable as a unique reference to the fundamental techniques and current research literature in computer vision.","ISBN":"978-3-030-34372-9","language":"en","note":"Google-Books-ID: QptXEAAAQBAJ","number-of-pages":"937","publisher":"Springer Nature","source":"Google Books","title":"Computer Vision: Algorithms and Applications","title-short":"Computer Vision","author":[{"family":"Szeliski","given":"Richard"}],"issued":{"date-parts":[["2022",1,3]]}}}],"schema":"https://github.com/citation-style-language/schema/raw/master/csl-citation.json"} </w:instrText>
      </w:r>
      <w:r w:rsidR="00EE659E" w:rsidRPr="00EC7FB9">
        <w:rPr>
          <w:rFonts w:cs="Times New Roman"/>
        </w:rPr>
        <w:fldChar w:fldCharType="separate"/>
      </w:r>
      <w:r w:rsidR="00405CE2" w:rsidRPr="00EC7FB9">
        <w:rPr>
          <w:rFonts w:cs="Times New Roman"/>
        </w:rPr>
        <w:t>(Szeliski, 2022)</w:t>
      </w:r>
      <w:r w:rsidR="00EE659E" w:rsidRPr="00EC7FB9">
        <w:rPr>
          <w:rFonts w:cs="Times New Roman"/>
        </w:rPr>
        <w:fldChar w:fldCharType="end"/>
      </w:r>
      <w:r w:rsidRPr="00EC7FB9">
        <w:rPr>
          <w:rFonts w:cs="Times New Roman"/>
        </w:rPr>
        <w:t>.</w:t>
      </w:r>
    </w:p>
    <w:p w14:paraId="28E338E6" w14:textId="23E1BC82" w:rsidR="00340057" w:rsidRPr="00EC7FB9" w:rsidRDefault="00340057" w:rsidP="00792682">
      <w:pPr>
        <w:spacing w:after="160"/>
        <w:ind w:firstLine="0"/>
        <w:rPr>
          <w:rFonts w:cs="Times New Roman"/>
        </w:rPr>
      </w:pPr>
    </w:p>
    <w:p w14:paraId="2D555FE6" w14:textId="58B84A5E" w:rsidR="00047E91" w:rsidRPr="00EC7FB9" w:rsidRDefault="00047E91" w:rsidP="00792682">
      <w:pPr>
        <w:pStyle w:val="Heading3"/>
        <w:numPr>
          <w:ilvl w:val="2"/>
          <w:numId w:val="1"/>
        </w:numPr>
        <w:spacing w:line="360" w:lineRule="auto"/>
        <w:rPr>
          <w:rFonts w:cs="Times New Roman"/>
        </w:rPr>
      </w:pPr>
      <w:bookmarkStart w:id="6" w:name="_Toc184603609"/>
      <w:r w:rsidRPr="00EC7FB9">
        <w:rPr>
          <w:rFonts w:cs="Times New Roman"/>
        </w:rPr>
        <w:t xml:space="preserve">How </w:t>
      </w:r>
      <w:r w:rsidR="007E65E7" w:rsidRPr="00EC7FB9">
        <w:rPr>
          <w:rFonts w:cs="Times New Roman"/>
        </w:rPr>
        <w:t>Computer Vision Works</w:t>
      </w:r>
      <w:bookmarkEnd w:id="6"/>
    </w:p>
    <w:p w14:paraId="04EED043" w14:textId="4A8F4690" w:rsidR="006761DE" w:rsidRPr="00EC7FB9" w:rsidRDefault="00303B58" w:rsidP="00792682">
      <w:pPr>
        <w:ind w:firstLine="0"/>
        <w:rPr>
          <w:rFonts w:cs="Times New Roman"/>
        </w:rPr>
      </w:pPr>
      <w:r w:rsidRPr="00EC7FB9">
        <w:rPr>
          <w:rFonts w:cs="Times New Roman"/>
        </w:rPr>
        <w:t xml:space="preserve">Computer vision requires a large amount of data. It analyses this data repeatedly to identify differences between images, </w:t>
      </w:r>
      <w:r w:rsidR="00D05B6D" w:rsidRPr="00EC7FB9">
        <w:rPr>
          <w:rFonts w:cs="Times New Roman"/>
        </w:rPr>
        <w:t xml:space="preserve">and </w:t>
      </w:r>
      <w:r w:rsidRPr="00EC7FB9">
        <w:rPr>
          <w:rFonts w:cs="Times New Roman"/>
        </w:rPr>
        <w:t>ultimately</w:t>
      </w:r>
      <w:r w:rsidR="00D05B6D" w:rsidRPr="00EC7FB9">
        <w:rPr>
          <w:rFonts w:cs="Times New Roman"/>
        </w:rPr>
        <w:t xml:space="preserve"> recogni</w:t>
      </w:r>
      <w:r w:rsidR="004F1BF5" w:rsidRPr="00EC7FB9">
        <w:rPr>
          <w:rFonts w:cs="Times New Roman"/>
        </w:rPr>
        <w:t>s</w:t>
      </w:r>
      <w:r w:rsidR="00D05B6D" w:rsidRPr="00EC7FB9">
        <w:rPr>
          <w:rFonts w:cs="Times New Roman"/>
        </w:rPr>
        <w:t>e them</w:t>
      </w:r>
      <w:r w:rsidRPr="00EC7FB9">
        <w:rPr>
          <w:rFonts w:cs="Times New Roman"/>
        </w:rPr>
        <w:t>. Two key technologies</w:t>
      </w:r>
      <w:r w:rsidR="000F037C" w:rsidRPr="00EC7FB9">
        <w:rPr>
          <w:rFonts w:cs="Times New Roman"/>
        </w:rPr>
        <w:t xml:space="preserve"> are</w:t>
      </w:r>
      <w:r w:rsidRPr="00EC7FB9">
        <w:rPr>
          <w:rFonts w:cs="Times New Roman"/>
        </w:rPr>
        <w:t xml:space="preserve"> used in computer vision</w:t>
      </w:r>
      <w:r w:rsidR="000F037C" w:rsidRPr="00EC7FB9">
        <w:rPr>
          <w:rFonts w:cs="Times New Roman"/>
        </w:rPr>
        <w:t xml:space="preserve"> to accomplish this – </w:t>
      </w:r>
      <w:r w:rsidRPr="00EC7FB9">
        <w:rPr>
          <w:rFonts w:cs="Times New Roman"/>
        </w:rPr>
        <w:t>deep learning, a type of machine learning, and convolutional neural networks</w:t>
      </w:r>
      <w:r w:rsidR="00E33021" w:rsidRPr="00EC7FB9">
        <w:rPr>
          <w:rFonts w:cs="Times New Roman"/>
        </w:rPr>
        <w:t xml:space="preserve"> </w:t>
      </w:r>
      <w:r w:rsidR="00B77CEB" w:rsidRPr="00EC7FB9">
        <w:rPr>
          <w:rFonts w:cs="Times New Roman"/>
        </w:rPr>
        <w:t>(CNN)</w:t>
      </w:r>
      <w:r w:rsidR="001534EC" w:rsidRPr="00EC7FB9">
        <w:rPr>
          <w:rFonts w:cs="Times New Roman"/>
        </w:rPr>
        <w:t xml:space="preserve"> </w:t>
      </w:r>
      <w:r w:rsidR="001534EC" w:rsidRPr="00EC7FB9">
        <w:rPr>
          <w:rFonts w:cs="Times New Roman"/>
        </w:rPr>
        <w:fldChar w:fldCharType="begin"/>
      </w:r>
      <w:r w:rsidR="00E6442C" w:rsidRPr="00EC7FB9">
        <w:rPr>
          <w:rFonts w:cs="Times New Roman"/>
        </w:rPr>
        <w:instrText xml:space="preserve"> ADDIN ZOTERO_ITEM CSL_CITATION {"citationID":"EjJkMZlh","properties":{"formattedCitation":"(IBM, 2021a)","plainCitation":"(IBM, 2021a)","noteIndex":0},"citationItems":[{"id":54,"uris":["http://zotero.org/users/15417947/items/KG7NVAEP"],"itemData":{"id":54,"type":"webpage","abstract":"Computer vision is a field of artificial intelligence (AI) enabling computers to derive information from images, videos and other inputs.","language":"en","title":"What is Computer Vision? | IBM","title-short":"What is Computer Vision?","URL":"https://www.ibm.com/topics/computer-vision","author":[{"family":"IBM","given":""}],"accessed":{"date-parts":[["2024",10,24]]},"issued":{"date-parts":[["2021",7,27]]}}}],"schema":"https://github.com/citation-style-language/schema/raw/master/csl-citation.json"} </w:instrText>
      </w:r>
      <w:r w:rsidR="001534EC" w:rsidRPr="00EC7FB9">
        <w:rPr>
          <w:rFonts w:cs="Times New Roman"/>
        </w:rPr>
        <w:fldChar w:fldCharType="separate"/>
      </w:r>
      <w:r w:rsidR="00BD009F" w:rsidRPr="00EC7FB9">
        <w:rPr>
          <w:rFonts w:cs="Times New Roman"/>
          <w:sz w:val="22"/>
        </w:rPr>
        <w:t>(IBM, 2021a)</w:t>
      </w:r>
      <w:r w:rsidR="001534EC" w:rsidRPr="00EC7FB9">
        <w:rPr>
          <w:rFonts w:cs="Times New Roman"/>
        </w:rPr>
        <w:fldChar w:fldCharType="end"/>
      </w:r>
      <w:r w:rsidR="00B77CEB" w:rsidRPr="00EC7FB9">
        <w:rPr>
          <w:rFonts w:cs="Times New Roman"/>
        </w:rPr>
        <w:t>.</w:t>
      </w:r>
    </w:p>
    <w:p w14:paraId="51C2C457" w14:textId="3470944B" w:rsidR="00B61C79" w:rsidRPr="00EC7FB9" w:rsidRDefault="00EE7CA3" w:rsidP="00792682">
      <w:pPr>
        <w:pStyle w:val="Heading4"/>
        <w:spacing w:line="360" w:lineRule="auto"/>
        <w:rPr>
          <w:rFonts w:cs="Times New Roman"/>
        </w:rPr>
      </w:pPr>
      <w:r w:rsidRPr="00EC7FB9">
        <w:rPr>
          <w:rFonts w:cs="Times New Roman"/>
        </w:rPr>
        <w:t>1.1.</w:t>
      </w:r>
      <w:r w:rsidR="009B6465" w:rsidRPr="00EC7FB9">
        <w:rPr>
          <w:rFonts w:cs="Times New Roman"/>
        </w:rPr>
        <w:t>2</w:t>
      </w:r>
      <w:r w:rsidRPr="00EC7FB9">
        <w:rPr>
          <w:rFonts w:cs="Times New Roman"/>
        </w:rPr>
        <w:t xml:space="preserve">.1 </w:t>
      </w:r>
      <w:r w:rsidR="00B61C79" w:rsidRPr="00EC7FB9">
        <w:rPr>
          <w:rFonts w:cs="Times New Roman"/>
        </w:rPr>
        <w:t>Deep Learning</w:t>
      </w:r>
    </w:p>
    <w:p w14:paraId="2C689CD7" w14:textId="77777777" w:rsidR="006E36A3" w:rsidRPr="00EC7FB9" w:rsidRDefault="00F12EFD" w:rsidP="00792682">
      <w:pPr>
        <w:ind w:firstLine="0"/>
        <w:rPr>
          <w:rFonts w:cs="Times New Roman"/>
        </w:rPr>
      </w:pPr>
      <w:r w:rsidRPr="00EC7FB9">
        <w:rPr>
          <w:rFonts w:cs="Times New Roman"/>
        </w:rPr>
        <w:t xml:space="preserve">Deep learning is a subset of machine learning that employs multilayered neural networks </w:t>
      </w:r>
      <w:r w:rsidR="006E36A3" w:rsidRPr="00EC7FB9">
        <w:rPr>
          <w:rFonts w:cs="Times New Roman"/>
        </w:rPr>
        <w:t xml:space="preserve">called </w:t>
      </w:r>
      <w:r w:rsidRPr="00EC7FB9">
        <w:rPr>
          <w:rFonts w:cs="Times New Roman"/>
        </w:rPr>
        <w:t>deep neural networks</w:t>
      </w:r>
      <w:r w:rsidR="006E36A3" w:rsidRPr="00EC7FB9">
        <w:rPr>
          <w:rFonts w:cs="Times New Roman"/>
        </w:rPr>
        <w:t>. It aims</w:t>
      </w:r>
      <w:r w:rsidRPr="00EC7FB9">
        <w:rPr>
          <w:rFonts w:cs="Times New Roman"/>
        </w:rPr>
        <w:t xml:space="preserve"> to replicate the intricate decision-making capabilities of the human brain</w:t>
      </w:r>
      <w:r w:rsidR="006E36A3" w:rsidRPr="00EC7FB9">
        <w:rPr>
          <w:rFonts w:cs="Times New Roman"/>
        </w:rPr>
        <w:t xml:space="preserve"> </w:t>
      </w:r>
      <w:r w:rsidR="006E36A3" w:rsidRPr="00EC7FB9">
        <w:rPr>
          <w:rFonts w:cs="Times New Roman"/>
        </w:rPr>
        <w:fldChar w:fldCharType="begin"/>
      </w:r>
      <w:r w:rsidR="006E36A3" w:rsidRPr="00EC7FB9">
        <w:rPr>
          <w:rFonts w:cs="Times New Roman"/>
        </w:rPr>
        <w:instrText xml:space="preserve"> ADDIN ZOTERO_ITEM CSL_CITATION {"citationID":"0Qu5pOCK","properties":{"formattedCitation":"(IBM, 2024)","plainCitation":"(IBM, 2024)","noteIndex":0},"citationItems":[{"id":71,"uris":["http://zotero.org/users/15417947/items/SX3THIY8"],"itemData":{"id":71,"type":"webpage","abstract":"Deep learning is a subset of machine learning that uses multilayered neural networks, to simulate the complex decision-making power of the human brain.","language":"en","title":"What Is Deep Learning? | IBM","title-short":"What Is Deep Learning?","URL":"https://www.ibm.com/topics/deep-learning","author":[{"family":"IBM","given":""}],"accessed":{"date-parts":[["2024",11,1]]},"issued":{"date-parts":[["2024",6,17]]}}}],"schema":"https://github.com/citation-style-language/schema/raw/master/csl-citation.json"} </w:instrText>
      </w:r>
      <w:r w:rsidR="006E36A3" w:rsidRPr="00EC7FB9">
        <w:rPr>
          <w:rFonts w:cs="Times New Roman"/>
        </w:rPr>
        <w:fldChar w:fldCharType="separate"/>
      </w:r>
      <w:r w:rsidR="006E36A3" w:rsidRPr="00EC7FB9">
        <w:rPr>
          <w:rFonts w:cs="Times New Roman"/>
          <w:sz w:val="22"/>
        </w:rPr>
        <w:t>(IBM, 2024)</w:t>
      </w:r>
      <w:r w:rsidR="006E36A3" w:rsidRPr="00EC7FB9">
        <w:rPr>
          <w:rFonts w:cs="Times New Roman"/>
        </w:rPr>
        <w:fldChar w:fldCharType="end"/>
      </w:r>
      <w:r w:rsidRPr="00EC7FB9">
        <w:rPr>
          <w:rFonts w:cs="Times New Roman"/>
        </w:rPr>
        <w:t xml:space="preserve">.  </w:t>
      </w:r>
    </w:p>
    <w:p w14:paraId="06704414" w14:textId="74E5BBF5" w:rsidR="00650969" w:rsidRPr="00EC7FB9" w:rsidRDefault="006E36A3" w:rsidP="00792682">
      <w:pPr>
        <w:ind w:firstLine="0"/>
        <w:rPr>
          <w:rFonts w:cs="Times New Roman"/>
        </w:rPr>
      </w:pPr>
      <w:r w:rsidRPr="00EC7FB9">
        <w:rPr>
          <w:rFonts w:cs="Times New Roman"/>
        </w:rPr>
        <w:t xml:space="preserve">The main difference between traditional machine learning models and deep learning models is the structure of the neural network architecture. Whereas traditional models use simple neural </w:t>
      </w:r>
      <w:r w:rsidRPr="00EC7FB9">
        <w:rPr>
          <w:rFonts w:cs="Times New Roman"/>
        </w:rPr>
        <w:lastRenderedPageBreak/>
        <w:t xml:space="preserve">nets with only one or two layers, deep learning models use three or more – but typically hundreds or thousands of layers </w:t>
      </w:r>
      <w:r w:rsidRPr="00EC7FB9">
        <w:rPr>
          <w:rFonts w:cs="Times New Roman"/>
        </w:rPr>
        <w:fldChar w:fldCharType="begin"/>
      </w:r>
      <w:r w:rsidRPr="00EC7FB9">
        <w:rPr>
          <w:rFonts w:cs="Times New Roman"/>
        </w:rPr>
        <w:instrText xml:space="preserve"> ADDIN ZOTERO_ITEM CSL_CITATION {"citationID":"YBh092Pk","properties":{"formattedCitation":"(IBM, 2024)","plainCitation":"(IBM, 2024)","noteIndex":0},"citationItems":[{"id":71,"uris":["http://zotero.org/users/15417947/items/SX3THIY8"],"itemData":{"id":71,"type":"webpage","abstract":"Deep learning is a subset of machine learning that uses multilayered neural networks, to simulate the complex decision-making power of the human brain.","language":"en","title":"What Is Deep Learning? | IBM","title-short":"What Is Deep Learning?","URL":"https://www.ibm.com/topics/deep-learning","author":[{"family":"IBM","given":""}],"accessed":{"date-parts":[["2024",11,1]]},"issued":{"date-parts":[["2024",6,17]]}}}],"schema":"https://github.com/citation-style-language/schema/raw/master/csl-citation.json"} </w:instrText>
      </w:r>
      <w:r w:rsidRPr="00EC7FB9">
        <w:rPr>
          <w:rFonts w:cs="Times New Roman"/>
        </w:rPr>
        <w:fldChar w:fldCharType="separate"/>
      </w:r>
      <w:r w:rsidRPr="00EC7FB9">
        <w:rPr>
          <w:rFonts w:cs="Times New Roman"/>
          <w:sz w:val="22"/>
        </w:rPr>
        <w:t>(IBM, 2024)</w:t>
      </w:r>
      <w:r w:rsidRPr="00EC7FB9">
        <w:rPr>
          <w:rFonts w:cs="Times New Roman"/>
        </w:rPr>
        <w:fldChar w:fldCharType="end"/>
      </w:r>
      <w:r w:rsidRPr="00EC7FB9">
        <w:rPr>
          <w:rFonts w:cs="Times New Roman"/>
        </w:rPr>
        <w:t>.</w:t>
      </w:r>
    </w:p>
    <w:p w14:paraId="2F3E1777" w14:textId="3A9AFB68" w:rsidR="006A77B4" w:rsidRPr="00EC7FB9" w:rsidRDefault="00EE7CA3" w:rsidP="00792682">
      <w:pPr>
        <w:pStyle w:val="Heading4"/>
        <w:spacing w:line="360" w:lineRule="auto"/>
        <w:rPr>
          <w:rFonts w:cs="Times New Roman"/>
        </w:rPr>
      </w:pPr>
      <w:r w:rsidRPr="00EC7FB9">
        <w:rPr>
          <w:rFonts w:cs="Times New Roman"/>
        </w:rPr>
        <w:t>1.1.</w:t>
      </w:r>
      <w:r w:rsidR="009B6465" w:rsidRPr="00EC7FB9">
        <w:rPr>
          <w:rFonts w:cs="Times New Roman"/>
        </w:rPr>
        <w:t>2</w:t>
      </w:r>
      <w:r w:rsidRPr="00EC7FB9">
        <w:rPr>
          <w:rFonts w:cs="Times New Roman"/>
        </w:rPr>
        <w:t>.2 Convolutional</w:t>
      </w:r>
      <w:r w:rsidR="006A77B4" w:rsidRPr="00EC7FB9">
        <w:rPr>
          <w:rFonts w:cs="Times New Roman"/>
        </w:rPr>
        <w:t xml:space="preserve"> Neural Networks (CNNs)</w:t>
      </w:r>
    </w:p>
    <w:p w14:paraId="6EF8E314" w14:textId="54FA09CD" w:rsidR="00484AA9" w:rsidRPr="00EC7FB9" w:rsidRDefault="00CC6ADD" w:rsidP="00792682">
      <w:pPr>
        <w:ind w:firstLine="0"/>
        <w:rPr>
          <w:rFonts w:cs="Times New Roman"/>
        </w:rPr>
      </w:pPr>
      <w:r w:rsidRPr="00EC7FB9">
        <w:rPr>
          <w:rFonts w:cs="Times New Roman"/>
        </w:rPr>
        <w:t xml:space="preserve">Convolutional neural networks (CNNs) are a </w:t>
      </w:r>
      <w:r w:rsidR="0033172D" w:rsidRPr="00EC7FB9">
        <w:rPr>
          <w:rFonts w:cs="Times New Roman"/>
        </w:rPr>
        <w:t>speciali</w:t>
      </w:r>
      <w:r w:rsidR="00551719" w:rsidRPr="00EC7FB9">
        <w:rPr>
          <w:rFonts w:cs="Times New Roman"/>
        </w:rPr>
        <w:t>s</w:t>
      </w:r>
      <w:r w:rsidR="0033172D" w:rsidRPr="00EC7FB9">
        <w:rPr>
          <w:rFonts w:cs="Times New Roman"/>
        </w:rPr>
        <w:t>ed</w:t>
      </w:r>
      <w:r w:rsidRPr="00EC7FB9">
        <w:rPr>
          <w:rFonts w:cs="Times New Roman"/>
        </w:rPr>
        <w:t xml:space="preserve"> type of deep learning architecture designed specifically for analy</w:t>
      </w:r>
      <w:r w:rsidR="00650969" w:rsidRPr="00EC7FB9">
        <w:rPr>
          <w:rFonts w:cs="Times New Roman"/>
        </w:rPr>
        <w:t>s</w:t>
      </w:r>
      <w:r w:rsidRPr="00EC7FB9">
        <w:rPr>
          <w:rFonts w:cs="Times New Roman"/>
        </w:rPr>
        <w:t>ing visual data. Unlike traditional neural networks, CNNs are particularly effective at processing images by treating them as collections of pixels and using a system of labels to categori</w:t>
      </w:r>
      <w:r w:rsidR="00650969" w:rsidRPr="00EC7FB9">
        <w:rPr>
          <w:rFonts w:cs="Times New Roman"/>
        </w:rPr>
        <w:t>s</w:t>
      </w:r>
      <w:r w:rsidRPr="00EC7FB9">
        <w:rPr>
          <w:rFonts w:cs="Times New Roman"/>
        </w:rPr>
        <w:t xml:space="preserve">e each pixel </w:t>
      </w:r>
      <w:r w:rsidR="00D761A3" w:rsidRPr="00EC7FB9">
        <w:rPr>
          <w:rFonts w:cs="Times New Roman"/>
        </w:rPr>
        <w:fldChar w:fldCharType="begin"/>
      </w:r>
      <w:r w:rsidR="00F46307" w:rsidRPr="00EC7FB9">
        <w:rPr>
          <w:rFonts w:cs="Times New Roman"/>
        </w:rPr>
        <w:instrText xml:space="preserve"> ADDIN ZOTERO_ITEM CSL_CITATION {"citationID":"XUYWVjXb","properties":{"formattedCitation":"(Amazon, 2024a)","plainCitation":"(Amazon, 2024a)","noteIndex":0},"citationItems":[{"id":52,"uris":["http://zotero.org/users/15417947/items/9KXI9ICM"],"itemData":{"id":52,"type":"webpage","abstract":"Find out what is computer vision, how and why businesses use computer vision, and how to use computer vision services with AWS.","container-title":"Amazon Web Services, Inc.","language":"en-US","title":"What is Computer Vision? - Image recognition AI/ML Explained - AWS","title-short":"What is Computer Vision?","URL":"https://aws.amazon.com/what-is/computer-vision/","author":[{"family":"Amazon","given":""}],"accessed":{"date-parts":[["2024",10,24]]}}}],"schema":"https://github.com/citation-style-language/schema/raw/master/csl-citation.json"} </w:instrText>
      </w:r>
      <w:r w:rsidR="00D761A3" w:rsidRPr="00EC7FB9">
        <w:rPr>
          <w:rFonts w:cs="Times New Roman"/>
        </w:rPr>
        <w:fldChar w:fldCharType="separate"/>
      </w:r>
      <w:r w:rsidR="00F46307" w:rsidRPr="00EC7FB9">
        <w:rPr>
          <w:rFonts w:cs="Times New Roman"/>
        </w:rPr>
        <w:t>(Amazon, 2024a)</w:t>
      </w:r>
      <w:r w:rsidR="00D761A3" w:rsidRPr="00EC7FB9">
        <w:rPr>
          <w:rFonts w:cs="Times New Roman"/>
        </w:rPr>
        <w:fldChar w:fldCharType="end"/>
      </w:r>
      <w:r w:rsidR="004C459D" w:rsidRPr="00EC7FB9">
        <w:rPr>
          <w:rFonts w:cs="Times New Roman"/>
        </w:rPr>
        <w:t>.</w:t>
      </w:r>
      <w:r w:rsidR="00D761A3" w:rsidRPr="00EC7FB9">
        <w:rPr>
          <w:rFonts w:cs="Times New Roman"/>
        </w:rPr>
        <w:t xml:space="preserve"> </w:t>
      </w:r>
      <w:r w:rsidR="003309B8" w:rsidRPr="00EC7FB9">
        <w:rPr>
          <w:rFonts w:cs="Times New Roman"/>
        </w:rPr>
        <w:t>The label</w:t>
      </w:r>
      <w:r w:rsidR="00650969" w:rsidRPr="00EC7FB9">
        <w:rPr>
          <w:rFonts w:cs="Times New Roman"/>
        </w:rPr>
        <w:t>l</w:t>
      </w:r>
      <w:r w:rsidR="003309B8" w:rsidRPr="00EC7FB9">
        <w:rPr>
          <w:rFonts w:cs="Times New Roman"/>
        </w:rPr>
        <w:t xml:space="preserve">ed pixels are then processed using convolution, a mathematical operation that enables the network to extract meaningful patterns from the image. CNNs </w:t>
      </w:r>
      <w:r w:rsidR="00551719" w:rsidRPr="00EC7FB9">
        <w:rPr>
          <w:rFonts w:cs="Times New Roman"/>
        </w:rPr>
        <w:t>take</w:t>
      </w:r>
      <w:r w:rsidR="003309B8" w:rsidRPr="00EC7FB9">
        <w:rPr>
          <w:rFonts w:cs="Times New Roman"/>
        </w:rPr>
        <w:t xml:space="preserve"> a multi-layered approach to extract these patterns progressively, where each layer of the network plays a different role. </w:t>
      </w:r>
      <w:r w:rsidR="00A00C34" w:rsidRPr="00EC7FB9">
        <w:rPr>
          <w:rFonts w:cs="Times New Roman"/>
        </w:rPr>
        <w:t xml:space="preserve">At a high level, a CNN </w:t>
      </w:r>
      <w:r w:rsidR="002B21DB" w:rsidRPr="00EC7FB9">
        <w:rPr>
          <w:rFonts w:cs="Times New Roman"/>
        </w:rPr>
        <w:t>compr</w:t>
      </w:r>
      <w:r w:rsidR="00A00C34" w:rsidRPr="00EC7FB9">
        <w:rPr>
          <w:rFonts w:cs="Times New Roman"/>
        </w:rPr>
        <w:t>ise</w:t>
      </w:r>
      <w:r w:rsidR="002B21DB" w:rsidRPr="00EC7FB9">
        <w:rPr>
          <w:rFonts w:cs="Times New Roman"/>
        </w:rPr>
        <w:t>s</w:t>
      </w:r>
      <w:r w:rsidR="00543094" w:rsidRPr="00EC7FB9">
        <w:rPr>
          <w:rFonts w:cs="Times New Roman"/>
        </w:rPr>
        <w:t xml:space="preserve"> three main types of layers:</w:t>
      </w:r>
      <w:r w:rsidR="00A00C34" w:rsidRPr="00EC7FB9">
        <w:rPr>
          <w:rFonts w:cs="Times New Roman"/>
        </w:rPr>
        <w:t xml:space="preserve"> convolutional layers, pooling layers, and fully connected layers. </w:t>
      </w:r>
      <w:r w:rsidR="0068190A" w:rsidRPr="00EC7FB9">
        <w:rPr>
          <w:rFonts w:cs="Times New Roman"/>
        </w:rPr>
        <w:t>T</w:t>
      </w:r>
      <w:r w:rsidR="00A00C34" w:rsidRPr="00EC7FB9">
        <w:rPr>
          <w:rFonts w:cs="Times New Roman"/>
        </w:rPr>
        <w:t xml:space="preserve">he convolutional layers determine the output of neurons that are connected to local regions of the input by calculating the scalar product between their weights and the region connected to the input volume </w:t>
      </w:r>
      <w:r w:rsidR="00A00C34" w:rsidRPr="00EC7FB9">
        <w:rPr>
          <w:rFonts w:cs="Times New Roman"/>
        </w:rPr>
        <w:fldChar w:fldCharType="begin"/>
      </w:r>
      <w:r w:rsidR="00E6442C" w:rsidRPr="00EC7FB9">
        <w:rPr>
          <w:rFonts w:cs="Times New Roman"/>
        </w:rPr>
        <w:instrText xml:space="preserve"> ADDIN ZOTERO_ITEM CSL_CITATION {"citationID":"AzirMWep","properties":{"formattedCitation":"(O\\uc0\\u8217{}Shea and Nash, 2015)","plainCitation":"(O’Shea and Nash, 2015)","noteIndex":0},"citationItems":[{"id":49,"uris":["http://zotero.org/users/15417947/items/GPIF5KE6"],"itemData":{"id":49,"type":"article","abstract":"The field of machine learning has taken a dramatic twist in recent times, with the rise of the Artificial Neural Network (ANN). These biologically inspired computational models are able to far exceed the performance of previous forms of artificial intelligence in common machine learning tasks. One of the most impressive forms of ANN architecture is that of the Convolutional Neural Network (CNN). CNNs are primarily used to solve difficult image-driven pattern recognition tasks and with their precise yet simple architecture, offers a simplified method of getting started with ANNs. This document provides a brief introduction to CNNs, discussing recently published papers and newly formed techniques in developing these brilliantly fantastic image recognition models. This introduction assumes you are familiar with the fundamentals of ANNs and machine learning.","note":"arXiv:1511.08458","number":"arXiv:1511.08458","publisher":"arXiv","source":"arXiv.org","title":"An Introduction to Convolutional Neural Networks","URL":"http://arxiv.org/abs/1511.08458","author":[{"family":"O'Shea","given":"Keiron"},{"family":"Nash","given":"Ryan"}],"accessed":{"date-parts":[["2024",10,23]]},"issued":{"date-parts":[["2015",12,2]]}}}],"schema":"https://github.com/citation-style-language/schema/raw/master/csl-citation.json"} </w:instrText>
      </w:r>
      <w:r w:rsidR="00A00C34" w:rsidRPr="00EC7FB9">
        <w:rPr>
          <w:rFonts w:cs="Times New Roman"/>
        </w:rPr>
        <w:fldChar w:fldCharType="separate"/>
      </w:r>
      <w:r w:rsidR="00A00C34" w:rsidRPr="00EC7FB9">
        <w:rPr>
          <w:rFonts w:cs="Times New Roman"/>
        </w:rPr>
        <w:t>(O’Shea and Nash, 2015)</w:t>
      </w:r>
      <w:r w:rsidR="00A00C34" w:rsidRPr="00EC7FB9">
        <w:rPr>
          <w:rFonts w:cs="Times New Roman"/>
        </w:rPr>
        <w:fldChar w:fldCharType="end"/>
      </w:r>
      <w:r w:rsidR="00A00C34" w:rsidRPr="00EC7FB9">
        <w:rPr>
          <w:rFonts w:cs="Times New Roman"/>
        </w:rPr>
        <w:t>. This mechanism enables CNNs to detect features like edges, textures, or more complex shapes in images.</w:t>
      </w:r>
      <w:r w:rsidR="002610DB" w:rsidRPr="00EC7FB9">
        <w:rPr>
          <w:rFonts w:cs="Times New Roman"/>
        </w:rPr>
        <w:t xml:space="preserve"> CNNs are particularly effective for tasks such as object detection, recognition, and image classification </w:t>
      </w:r>
      <w:r w:rsidR="002610DB" w:rsidRPr="00EC7FB9">
        <w:rPr>
          <w:rFonts w:cs="Times New Roman"/>
        </w:rPr>
        <w:fldChar w:fldCharType="begin"/>
      </w:r>
      <w:r w:rsidR="00E6442C" w:rsidRPr="00EC7FB9">
        <w:rPr>
          <w:rFonts w:cs="Times New Roman"/>
        </w:rPr>
        <w:instrText xml:space="preserve"> ADDIN ZOTERO_ITEM CSL_CITATION {"citationID":"Qpvpcb6W","properties":{"formattedCitation":"(Voulodimos et al., 2024)","plainCitation":"(Voulodimos et al., 2024)","noteIndex":0},"citationItems":[{"id":45,"uris":["http://zotero.org/users/15417947/items/QP9FXUSC"],"itemData":{"id":45,"type":"webpage","title":"Deep Learning for Computer Vision: A Brief Review","URL":"https://onlinelibrary.wiley.com/doi/epdf/10.1155/2018/7068349","author":[{"family":"Voulodimos","given":"Athanasios"},{"family":"Doulamis","given":"Nikolaos"},{"family":"Doulamis","given":"Anastasios"},{"family":"Protopapadakis","given":"Eftychios"}],"accessed":{"date-parts":[["2024",10,17]]}}}],"schema":"https://github.com/citation-style-language/schema/raw/master/csl-citation.json"} </w:instrText>
      </w:r>
      <w:r w:rsidR="002610DB" w:rsidRPr="00EC7FB9">
        <w:rPr>
          <w:rFonts w:cs="Times New Roman"/>
        </w:rPr>
        <w:fldChar w:fldCharType="separate"/>
      </w:r>
      <w:r w:rsidR="002610DB" w:rsidRPr="00EC7FB9">
        <w:rPr>
          <w:rFonts w:cs="Times New Roman"/>
        </w:rPr>
        <w:t>(Voulodimos et al., 2024)</w:t>
      </w:r>
      <w:r w:rsidR="002610DB" w:rsidRPr="00EC7FB9">
        <w:rPr>
          <w:rFonts w:cs="Times New Roman"/>
        </w:rPr>
        <w:fldChar w:fldCharType="end"/>
      </w:r>
      <w:r w:rsidR="002610DB" w:rsidRPr="00EC7FB9">
        <w:rPr>
          <w:rFonts w:cs="Times New Roman"/>
        </w:rPr>
        <w:t>.</w:t>
      </w:r>
    </w:p>
    <w:p w14:paraId="0F1967DD" w14:textId="77777777" w:rsidR="005E5CB2" w:rsidRDefault="00C40AA7" w:rsidP="00792682">
      <w:pPr>
        <w:keepNext/>
        <w:ind w:firstLine="0"/>
        <w:jc w:val="center"/>
        <w:rPr>
          <w:rFonts w:cs="Times New Roman"/>
        </w:rPr>
      </w:pPr>
      <w:r w:rsidRPr="00EC7FB9">
        <w:rPr>
          <w:rFonts w:cs="Times New Roman"/>
          <w:noProof/>
        </w:rPr>
        <w:drawing>
          <wp:inline distT="0" distB="0" distL="0" distR="0" wp14:anchorId="22781652" wp14:editId="6F44D2C2">
            <wp:extent cx="4753519" cy="2219325"/>
            <wp:effectExtent l="114300" t="95250" r="104775" b="85725"/>
            <wp:docPr id="1851992289" name="Picture 1" descr="Optimal Design of Convolutional Neural Network Architectures Using  Teaching&amp;ndash;Learning-Based Optimization for Image Classific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Optimal Design of Convolutional Neural Network Architectures Using  Teaching&amp;ndash;Learning-Based Optimization for Image Classification"/>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764790" cy="2224587"/>
                    </a:xfrm>
                    <a:prstGeom prst="rect">
                      <a:avLst/>
                    </a:prstGeom>
                    <a:ln>
                      <a:noFill/>
                    </a:ln>
                    <a:effectLst>
                      <a:outerShdw blurRad="63500" sx="102000" sy="102000" algn="ctr" rotWithShape="0">
                        <a:prstClr val="black">
                          <a:alpha val="40000"/>
                        </a:prstClr>
                      </a:outerShdw>
                    </a:effectLst>
                  </pic:spPr>
                </pic:pic>
              </a:graphicData>
            </a:graphic>
          </wp:inline>
        </w:drawing>
      </w:r>
    </w:p>
    <w:p w14:paraId="4BC2EBB6" w14:textId="6021E1AB" w:rsidR="000E7712" w:rsidRPr="00EC7FB9" w:rsidRDefault="005E5CB2" w:rsidP="00792682">
      <w:pPr>
        <w:pStyle w:val="Caption"/>
        <w:spacing w:line="360" w:lineRule="auto"/>
        <w:jc w:val="center"/>
        <w:rPr>
          <w:rFonts w:cs="Times New Roman"/>
        </w:rPr>
      </w:pPr>
      <w:bookmarkStart w:id="7" w:name="_Toc184603635"/>
      <w:r w:rsidRPr="00EC7FB9">
        <w:rPr>
          <w:rFonts w:cs="Times New Roman"/>
        </w:rPr>
        <w:t xml:space="preserve">Figure </w:t>
      </w:r>
      <w:r w:rsidRPr="00EC7FB9">
        <w:rPr>
          <w:rFonts w:cs="Times New Roman"/>
        </w:rPr>
        <w:fldChar w:fldCharType="begin"/>
      </w:r>
      <w:r w:rsidRPr="00EC7FB9">
        <w:rPr>
          <w:rFonts w:cs="Times New Roman"/>
        </w:rPr>
        <w:instrText xml:space="preserve"> SEQ Figure \* ARABIC </w:instrText>
      </w:r>
      <w:r w:rsidRPr="00EC7FB9">
        <w:rPr>
          <w:rFonts w:cs="Times New Roman"/>
        </w:rPr>
        <w:fldChar w:fldCharType="separate"/>
      </w:r>
      <w:r w:rsidR="004A2125">
        <w:rPr>
          <w:rFonts w:cs="Times New Roman"/>
          <w:noProof/>
        </w:rPr>
        <w:t>1</w:t>
      </w:r>
      <w:r w:rsidRPr="00EC7FB9">
        <w:rPr>
          <w:rFonts w:cs="Times New Roman"/>
        </w:rPr>
        <w:fldChar w:fldCharType="end"/>
      </w:r>
      <w:r w:rsidRPr="00EC7FB9">
        <w:rPr>
          <w:rFonts w:cs="Times New Roman"/>
        </w:rPr>
        <w:t xml:space="preserve">. </w:t>
      </w:r>
      <w:r w:rsidR="00B62D46">
        <w:rPr>
          <w:rFonts w:cs="Times New Roman"/>
        </w:rPr>
        <w:t xml:space="preserve">A Diagram </w:t>
      </w:r>
      <w:r w:rsidR="000940D9">
        <w:rPr>
          <w:rFonts w:cs="Times New Roman"/>
        </w:rPr>
        <w:t>CNN Layers</w:t>
      </w:r>
      <w:bookmarkEnd w:id="7"/>
    </w:p>
    <w:p w14:paraId="1AC83B35" w14:textId="77777777" w:rsidR="00D301D1" w:rsidRDefault="00D301D1" w:rsidP="00792682">
      <w:bookmarkStart w:id="8" w:name="_Toc184603610"/>
    </w:p>
    <w:p w14:paraId="6EBE9B3B" w14:textId="356C676B" w:rsidR="00047E91" w:rsidRPr="00EC7FB9" w:rsidRDefault="00047E91" w:rsidP="00792682">
      <w:pPr>
        <w:pStyle w:val="Heading3"/>
        <w:numPr>
          <w:ilvl w:val="2"/>
          <w:numId w:val="1"/>
        </w:numPr>
        <w:spacing w:line="360" w:lineRule="auto"/>
        <w:rPr>
          <w:rFonts w:cs="Times New Roman"/>
        </w:rPr>
      </w:pPr>
      <w:r w:rsidRPr="00EC7FB9">
        <w:rPr>
          <w:rFonts w:cs="Times New Roman"/>
        </w:rPr>
        <w:lastRenderedPageBreak/>
        <w:t>Computer Vision</w:t>
      </w:r>
      <w:r w:rsidR="00551719" w:rsidRPr="00EC7FB9">
        <w:rPr>
          <w:rFonts w:cs="Times New Roman"/>
        </w:rPr>
        <w:t xml:space="preserve"> Tasks</w:t>
      </w:r>
      <w:bookmarkEnd w:id="8"/>
    </w:p>
    <w:p w14:paraId="3D46AB16" w14:textId="706CB20F" w:rsidR="00E41D9A" w:rsidRPr="00EC7FB9" w:rsidRDefault="00AB2AD5" w:rsidP="00792682">
      <w:pPr>
        <w:ind w:firstLine="0"/>
        <w:rPr>
          <w:rFonts w:cs="Times New Roman"/>
        </w:rPr>
      </w:pPr>
      <w:r w:rsidRPr="00EC7FB9">
        <w:rPr>
          <w:rFonts w:cs="Times New Roman"/>
        </w:rPr>
        <w:t>Computer vision is capable of performing various tasks</w:t>
      </w:r>
      <w:r w:rsidR="0088143A" w:rsidRPr="00EC7FB9">
        <w:rPr>
          <w:rFonts w:cs="Times New Roman"/>
        </w:rPr>
        <w:t xml:space="preserve">. </w:t>
      </w:r>
      <w:r w:rsidR="000E0F2E" w:rsidRPr="00EC7FB9">
        <w:rPr>
          <w:rFonts w:cs="Times New Roman"/>
        </w:rPr>
        <w:t>The following are some</w:t>
      </w:r>
      <w:r w:rsidR="0088143A" w:rsidRPr="00EC7FB9">
        <w:rPr>
          <w:rFonts w:cs="Times New Roman"/>
        </w:rPr>
        <w:t xml:space="preserve"> examples of established computer vision tasks:</w:t>
      </w:r>
    </w:p>
    <w:p w14:paraId="7B8C4F79" w14:textId="390B6F26" w:rsidR="001F154F" w:rsidRPr="00EC7FB9" w:rsidRDefault="00047E91" w:rsidP="00792682">
      <w:pPr>
        <w:pStyle w:val="Heading4"/>
        <w:numPr>
          <w:ilvl w:val="3"/>
          <w:numId w:val="1"/>
        </w:numPr>
        <w:spacing w:line="360" w:lineRule="auto"/>
        <w:rPr>
          <w:rFonts w:cs="Times New Roman"/>
        </w:rPr>
      </w:pPr>
      <w:r w:rsidRPr="00EC7FB9">
        <w:rPr>
          <w:rFonts w:cs="Times New Roman"/>
        </w:rPr>
        <w:t xml:space="preserve"> Image classification</w:t>
      </w:r>
      <w:r w:rsidR="004C6C55" w:rsidRPr="00EC7FB9">
        <w:rPr>
          <w:rFonts w:cs="Times New Roman"/>
        </w:rPr>
        <w:t xml:space="preserve"> (Multi</w:t>
      </w:r>
      <w:r w:rsidR="0022252C" w:rsidRPr="00EC7FB9">
        <w:rPr>
          <w:rFonts w:cs="Times New Roman"/>
        </w:rPr>
        <w:t>-</w:t>
      </w:r>
      <w:r w:rsidR="004C6C55" w:rsidRPr="00EC7FB9">
        <w:rPr>
          <w:rFonts w:cs="Times New Roman"/>
        </w:rPr>
        <w:t>class</w:t>
      </w:r>
      <w:r w:rsidR="00B715F4" w:rsidRPr="00EC7FB9">
        <w:rPr>
          <w:rFonts w:cs="Times New Roman"/>
        </w:rPr>
        <w:t xml:space="preserve"> classification)</w:t>
      </w:r>
    </w:p>
    <w:p w14:paraId="77B3BDBF" w14:textId="021EBEEE" w:rsidR="00E176BE" w:rsidRPr="00EC7FB9" w:rsidRDefault="00415916" w:rsidP="00792682">
      <w:pPr>
        <w:ind w:firstLine="0"/>
        <w:rPr>
          <w:rFonts w:cs="Times New Roman"/>
        </w:rPr>
      </w:pPr>
      <w:r w:rsidRPr="00EC7FB9">
        <w:rPr>
          <w:rFonts w:cs="Times New Roman"/>
        </w:rPr>
        <w:t xml:space="preserve">Image classification is one of the most fundamental tasks in computer vision. </w:t>
      </w:r>
      <w:r w:rsidR="00AE179F" w:rsidRPr="00EC7FB9">
        <w:rPr>
          <w:rFonts w:cs="Times New Roman"/>
        </w:rPr>
        <w:t>I</w:t>
      </w:r>
      <w:r w:rsidR="00C5796F" w:rsidRPr="00EC7FB9">
        <w:rPr>
          <w:rFonts w:cs="Times New Roman"/>
        </w:rPr>
        <w:t>t</w:t>
      </w:r>
      <w:r w:rsidR="00E176BE" w:rsidRPr="00EC7FB9">
        <w:rPr>
          <w:rFonts w:cs="Times New Roman"/>
        </w:rPr>
        <w:t xml:space="preserve"> can be defined as the task of categori</w:t>
      </w:r>
      <w:r w:rsidR="00B32131" w:rsidRPr="00EC7FB9">
        <w:rPr>
          <w:rFonts w:cs="Times New Roman"/>
        </w:rPr>
        <w:t>s</w:t>
      </w:r>
      <w:r w:rsidR="00E176BE" w:rsidRPr="00EC7FB9">
        <w:rPr>
          <w:rFonts w:cs="Times New Roman"/>
        </w:rPr>
        <w:t>ing an image into one of several predefined classes.</w:t>
      </w:r>
      <w:r w:rsidR="00BD5FA5" w:rsidRPr="00EC7FB9">
        <w:rPr>
          <w:rFonts w:cs="Times New Roman"/>
        </w:rPr>
        <w:t xml:space="preserve"> </w:t>
      </w:r>
      <w:r w:rsidR="00AD28D4" w:rsidRPr="00EC7FB9">
        <w:rPr>
          <w:rFonts w:cs="Times New Roman"/>
        </w:rPr>
        <w:t xml:space="preserve">For example, </w:t>
      </w:r>
      <w:r w:rsidR="000B15DA" w:rsidRPr="00EC7FB9">
        <w:rPr>
          <w:rFonts w:cs="Times New Roman"/>
        </w:rPr>
        <w:t>a classification model might take an image and label it as “</w:t>
      </w:r>
      <w:r w:rsidR="00553D65" w:rsidRPr="00EC7FB9">
        <w:rPr>
          <w:rFonts w:cs="Times New Roman"/>
        </w:rPr>
        <w:t>dog” or “cat” based on its learned patterns.</w:t>
      </w:r>
      <w:r w:rsidR="00E176BE" w:rsidRPr="00EC7FB9">
        <w:rPr>
          <w:rFonts w:cs="Times New Roman"/>
        </w:rPr>
        <w:t xml:space="preserve"> It forms the basis</w:t>
      </w:r>
      <w:r w:rsidR="00BE156D" w:rsidRPr="00EC7FB9">
        <w:rPr>
          <w:rFonts w:cs="Times New Roman"/>
        </w:rPr>
        <w:t xml:space="preserve"> for</w:t>
      </w:r>
      <w:r w:rsidR="00E33FEF" w:rsidRPr="00EC7FB9">
        <w:rPr>
          <w:rFonts w:cs="Times New Roman"/>
        </w:rPr>
        <w:t xml:space="preserve"> other</w:t>
      </w:r>
      <w:r w:rsidR="00BE156D" w:rsidRPr="00EC7FB9">
        <w:rPr>
          <w:rFonts w:cs="Times New Roman"/>
        </w:rPr>
        <w:t xml:space="preserve"> </w:t>
      </w:r>
      <w:r w:rsidR="00AD28D4" w:rsidRPr="00EC7FB9">
        <w:rPr>
          <w:rFonts w:cs="Times New Roman"/>
        </w:rPr>
        <w:t>more complex</w:t>
      </w:r>
      <w:r w:rsidR="00BE156D" w:rsidRPr="00EC7FB9">
        <w:rPr>
          <w:rFonts w:cs="Times New Roman"/>
        </w:rPr>
        <w:t xml:space="preserve"> tasks such as </w:t>
      </w:r>
      <w:r w:rsidR="00E33FEF" w:rsidRPr="00EC7FB9">
        <w:rPr>
          <w:rFonts w:cs="Times New Roman"/>
        </w:rPr>
        <w:t xml:space="preserve">object </w:t>
      </w:r>
      <w:r w:rsidR="00BE156D" w:rsidRPr="00EC7FB9">
        <w:rPr>
          <w:rFonts w:cs="Times New Roman"/>
        </w:rPr>
        <w:t>detection,</w:t>
      </w:r>
      <w:r w:rsidR="00E33FEF" w:rsidRPr="00EC7FB9">
        <w:rPr>
          <w:rFonts w:cs="Times New Roman"/>
        </w:rPr>
        <w:t xml:space="preserve"> localisation,</w:t>
      </w:r>
      <w:r w:rsidR="00BE156D" w:rsidRPr="00EC7FB9">
        <w:rPr>
          <w:rFonts w:cs="Times New Roman"/>
        </w:rPr>
        <w:t xml:space="preserve"> and segmentation</w:t>
      </w:r>
      <w:r w:rsidR="00F55B1F" w:rsidRPr="00EC7FB9">
        <w:rPr>
          <w:rFonts w:cs="Times New Roman"/>
        </w:rPr>
        <w:t xml:space="preserve"> </w:t>
      </w:r>
      <w:r w:rsidR="00F55B1F" w:rsidRPr="00EC7FB9">
        <w:rPr>
          <w:rFonts w:cs="Times New Roman"/>
        </w:rPr>
        <w:fldChar w:fldCharType="begin"/>
      </w:r>
      <w:r w:rsidR="00E6442C" w:rsidRPr="00EC7FB9">
        <w:rPr>
          <w:rFonts w:cs="Times New Roman"/>
        </w:rPr>
        <w:instrText xml:space="preserve"> ADDIN ZOTERO_ITEM CSL_CITATION {"citationID":"vhq6u67S","properties":{"formattedCitation":"(Rawat and Zenghui Wang, 2017)","plainCitation":"(Rawat and Zenghui Wang, 2017)","noteIndex":0},"citationItems":[{"id":55,"uris":["http://zotero.org/users/15417947/items/ZBEJPZL9"],"itemData":{"id":55,"type":"article-journal","abstract":"Convolutional neural networks (CNNs) have been applied to visual tasks since the late 1980s. However, despite a few scattered applications, they were dormant until the mid-2000s when developments in computing power and the advent of large amounts of labeled data, supplemented by improved algorithms, contributed to their advancement and brought them to the forefront of a neural network renaissance that has seen rapid progression since 2012. In this review, which focuses on the application of CNNs to image classification tasks, we cover their development, from their predecessors up to recent state-of-the-art deep learning systems. Along the way, we analyze (1) their early successes, (2) their role in the deep learning renaissance, (3) selected symbolic works that have contributed to their recent popularity, and (4) several improvement attempts by reviewing contributions and challenges of over 300 publications. We also introduce some of their current trends and remaining challenges.","container-title":"Neural Computation","DOI":"10.1162/NECO_a_00990","ISSN":"08997667","issue":"9","note":"publisher: MIT Press","page":"2352-2449","source":"EBSCOhost","title":"Deep Convolutional Neural Networks for Image Classification: A Comprehensive Review","title-short":"Deep Convolutional Neural Networks for Image Classification","volume":"29","author":[{"family":"Rawat","given":"Waseem"},{"literal":"Zenghui Wang"}],"issued":{"date-parts":[["2017",9]]}}}],"schema":"https://github.com/citation-style-language/schema/raw/master/csl-citation.json"} </w:instrText>
      </w:r>
      <w:r w:rsidR="00F55B1F" w:rsidRPr="00EC7FB9">
        <w:rPr>
          <w:rFonts w:cs="Times New Roman"/>
        </w:rPr>
        <w:fldChar w:fldCharType="separate"/>
      </w:r>
      <w:r w:rsidR="00F55B1F" w:rsidRPr="00EC7FB9">
        <w:rPr>
          <w:rFonts w:cs="Times New Roman"/>
        </w:rPr>
        <w:t>(Rawat and Zenghui Wang, 2017)</w:t>
      </w:r>
      <w:r w:rsidR="00F55B1F" w:rsidRPr="00EC7FB9">
        <w:rPr>
          <w:rFonts w:cs="Times New Roman"/>
        </w:rPr>
        <w:fldChar w:fldCharType="end"/>
      </w:r>
      <w:r w:rsidR="00F55B1F" w:rsidRPr="00EC7FB9">
        <w:rPr>
          <w:rFonts w:cs="Times New Roman"/>
        </w:rPr>
        <w:t>.</w:t>
      </w:r>
    </w:p>
    <w:p w14:paraId="3E1200AB" w14:textId="2328D135" w:rsidR="00213B5C" w:rsidRPr="00EC7FB9" w:rsidRDefault="00213B5C" w:rsidP="00792682">
      <w:pPr>
        <w:pStyle w:val="Heading4"/>
        <w:numPr>
          <w:ilvl w:val="3"/>
          <w:numId w:val="1"/>
        </w:numPr>
        <w:spacing w:line="360" w:lineRule="auto"/>
        <w:rPr>
          <w:rFonts w:cs="Times New Roman"/>
        </w:rPr>
      </w:pPr>
      <w:r w:rsidRPr="00EC7FB9">
        <w:rPr>
          <w:rFonts w:cs="Times New Roman"/>
        </w:rPr>
        <w:t>Multilabel Image Classification</w:t>
      </w:r>
    </w:p>
    <w:p w14:paraId="63716EA7" w14:textId="076A6389" w:rsidR="0062120D" w:rsidRPr="00EC7FB9" w:rsidRDefault="0062120D" w:rsidP="00792682">
      <w:pPr>
        <w:keepNext/>
        <w:ind w:firstLine="0"/>
        <w:rPr>
          <w:rFonts w:cs="Times New Roman"/>
        </w:rPr>
      </w:pPr>
      <w:r w:rsidRPr="00EC7FB9">
        <w:rPr>
          <w:rFonts w:cs="Times New Roman"/>
        </w:rPr>
        <w:t>Multi-label image classification is a machine-learning task where a single image can be associated with multiple labels simultaneously</w:t>
      </w:r>
      <w:r w:rsidR="00F80F02" w:rsidRPr="00EC7FB9">
        <w:rPr>
          <w:rFonts w:cs="Times New Roman"/>
        </w:rPr>
        <w:t xml:space="preserve">. </w:t>
      </w:r>
      <w:r w:rsidR="0022252C" w:rsidRPr="00EC7FB9">
        <w:rPr>
          <w:rFonts w:cs="Times New Roman"/>
        </w:rPr>
        <w:t xml:space="preserve"> This is opposed to the traditional task of single-label classification (i.e., multi-class)</w:t>
      </w:r>
      <w:r w:rsidR="006E0F35" w:rsidRPr="00EC7FB9">
        <w:rPr>
          <w:rFonts w:cs="Times New Roman"/>
        </w:rPr>
        <w:t>,</w:t>
      </w:r>
      <w:r w:rsidR="0022252C" w:rsidRPr="00EC7FB9">
        <w:rPr>
          <w:rFonts w:cs="Times New Roman"/>
        </w:rPr>
        <w:t xml:space="preserve"> where each instance is only associated with a </w:t>
      </w:r>
      <w:r w:rsidR="002D7FDD" w:rsidRPr="00EC7FB9">
        <w:rPr>
          <w:rFonts w:cs="Times New Roman"/>
        </w:rPr>
        <w:t xml:space="preserve">single class </w:t>
      </w:r>
      <w:r w:rsidR="0022252C" w:rsidRPr="00EC7FB9">
        <w:rPr>
          <w:rFonts w:cs="Times New Roman"/>
        </w:rPr>
        <w:t>label</w:t>
      </w:r>
      <w:r w:rsidR="00E6442C" w:rsidRPr="00EC7FB9">
        <w:rPr>
          <w:rFonts w:cs="Times New Roman"/>
        </w:rPr>
        <w:t xml:space="preserve"> </w:t>
      </w:r>
      <w:r w:rsidR="00E6442C" w:rsidRPr="00EC7FB9">
        <w:rPr>
          <w:rFonts w:cs="Times New Roman"/>
        </w:rPr>
        <w:fldChar w:fldCharType="begin"/>
      </w:r>
      <w:r w:rsidR="00E6442C" w:rsidRPr="00EC7FB9">
        <w:rPr>
          <w:rFonts w:cs="Times New Roman"/>
        </w:rPr>
        <w:instrText xml:space="preserve"> ADDIN ZOTERO_ITEM CSL_CITATION {"citationID":"GHiYpIZ3","properties":{"formattedCitation":"(Read and Perez-Cruz, 2014)","plainCitation":"(Read and Perez-Cruz, 2014)","noteIndex":0},"citationItems":[{"id":82,"uris":["http://zotero.org/users/15417947/items/I93HZ9XS"],"itemData":{"id":82,"type":"article","abstract":"In multi-label classiﬁcation, the main focus has been to develop ways of learning the underlying dependencies between labels, and to take advantage of this at classiﬁcation time. Developing better feature-space representations has been predominantly employed to reduce complexity, e.g., by eliminating non-helpful feature attributes from the input space prior to (or during) training. This is an important task, since many multilabel methods typically create many different copies or views of the same input data as they transform it, and considerable memory can be saved by taking advantage of redundancy. In this paper, we show that a proper development of the feature space can make labels less interdependent and easier to model and predict at inference time. For this task we use a deep learning approach with restricted Boltzmann machines. We present a deep network that, in an empirical evaluation, outperforms a number of competitive methods from the literature.","language":"en","note":"arXiv:1502.05988 [cs]","number":"arXiv:1502.05988","publisher":"arXiv","source":"arXiv.org","title":"Deep Learning for Multi-label Classification","URL":"http://arxiv.org/abs/1502.05988","author":[{"family":"Read","given":"Jesse"},{"family":"Perez-Cruz","given":"Fernando"}],"accessed":{"date-parts":[["2024",11,14]]},"issued":{"date-parts":[["2014",12,17]]}}}],"schema":"https://github.com/citation-style-language/schema/raw/master/csl-citation.json"} </w:instrText>
      </w:r>
      <w:r w:rsidR="00E6442C" w:rsidRPr="00EC7FB9">
        <w:rPr>
          <w:rFonts w:cs="Times New Roman"/>
        </w:rPr>
        <w:fldChar w:fldCharType="separate"/>
      </w:r>
      <w:r w:rsidR="00E6442C" w:rsidRPr="00EC7FB9">
        <w:rPr>
          <w:rFonts w:cs="Times New Roman"/>
        </w:rPr>
        <w:t>(Read and Perez-Cruz, 2014)</w:t>
      </w:r>
      <w:r w:rsidR="00E6442C" w:rsidRPr="00EC7FB9">
        <w:rPr>
          <w:rFonts w:cs="Times New Roman"/>
        </w:rPr>
        <w:fldChar w:fldCharType="end"/>
      </w:r>
      <w:r w:rsidR="00F80F02" w:rsidRPr="00EC7FB9">
        <w:rPr>
          <w:rFonts w:cs="Times New Roman"/>
        </w:rPr>
        <w:t>.</w:t>
      </w:r>
    </w:p>
    <w:p w14:paraId="42349B7F" w14:textId="36CFF832" w:rsidR="00B02C4D" w:rsidRPr="00EC7FB9" w:rsidRDefault="00E773A1" w:rsidP="00792682">
      <w:pPr>
        <w:keepNext/>
        <w:ind w:firstLine="0"/>
        <w:jc w:val="center"/>
        <w:rPr>
          <w:rFonts w:cs="Times New Roman"/>
        </w:rPr>
      </w:pPr>
      <w:r w:rsidRPr="00EC7FB9">
        <w:rPr>
          <w:rFonts w:cs="Times New Roman"/>
          <w:noProof/>
        </w:rPr>
        <w:drawing>
          <wp:inline distT="0" distB="0" distL="0" distR="0" wp14:anchorId="09C3AD3B" wp14:editId="570A87FC">
            <wp:extent cx="5040000" cy="2684769"/>
            <wp:effectExtent l="114300" t="95250" r="122555" b="97155"/>
            <wp:docPr id="463634713" name="Picture 1" descr="A dog and a pla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3634713" name="Picture 1" descr="A dog and a plant&#10;&#10;Description automatically generated"/>
                    <pic:cNvPicPr/>
                  </pic:nvPicPr>
                  <pic:blipFill>
                    <a:blip r:embed="rId10"/>
                    <a:stretch>
                      <a:fillRect/>
                    </a:stretch>
                  </pic:blipFill>
                  <pic:spPr>
                    <a:xfrm>
                      <a:off x="0" y="0"/>
                      <a:ext cx="5040000" cy="2684769"/>
                    </a:xfrm>
                    <a:prstGeom prst="rect">
                      <a:avLst/>
                    </a:prstGeom>
                    <a:ln>
                      <a:noFill/>
                    </a:ln>
                    <a:effectLst>
                      <a:outerShdw blurRad="63500" sx="102000" sy="102000" algn="ctr" rotWithShape="0">
                        <a:prstClr val="black">
                          <a:alpha val="40000"/>
                        </a:prstClr>
                      </a:outerShdw>
                    </a:effectLst>
                  </pic:spPr>
                </pic:pic>
              </a:graphicData>
            </a:graphic>
          </wp:inline>
        </w:drawing>
      </w:r>
    </w:p>
    <w:p w14:paraId="29A273CA" w14:textId="31D8A495" w:rsidR="00E773A1" w:rsidRDefault="00B02C4D" w:rsidP="00792682">
      <w:pPr>
        <w:pStyle w:val="Caption"/>
        <w:spacing w:line="360" w:lineRule="auto"/>
        <w:jc w:val="center"/>
        <w:rPr>
          <w:rFonts w:cs="Times New Roman"/>
        </w:rPr>
      </w:pPr>
      <w:bookmarkStart w:id="9" w:name="_Toc184603636"/>
      <w:r w:rsidRPr="00EC7FB9">
        <w:rPr>
          <w:rFonts w:cs="Times New Roman"/>
        </w:rPr>
        <w:t xml:space="preserve">Figure </w:t>
      </w:r>
      <w:r w:rsidRPr="00EC7FB9">
        <w:rPr>
          <w:rFonts w:cs="Times New Roman"/>
        </w:rPr>
        <w:fldChar w:fldCharType="begin"/>
      </w:r>
      <w:r w:rsidRPr="00EC7FB9">
        <w:rPr>
          <w:rFonts w:cs="Times New Roman"/>
        </w:rPr>
        <w:instrText xml:space="preserve"> SEQ Figure \* ARABIC </w:instrText>
      </w:r>
      <w:r w:rsidRPr="00EC7FB9">
        <w:rPr>
          <w:rFonts w:cs="Times New Roman"/>
        </w:rPr>
        <w:fldChar w:fldCharType="separate"/>
      </w:r>
      <w:r w:rsidR="004A2125">
        <w:rPr>
          <w:rFonts w:cs="Times New Roman"/>
          <w:noProof/>
        </w:rPr>
        <w:t>2</w:t>
      </w:r>
      <w:r w:rsidRPr="00EC7FB9">
        <w:rPr>
          <w:rFonts w:cs="Times New Roman"/>
        </w:rPr>
        <w:fldChar w:fldCharType="end"/>
      </w:r>
      <w:r w:rsidRPr="00EC7FB9">
        <w:rPr>
          <w:rFonts w:cs="Times New Roman"/>
        </w:rPr>
        <w:t>:</w:t>
      </w:r>
      <w:r w:rsidR="00C27B46">
        <w:rPr>
          <w:rFonts w:cs="Times New Roman"/>
        </w:rPr>
        <w:t xml:space="preserve"> Multiclass vs Multilabel Classification</w:t>
      </w:r>
      <w:bookmarkEnd w:id="9"/>
    </w:p>
    <w:p w14:paraId="4987E0A3" w14:textId="77777777" w:rsidR="00646DE7" w:rsidRPr="00646DE7" w:rsidRDefault="00646DE7" w:rsidP="00792682"/>
    <w:p w14:paraId="76640804" w14:textId="32B70ACA" w:rsidR="001F154F" w:rsidRPr="00EC7FB9" w:rsidRDefault="001F154F" w:rsidP="00792682">
      <w:pPr>
        <w:pStyle w:val="Heading4"/>
        <w:numPr>
          <w:ilvl w:val="3"/>
          <w:numId w:val="1"/>
        </w:numPr>
        <w:spacing w:line="360" w:lineRule="auto"/>
        <w:rPr>
          <w:rFonts w:cs="Times New Roman"/>
        </w:rPr>
      </w:pPr>
      <w:r w:rsidRPr="00EC7FB9">
        <w:rPr>
          <w:rFonts w:cs="Times New Roman"/>
        </w:rPr>
        <w:lastRenderedPageBreak/>
        <w:t>Object Detection</w:t>
      </w:r>
    </w:p>
    <w:p w14:paraId="15B4790B" w14:textId="7FAD54B8" w:rsidR="00E56C19" w:rsidRPr="00EC7FB9" w:rsidRDefault="00AC59A3" w:rsidP="00792682">
      <w:pPr>
        <w:keepNext/>
        <w:ind w:firstLine="0"/>
        <w:rPr>
          <w:rFonts w:cs="Times New Roman"/>
        </w:rPr>
      </w:pPr>
      <w:r w:rsidRPr="00EC7FB9">
        <w:rPr>
          <w:rFonts w:cs="Times New Roman"/>
        </w:rPr>
        <w:t>Object detection is a more advanced technique that not only classifi</w:t>
      </w:r>
      <w:r w:rsidR="00474AB0" w:rsidRPr="00EC7FB9">
        <w:rPr>
          <w:rFonts w:cs="Times New Roman"/>
        </w:rPr>
        <w:t>es objects within an image but also localises them with bounding boxes.</w:t>
      </w:r>
      <w:r w:rsidR="00C922A6" w:rsidRPr="00EC7FB9">
        <w:rPr>
          <w:rFonts w:cs="Times New Roman"/>
        </w:rPr>
        <w:t xml:space="preserve"> </w:t>
      </w:r>
      <w:r w:rsidR="001F154F" w:rsidRPr="00EC7FB9">
        <w:rPr>
          <w:rFonts w:cs="Times New Roman"/>
        </w:rPr>
        <w:t xml:space="preserve">“Object detection is the process of detecting instances of semantic objects of a certain class (such as humans, airplanes, or birds) in digital images and video” </w:t>
      </w:r>
      <w:r w:rsidR="001F154F" w:rsidRPr="00EC7FB9">
        <w:rPr>
          <w:rFonts w:cs="Times New Roman"/>
        </w:rPr>
        <w:fldChar w:fldCharType="begin"/>
      </w:r>
      <w:r w:rsidR="00E6442C" w:rsidRPr="00EC7FB9">
        <w:rPr>
          <w:rFonts w:cs="Times New Roman"/>
        </w:rPr>
        <w:instrText xml:space="preserve"> ADDIN ZOTERO_ITEM CSL_CITATION {"citationID":"KVloOJS8","properties":{"formattedCitation":"(Voulodimos et al., 2024)","plainCitation":"(Voulodimos et al., 2024)","noteIndex":0},"citationItems":[{"id":45,"uris":["http://zotero.org/users/15417947/items/QP9FXUSC"],"itemData":{"id":45,"type":"webpage","title":"Deep Learning for Computer Vision: A Brief Review","URL":"https://onlinelibrary.wiley.com/doi/epdf/10.1155/2018/7068349","author":[{"family":"Voulodimos","given":"Athanasios"},{"family":"Doulamis","given":"Nikolaos"},{"family":"Doulamis","given":"Anastasios"},{"family":"Protopapadakis","given":"Eftychios"}],"accessed":{"date-parts":[["2024",10,17]]}}}],"schema":"https://github.com/citation-style-language/schema/raw/master/csl-citation.json"} </w:instrText>
      </w:r>
      <w:r w:rsidR="001F154F" w:rsidRPr="00EC7FB9">
        <w:rPr>
          <w:rFonts w:cs="Times New Roman"/>
        </w:rPr>
        <w:fldChar w:fldCharType="separate"/>
      </w:r>
      <w:r w:rsidR="001F154F" w:rsidRPr="00EC7FB9">
        <w:rPr>
          <w:rFonts w:cs="Times New Roman"/>
        </w:rPr>
        <w:t>(Voulodimos et al., 2024)</w:t>
      </w:r>
      <w:r w:rsidR="001F154F" w:rsidRPr="00EC7FB9">
        <w:rPr>
          <w:rFonts w:cs="Times New Roman"/>
        </w:rPr>
        <w:fldChar w:fldCharType="end"/>
      </w:r>
      <w:r w:rsidR="001F154F" w:rsidRPr="00EC7FB9">
        <w:rPr>
          <w:rFonts w:cs="Times New Roman"/>
        </w:rPr>
        <w:t xml:space="preserve">. </w:t>
      </w:r>
      <w:r w:rsidR="002E448D" w:rsidRPr="00EC7FB9">
        <w:rPr>
          <w:rFonts w:cs="Times New Roman"/>
        </w:rPr>
        <w:t xml:space="preserve">Unlike image classification, which assigns </w:t>
      </w:r>
      <w:r w:rsidR="00723298" w:rsidRPr="00EC7FB9">
        <w:rPr>
          <w:rFonts w:cs="Times New Roman"/>
        </w:rPr>
        <w:t>labels</w:t>
      </w:r>
      <w:r w:rsidR="002E448D" w:rsidRPr="00EC7FB9">
        <w:rPr>
          <w:rFonts w:cs="Times New Roman"/>
        </w:rPr>
        <w:t xml:space="preserve"> to the entire image, object detection identifies and classifies multiple objects within the image while</w:t>
      </w:r>
      <w:r w:rsidR="00723298" w:rsidRPr="00EC7FB9">
        <w:rPr>
          <w:rFonts w:cs="Times New Roman"/>
        </w:rPr>
        <w:t xml:space="preserve"> also</w:t>
      </w:r>
      <w:r w:rsidR="002E448D" w:rsidRPr="00EC7FB9">
        <w:rPr>
          <w:rFonts w:cs="Times New Roman"/>
        </w:rPr>
        <w:t xml:space="preserve"> pinpointing their locations.</w:t>
      </w:r>
      <w:r w:rsidR="001E4E03" w:rsidRPr="00EC7FB9">
        <w:rPr>
          <w:rFonts w:cs="Times New Roman"/>
        </w:rPr>
        <w:t xml:space="preserve"> </w:t>
      </w:r>
    </w:p>
    <w:p w14:paraId="3726E63F" w14:textId="77777777" w:rsidR="00E46DD5" w:rsidRPr="00EC7FB9" w:rsidRDefault="005E5CB2" w:rsidP="00792682">
      <w:pPr>
        <w:keepNext/>
        <w:ind w:firstLine="0"/>
        <w:jc w:val="center"/>
        <w:rPr>
          <w:rFonts w:cs="Times New Roman"/>
        </w:rPr>
      </w:pPr>
      <w:r w:rsidRPr="00EC7FB9">
        <w:rPr>
          <w:rFonts w:cs="Times New Roman"/>
          <w:noProof/>
        </w:rPr>
        <w:drawing>
          <wp:inline distT="0" distB="0" distL="0" distR="0" wp14:anchorId="7385379B" wp14:editId="11F1D009">
            <wp:extent cx="5040000" cy="2891538"/>
            <wp:effectExtent l="114300" t="95250" r="122555" b="99695"/>
            <wp:docPr id="1332630923" name="Picture 1" descr="Object Detection Tutorial with SSD &amp; Faster RCNN | DataCa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Object Detection Tutorial with SSD &amp; Faster RCNN | DataCamp"/>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040000" cy="2891538"/>
                    </a:xfrm>
                    <a:prstGeom prst="rect">
                      <a:avLst/>
                    </a:prstGeom>
                    <a:ln>
                      <a:noFill/>
                    </a:ln>
                    <a:effectLst>
                      <a:outerShdw blurRad="63500" sx="102000" sy="102000" algn="ctr" rotWithShape="0">
                        <a:prstClr val="black">
                          <a:alpha val="40000"/>
                        </a:prstClr>
                      </a:outerShdw>
                    </a:effectLst>
                  </pic:spPr>
                </pic:pic>
              </a:graphicData>
            </a:graphic>
          </wp:inline>
        </w:drawing>
      </w:r>
    </w:p>
    <w:p w14:paraId="557A972A" w14:textId="35E7ADE8" w:rsidR="00E56C19" w:rsidRPr="00EC7FB9" w:rsidRDefault="00E46DD5" w:rsidP="00792682">
      <w:pPr>
        <w:pStyle w:val="Caption"/>
        <w:spacing w:line="360" w:lineRule="auto"/>
        <w:jc w:val="center"/>
        <w:rPr>
          <w:rFonts w:cs="Times New Roman"/>
        </w:rPr>
      </w:pPr>
      <w:bookmarkStart w:id="10" w:name="_Toc184603637"/>
      <w:r w:rsidRPr="00EC7FB9">
        <w:rPr>
          <w:rFonts w:cs="Times New Roman"/>
        </w:rPr>
        <w:t xml:space="preserve">Figure </w:t>
      </w:r>
      <w:r w:rsidRPr="00EC7FB9">
        <w:rPr>
          <w:rFonts w:cs="Times New Roman"/>
        </w:rPr>
        <w:fldChar w:fldCharType="begin"/>
      </w:r>
      <w:r w:rsidRPr="00EC7FB9">
        <w:rPr>
          <w:rFonts w:cs="Times New Roman"/>
        </w:rPr>
        <w:instrText xml:space="preserve"> SEQ Figure \* ARABIC </w:instrText>
      </w:r>
      <w:r w:rsidRPr="00EC7FB9">
        <w:rPr>
          <w:rFonts w:cs="Times New Roman"/>
        </w:rPr>
        <w:fldChar w:fldCharType="separate"/>
      </w:r>
      <w:r w:rsidR="004A2125">
        <w:rPr>
          <w:rFonts w:cs="Times New Roman"/>
          <w:noProof/>
        </w:rPr>
        <w:t>3</w:t>
      </w:r>
      <w:r w:rsidRPr="00EC7FB9">
        <w:rPr>
          <w:rFonts w:cs="Times New Roman"/>
        </w:rPr>
        <w:fldChar w:fldCharType="end"/>
      </w:r>
      <w:r w:rsidRPr="00EC7FB9">
        <w:rPr>
          <w:rFonts w:cs="Times New Roman"/>
        </w:rPr>
        <w:t xml:space="preserve">: </w:t>
      </w:r>
      <w:r w:rsidR="00C27B46">
        <w:rPr>
          <w:rFonts w:cs="Times New Roman"/>
        </w:rPr>
        <w:t>Classification vs Object Detection</w:t>
      </w:r>
      <w:bookmarkEnd w:id="10"/>
    </w:p>
    <w:p w14:paraId="17C27631" w14:textId="77777777" w:rsidR="00047E91" w:rsidRDefault="00047E91" w:rsidP="00792682">
      <w:pPr>
        <w:ind w:firstLine="0"/>
        <w:rPr>
          <w:rFonts w:cs="Times New Roman"/>
        </w:rPr>
      </w:pPr>
    </w:p>
    <w:p w14:paraId="24079C62" w14:textId="603534B2" w:rsidR="00D60C8E" w:rsidRPr="00EC7FB9" w:rsidRDefault="00D60C8E" w:rsidP="00792682">
      <w:pPr>
        <w:pStyle w:val="Heading3"/>
        <w:numPr>
          <w:ilvl w:val="2"/>
          <w:numId w:val="1"/>
        </w:numPr>
        <w:spacing w:line="360" w:lineRule="auto"/>
        <w:rPr>
          <w:rFonts w:cs="Times New Roman"/>
        </w:rPr>
      </w:pPr>
      <w:bookmarkStart w:id="11" w:name="_Toc184603611"/>
      <w:r>
        <w:rPr>
          <w:rFonts w:cs="Times New Roman"/>
        </w:rPr>
        <w:t>Computer Vision Models</w:t>
      </w:r>
      <w:bookmarkEnd w:id="11"/>
    </w:p>
    <w:p w14:paraId="3B7B4DBF" w14:textId="123601C1" w:rsidR="003370C4" w:rsidRDefault="006F219E" w:rsidP="00792682">
      <w:pPr>
        <w:ind w:firstLine="0"/>
        <w:rPr>
          <w:rFonts w:cs="Times New Roman"/>
        </w:rPr>
      </w:pPr>
      <w:r>
        <w:rPr>
          <w:rFonts w:cs="Times New Roman"/>
        </w:rPr>
        <w:t>……..</w:t>
      </w:r>
    </w:p>
    <w:p w14:paraId="4773B9EC" w14:textId="6242EAB6" w:rsidR="000F5B58" w:rsidRPr="00EC7FB9" w:rsidRDefault="00BE76FA" w:rsidP="00792682">
      <w:pPr>
        <w:pStyle w:val="Heading3"/>
        <w:numPr>
          <w:ilvl w:val="2"/>
          <w:numId w:val="1"/>
        </w:numPr>
        <w:spacing w:line="360" w:lineRule="auto"/>
        <w:rPr>
          <w:rFonts w:cs="Times New Roman"/>
        </w:rPr>
      </w:pPr>
      <w:bookmarkStart w:id="12" w:name="_Toc184603612"/>
      <w:r w:rsidRPr="00EC7FB9">
        <w:rPr>
          <w:rFonts w:cs="Times New Roman"/>
        </w:rPr>
        <w:t>Applications of Computer Vision</w:t>
      </w:r>
      <w:bookmarkEnd w:id="12"/>
    </w:p>
    <w:p w14:paraId="4D547A05" w14:textId="651A0EE7" w:rsidR="000C5047" w:rsidRPr="00EC7FB9" w:rsidRDefault="00C01DE8" w:rsidP="00792682">
      <w:pPr>
        <w:ind w:firstLine="0"/>
        <w:rPr>
          <w:rFonts w:cs="Times New Roman"/>
        </w:rPr>
      </w:pPr>
      <w:r w:rsidRPr="00EC7FB9">
        <w:rPr>
          <w:rFonts w:cs="Times New Roman"/>
        </w:rPr>
        <w:t xml:space="preserve">Computer vision has become an integral part of various industries </w:t>
      </w:r>
      <w:r w:rsidR="007D128A" w:rsidRPr="00EC7FB9">
        <w:rPr>
          <w:rFonts w:cs="Times New Roman"/>
        </w:rPr>
        <w:t>today</w:t>
      </w:r>
      <w:r w:rsidR="00881D99" w:rsidRPr="00EC7FB9">
        <w:rPr>
          <w:rFonts w:cs="Times New Roman"/>
        </w:rPr>
        <w:t>, from entertainment to healthcare, and everyday life</w:t>
      </w:r>
      <w:r w:rsidRPr="00EC7FB9">
        <w:rPr>
          <w:rFonts w:cs="Times New Roman"/>
        </w:rPr>
        <w:t>.</w:t>
      </w:r>
      <w:r w:rsidR="00C95BDC" w:rsidRPr="00EC7FB9">
        <w:rPr>
          <w:rFonts w:cs="Times New Roman"/>
        </w:rPr>
        <w:t xml:space="preserve"> The following are </w:t>
      </w:r>
      <w:r w:rsidR="00421AC3" w:rsidRPr="00EC7FB9">
        <w:rPr>
          <w:rFonts w:cs="Times New Roman"/>
        </w:rPr>
        <w:t xml:space="preserve">some real-world use cases of computer vision outlined by </w:t>
      </w:r>
      <w:r w:rsidR="008020F9" w:rsidRPr="00EC7FB9">
        <w:rPr>
          <w:rFonts w:cs="Times New Roman"/>
        </w:rPr>
        <w:t>Amazon</w:t>
      </w:r>
      <w:r w:rsidR="00881D99" w:rsidRPr="00EC7FB9">
        <w:rPr>
          <w:rFonts w:cs="Times New Roman"/>
        </w:rPr>
        <w:t xml:space="preserve"> </w:t>
      </w:r>
      <w:r w:rsidR="005D5879" w:rsidRPr="00EC7FB9">
        <w:rPr>
          <w:rFonts w:cs="Times New Roman"/>
        </w:rPr>
        <w:fldChar w:fldCharType="begin"/>
      </w:r>
      <w:r w:rsidR="00F46307" w:rsidRPr="00EC7FB9">
        <w:rPr>
          <w:rFonts w:cs="Times New Roman"/>
        </w:rPr>
        <w:instrText xml:space="preserve"> ADDIN ZOTERO_ITEM CSL_CITATION {"citationID":"bnYYfzcg","properties":{"formattedCitation":"(Amazon, 2024a)","plainCitation":"(Amazon, 2024a)","noteIndex":0},"citationItems":[{"id":52,"uris":["http://zotero.org/users/15417947/items/9KXI9ICM"],"itemData":{"id":52,"type":"webpage","abstract":"Find out what is computer vision, how and why businesses use computer vision, and how to use computer vision services with AWS.","container-title":"Amazon Web Services, Inc.","language":"en-US","title":"What is Computer Vision? - Image recognition AI/ML Explained - AWS","title-short":"What is Computer Vision?","URL":"https://aws.amazon.com/what-is/computer-vision/","author":[{"family":"Amazon","given":""}],"accessed":{"date-parts":[["2024",10,24]]}}}],"schema":"https://github.com/citation-style-language/schema/raw/master/csl-citation.json"} </w:instrText>
      </w:r>
      <w:r w:rsidR="005D5879" w:rsidRPr="00EC7FB9">
        <w:rPr>
          <w:rFonts w:cs="Times New Roman"/>
        </w:rPr>
        <w:fldChar w:fldCharType="separate"/>
      </w:r>
      <w:r w:rsidR="00F46307" w:rsidRPr="00EC7FB9">
        <w:rPr>
          <w:rFonts w:cs="Times New Roman"/>
        </w:rPr>
        <w:t>(Amazon, 2024a)</w:t>
      </w:r>
      <w:r w:rsidR="005D5879" w:rsidRPr="00EC7FB9">
        <w:rPr>
          <w:rFonts w:cs="Times New Roman"/>
        </w:rPr>
        <w:fldChar w:fldCharType="end"/>
      </w:r>
      <w:r w:rsidR="008020F9" w:rsidRPr="00EC7FB9">
        <w:rPr>
          <w:rFonts w:cs="Times New Roman"/>
        </w:rPr>
        <w:t>.</w:t>
      </w:r>
    </w:p>
    <w:p w14:paraId="489E916A" w14:textId="2B0CA40F" w:rsidR="000E2CE0" w:rsidRPr="00EC7FB9" w:rsidRDefault="001562EF" w:rsidP="00792682">
      <w:pPr>
        <w:pStyle w:val="ListParagraph"/>
        <w:numPr>
          <w:ilvl w:val="0"/>
          <w:numId w:val="4"/>
        </w:numPr>
        <w:spacing w:line="360" w:lineRule="auto"/>
        <w:rPr>
          <w:rFonts w:cs="Times New Roman"/>
        </w:rPr>
      </w:pPr>
      <w:r w:rsidRPr="00EC7FB9">
        <w:rPr>
          <w:rFonts w:cs="Times New Roman"/>
        </w:rPr>
        <w:t>Security and Safety</w:t>
      </w:r>
      <w:r w:rsidR="00050E1A" w:rsidRPr="00EC7FB9">
        <w:rPr>
          <w:rFonts w:cs="Times New Roman"/>
        </w:rPr>
        <w:t xml:space="preserve">: </w:t>
      </w:r>
      <w:r w:rsidR="004B49F5" w:rsidRPr="00EC7FB9">
        <w:rPr>
          <w:rFonts w:cs="Times New Roman"/>
        </w:rPr>
        <w:t xml:space="preserve">Computer vision </w:t>
      </w:r>
      <w:r w:rsidR="001F0A6A" w:rsidRPr="00EC7FB9">
        <w:rPr>
          <w:rFonts w:cs="Times New Roman"/>
        </w:rPr>
        <w:t xml:space="preserve">is used to improve the safety of </w:t>
      </w:r>
      <w:r w:rsidR="00050E1A" w:rsidRPr="00EC7FB9">
        <w:rPr>
          <w:rFonts w:cs="Times New Roman"/>
        </w:rPr>
        <w:t xml:space="preserve">public spaces, industrial sites, and high-security areas to detect unusual activities like </w:t>
      </w:r>
      <w:r w:rsidR="002D2192" w:rsidRPr="00EC7FB9">
        <w:rPr>
          <w:rFonts w:cs="Times New Roman"/>
        </w:rPr>
        <w:t>unauthorised</w:t>
      </w:r>
      <w:r w:rsidR="00050E1A" w:rsidRPr="00EC7FB9">
        <w:rPr>
          <w:rFonts w:cs="Times New Roman"/>
        </w:rPr>
        <w:t xml:space="preserve"> </w:t>
      </w:r>
      <w:r w:rsidR="00050E1A" w:rsidRPr="00EC7FB9">
        <w:rPr>
          <w:rFonts w:cs="Times New Roman"/>
        </w:rPr>
        <w:lastRenderedPageBreak/>
        <w:t>access.</w:t>
      </w:r>
      <w:r w:rsidR="004D47FE" w:rsidRPr="00EC7FB9">
        <w:rPr>
          <w:rFonts w:cs="Times New Roman"/>
        </w:rPr>
        <w:t xml:space="preserve"> Similarly, computer vision can improve personal safety</w:t>
      </w:r>
      <w:r w:rsidR="004C3B46" w:rsidRPr="00EC7FB9">
        <w:rPr>
          <w:rFonts w:cs="Times New Roman"/>
        </w:rPr>
        <w:t>.</w:t>
      </w:r>
      <w:r w:rsidR="001E7743" w:rsidRPr="00EC7FB9">
        <w:rPr>
          <w:rFonts w:cs="Times New Roman"/>
        </w:rPr>
        <w:t xml:space="preserve"> F</w:t>
      </w:r>
      <w:r w:rsidR="00876242" w:rsidRPr="00EC7FB9">
        <w:rPr>
          <w:rFonts w:cs="Times New Roman"/>
        </w:rPr>
        <w:t>or example</w:t>
      </w:r>
      <w:r w:rsidR="002D2192" w:rsidRPr="00EC7FB9">
        <w:rPr>
          <w:rFonts w:cs="Times New Roman"/>
        </w:rPr>
        <w:t>, computer vision ensures compliance with safety protocols, such as workers wearing personal protective equipment in workplaces</w:t>
      </w:r>
      <w:r w:rsidR="004C3B46" w:rsidRPr="00EC7FB9">
        <w:rPr>
          <w:rFonts w:cs="Times New Roman"/>
        </w:rPr>
        <w:t>.</w:t>
      </w:r>
    </w:p>
    <w:p w14:paraId="125FA70A" w14:textId="77777777" w:rsidR="00FE7956" w:rsidRPr="00EC7FB9" w:rsidRDefault="00FE7956" w:rsidP="00792682">
      <w:pPr>
        <w:pStyle w:val="ListParagraph"/>
        <w:spacing w:line="360" w:lineRule="auto"/>
        <w:rPr>
          <w:rFonts w:cs="Times New Roman"/>
        </w:rPr>
      </w:pPr>
    </w:p>
    <w:p w14:paraId="20BFB056" w14:textId="795A562A" w:rsidR="000E2CE0" w:rsidRPr="00EC7FB9" w:rsidRDefault="001E7743" w:rsidP="00792682">
      <w:pPr>
        <w:pStyle w:val="ListParagraph"/>
        <w:numPr>
          <w:ilvl w:val="0"/>
          <w:numId w:val="4"/>
        </w:numPr>
        <w:spacing w:line="360" w:lineRule="auto"/>
        <w:rPr>
          <w:rFonts w:cs="Times New Roman"/>
        </w:rPr>
      </w:pPr>
      <w:r w:rsidRPr="00EC7FB9">
        <w:rPr>
          <w:rFonts w:cs="Times New Roman"/>
        </w:rPr>
        <w:t xml:space="preserve">Operational Efficiency: </w:t>
      </w:r>
      <w:r w:rsidR="003619F9" w:rsidRPr="00EC7FB9">
        <w:rPr>
          <w:rFonts w:cs="Times New Roman"/>
        </w:rPr>
        <w:t xml:space="preserve">Computer vision can </w:t>
      </w:r>
      <w:r w:rsidR="00DD19AD" w:rsidRPr="00EC7FB9">
        <w:rPr>
          <w:rFonts w:cs="Times New Roman"/>
        </w:rPr>
        <w:t>be used in business operations</w:t>
      </w:r>
      <w:r w:rsidR="005B21E7" w:rsidRPr="00EC7FB9">
        <w:rPr>
          <w:rFonts w:cs="Times New Roman"/>
        </w:rPr>
        <w:t xml:space="preserve">, such as automatically </w:t>
      </w:r>
      <w:r w:rsidR="002D2192" w:rsidRPr="00EC7FB9">
        <w:rPr>
          <w:rFonts w:cs="Times New Roman"/>
        </w:rPr>
        <w:t>identifying</w:t>
      </w:r>
      <w:r w:rsidR="005B21E7" w:rsidRPr="00EC7FB9">
        <w:rPr>
          <w:rFonts w:cs="Times New Roman"/>
        </w:rPr>
        <w:t xml:space="preserve"> </w:t>
      </w:r>
      <w:r w:rsidR="002D2192" w:rsidRPr="00EC7FB9">
        <w:rPr>
          <w:rFonts w:cs="Times New Roman"/>
        </w:rPr>
        <w:t>product defects</w:t>
      </w:r>
      <w:r w:rsidR="005B21E7" w:rsidRPr="00EC7FB9">
        <w:rPr>
          <w:rFonts w:cs="Times New Roman"/>
        </w:rPr>
        <w:t xml:space="preserve"> before shipment, </w:t>
      </w:r>
      <w:r w:rsidR="00477CDB" w:rsidRPr="00EC7FB9">
        <w:rPr>
          <w:rFonts w:cs="Times New Roman"/>
        </w:rPr>
        <w:t>detecting maintenance and safety issues in machinery, and facial recognition for employee identification.</w:t>
      </w:r>
    </w:p>
    <w:p w14:paraId="0C3C5849" w14:textId="77777777" w:rsidR="000E2CE0" w:rsidRPr="00EC7FB9" w:rsidRDefault="000E2CE0" w:rsidP="00792682">
      <w:pPr>
        <w:pStyle w:val="ListParagraph"/>
        <w:spacing w:line="360" w:lineRule="auto"/>
        <w:rPr>
          <w:rFonts w:cs="Times New Roman"/>
        </w:rPr>
      </w:pPr>
    </w:p>
    <w:p w14:paraId="408EF232" w14:textId="27B84ABC" w:rsidR="00477CDB" w:rsidRPr="00EC7FB9" w:rsidRDefault="001721CF" w:rsidP="00792682">
      <w:pPr>
        <w:pStyle w:val="ListParagraph"/>
        <w:numPr>
          <w:ilvl w:val="0"/>
          <w:numId w:val="4"/>
        </w:numPr>
        <w:spacing w:line="360" w:lineRule="auto"/>
        <w:rPr>
          <w:rFonts w:cs="Times New Roman"/>
        </w:rPr>
      </w:pPr>
      <w:r w:rsidRPr="00EC7FB9">
        <w:rPr>
          <w:rFonts w:cs="Times New Roman"/>
        </w:rPr>
        <w:t>Healthcare: Healthcare is one of the leading industries that apply computer vision technology</w:t>
      </w:r>
      <w:r w:rsidR="000E2CE0" w:rsidRPr="00EC7FB9">
        <w:rPr>
          <w:rFonts w:cs="Times New Roman"/>
        </w:rPr>
        <w:t>. Computer vision is used to improve diagnosis and treatment with tools like automatic X-ray analysis, tumour detection, and MRI-based symptom discovery.</w:t>
      </w:r>
    </w:p>
    <w:p w14:paraId="22FF532D" w14:textId="77777777" w:rsidR="000E2CE0" w:rsidRPr="00EC7FB9" w:rsidRDefault="000E2CE0" w:rsidP="00792682">
      <w:pPr>
        <w:pStyle w:val="ListParagraph"/>
        <w:spacing w:line="360" w:lineRule="auto"/>
        <w:rPr>
          <w:rFonts w:cs="Times New Roman"/>
        </w:rPr>
      </w:pPr>
    </w:p>
    <w:p w14:paraId="4C529F6C" w14:textId="5B71AC53" w:rsidR="006C536C" w:rsidRPr="00EC7FB9" w:rsidRDefault="000E2CE0" w:rsidP="00792682">
      <w:pPr>
        <w:pStyle w:val="ListParagraph"/>
        <w:numPr>
          <w:ilvl w:val="0"/>
          <w:numId w:val="4"/>
        </w:numPr>
        <w:spacing w:line="360" w:lineRule="auto"/>
        <w:rPr>
          <w:rFonts w:cs="Times New Roman"/>
        </w:rPr>
      </w:pPr>
      <w:r w:rsidRPr="00EC7FB9">
        <w:rPr>
          <w:rFonts w:cs="Times New Roman"/>
        </w:rPr>
        <w:t xml:space="preserve">Autonomous Vehicles: </w:t>
      </w:r>
      <w:r w:rsidR="00295317" w:rsidRPr="00EC7FB9">
        <w:rPr>
          <w:rFonts w:cs="Times New Roman"/>
        </w:rPr>
        <w:t xml:space="preserve">Autonomous vehicles rely heavily on computer vision to recognise </w:t>
      </w:r>
      <w:r w:rsidR="00BF5A29" w:rsidRPr="00EC7FB9">
        <w:rPr>
          <w:rFonts w:cs="Times New Roman"/>
        </w:rPr>
        <w:t>real-time</w:t>
      </w:r>
      <w:r w:rsidR="00295317" w:rsidRPr="00EC7FB9">
        <w:rPr>
          <w:rFonts w:cs="Times New Roman"/>
        </w:rPr>
        <w:t xml:space="preserve"> images</w:t>
      </w:r>
      <w:r w:rsidR="00C944D8" w:rsidRPr="00EC7FB9">
        <w:rPr>
          <w:rFonts w:cs="Times New Roman"/>
        </w:rPr>
        <w:t xml:space="preserve"> and create 3D maps from camera inputs. This enables them to detect other road users, signs, </w:t>
      </w:r>
      <w:r w:rsidR="00893ADA" w:rsidRPr="00EC7FB9">
        <w:rPr>
          <w:rFonts w:cs="Times New Roman"/>
        </w:rPr>
        <w:t>pedestrians, and obstacles to ensure safe</w:t>
      </w:r>
      <w:r w:rsidR="006C536C" w:rsidRPr="00EC7FB9">
        <w:rPr>
          <w:rFonts w:cs="Times New Roman"/>
        </w:rPr>
        <w:t xml:space="preserve"> navigation.</w:t>
      </w:r>
      <w:r w:rsidR="006C536C" w:rsidRPr="00EC7FB9">
        <w:rPr>
          <w:rFonts w:cs="Times New Roman"/>
        </w:rPr>
        <w:br/>
        <w:t>In semi-autonomous vehicles</w:t>
      </w:r>
      <w:r w:rsidR="00562DB7" w:rsidRPr="00EC7FB9">
        <w:rPr>
          <w:rFonts w:cs="Times New Roman"/>
        </w:rPr>
        <w:t>, computer vision</w:t>
      </w:r>
      <w:r w:rsidR="00FA7CEF" w:rsidRPr="00EC7FB9">
        <w:rPr>
          <w:rFonts w:cs="Times New Roman"/>
        </w:rPr>
        <w:t xml:space="preserve"> uses machine learning</w:t>
      </w:r>
      <w:r w:rsidR="00562DB7" w:rsidRPr="00EC7FB9">
        <w:rPr>
          <w:rFonts w:cs="Times New Roman"/>
        </w:rPr>
        <w:t xml:space="preserve"> to monitor driver behaviour</w:t>
      </w:r>
      <w:r w:rsidR="00FA7CEF" w:rsidRPr="00EC7FB9">
        <w:rPr>
          <w:rFonts w:cs="Times New Roman"/>
        </w:rPr>
        <w:t xml:space="preserve">. For example, signs of distraction, fatigue and drowsiness based on the </w:t>
      </w:r>
      <w:r w:rsidR="00483DBF" w:rsidRPr="00EC7FB9">
        <w:rPr>
          <w:rFonts w:cs="Times New Roman"/>
        </w:rPr>
        <w:t>driver's</w:t>
      </w:r>
      <w:r w:rsidR="00FA7CEF" w:rsidRPr="00EC7FB9">
        <w:rPr>
          <w:rFonts w:cs="Times New Roman"/>
        </w:rPr>
        <w:t xml:space="preserve"> head position, eye tracking, and upper body movement.</w:t>
      </w:r>
      <w:r w:rsidR="005862F4" w:rsidRPr="00EC7FB9">
        <w:rPr>
          <w:rFonts w:cs="Times New Roman"/>
        </w:rPr>
        <w:t xml:space="preserve"> Alerts are issued to the driver to reduce the likelihood of accidents.</w:t>
      </w:r>
    </w:p>
    <w:p w14:paraId="1040B2C6" w14:textId="77777777" w:rsidR="005862F4" w:rsidRPr="00EC7FB9" w:rsidRDefault="005862F4" w:rsidP="00792682">
      <w:pPr>
        <w:pStyle w:val="ListParagraph"/>
        <w:spacing w:line="360" w:lineRule="auto"/>
        <w:rPr>
          <w:rFonts w:cs="Times New Roman"/>
        </w:rPr>
      </w:pPr>
    </w:p>
    <w:p w14:paraId="435165AF" w14:textId="52E2CC64" w:rsidR="002B33B9" w:rsidRPr="003370C4" w:rsidRDefault="005817FD" w:rsidP="00792682">
      <w:pPr>
        <w:pStyle w:val="ListParagraph"/>
        <w:numPr>
          <w:ilvl w:val="0"/>
          <w:numId w:val="4"/>
        </w:numPr>
        <w:spacing w:line="360" w:lineRule="auto"/>
        <w:rPr>
          <w:rFonts w:cs="Times New Roman"/>
        </w:rPr>
      </w:pPr>
      <w:r w:rsidRPr="00EC7FB9">
        <w:rPr>
          <w:rFonts w:cs="Times New Roman"/>
        </w:rPr>
        <w:t xml:space="preserve">Agriculture: </w:t>
      </w:r>
      <w:r w:rsidR="008A624D" w:rsidRPr="00EC7FB9">
        <w:rPr>
          <w:rFonts w:cs="Times New Roman"/>
        </w:rPr>
        <w:t>In agriculture, computer vision is used to boost productivity and reduce costs through automation. Satellite imaging and drone footage are used to analyse large areas of land to predict weather and crop yields. Animal monitoring with computer vision is another strategy in smart farming.</w:t>
      </w:r>
    </w:p>
    <w:p w14:paraId="32678A30" w14:textId="0CCF76A3" w:rsidR="00806C92" w:rsidRPr="00EC7FB9" w:rsidRDefault="00806C92" w:rsidP="00792682">
      <w:pPr>
        <w:pStyle w:val="Heading2"/>
        <w:numPr>
          <w:ilvl w:val="1"/>
          <w:numId w:val="1"/>
        </w:numPr>
        <w:spacing w:line="360" w:lineRule="auto"/>
        <w:rPr>
          <w:rFonts w:ascii="Times New Roman" w:hAnsi="Times New Roman" w:cs="Times New Roman"/>
        </w:rPr>
      </w:pPr>
      <w:bookmarkStart w:id="13" w:name="_Toc184603613"/>
      <w:r w:rsidRPr="00EC7FB9">
        <w:rPr>
          <w:rFonts w:ascii="Times New Roman" w:hAnsi="Times New Roman" w:cs="Times New Roman"/>
        </w:rPr>
        <w:t>Machine Learning</w:t>
      </w:r>
      <w:bookmarkEnd w:id="13"/>
    </w:p>
    <w:p w14:paraId="7C303EAC" w14:textId="79D26A9B" w:rsidR="00AA64EA" w:rsidRPr="00EC7FB9" w:rsidRDefault="00E137B3" w:rsidP="00792682">
      <w:pPr>
        <w:ind w:firstLine="0"/>
        <w:rPr>
          <w:rFonts w:cs="Times New Roman"/>
        </w:rPr>
      </w:pPr>
      <w:r w:rsidRPr="00EC7FB9">
        <w:rPr>
          <w:rFonts w:cs="Times New Roman"/>
        </w:rPr>
        <w:t xml:space="preserve">Machine learning is a branch of artificial intelligence that allows systems to learn and improve on their own without the need for explicit programming. This is achieved by feeding the system large amounts of data. As these systems gain more “experience,” they can continually adjust and enhance their performance. </w:t>
      </w:r>
      <w:r w:rsidR="00A02EE2" w:rsidRPr="00EC7FB9">
        <w:rPr>
          <w:rFonts w:cs="Times New Roman"/>
        </w:rPr>
        <w:t>P</w:t>
      </w:r>
      <w:r w:rsidRPr="00EC7FB9">
        <w:rPr>
          <w:rFonts w:cs="Times New Roman"/>
        </w:rPr>
        <w:t xml:space="preserve">roviding larger and more diverse datasets can further improve the effectiveness of these systems </w:t>
      </w:r>
      <w:r w:rsidR="00FC4F57" w:rsidRPr="00EC7FB9">
        <w:rPr>
          <w:rFonts w:cs="Times New Roman"/>
        </w:rPr>
        <w:fldChar w:fldCharType="begin"/>
      </w:r>
      <w:r w:rsidR="00E6442C" w:rsidRPr="00EC7FB9">
        <w:rPr>
          <w:rFonts w:cs="Times New Roman"/>
        </w:rPr>
        <w:instrText xml:space="preserve"> ADDIN ZOTERO_ITEM CSL_CITATION {"citationID":"DMNfOIK9","properties":{"formattedCitation":"(Google Cloud, 2024)","plainCitation":"(Google Cloud, 2024)","noteIndex":0},"citationItems":[{"id":68,"uris":["http://zotero.org/users/15417947/items/RBDY3NXP"],"itemData":{"id":68,"type":"webpage","abstract":"Machine learning is a subset of AI that enables neural networks and autonomous deep learning. Learn how machine learning works and how it can be used.","container-title":"Google Cloud","language":"en","title":"What is Machine Learning? Types &amp; Uses","title-short":"What is Machine Learning?","URL":"https://cloud.google.com/learn/what-is-machine-learning","author":[{"family":"Google Cloud","given":""}],"accessed":{"date-parts":[["2024",11,1]]}}}],"schema":"https://github.com/citation-style-language/schema/raw/master/csl-citation.json"} </w:instrText>
      </w:r>
      <w:r w:rsidR="00FC4F57" w:rsidRPr="00EC7FB9">
        <w:rPr>
          <w:rFonts w:cs="Times New Roman"/>
        </w:rPr>
        <w:fldChar w:fldCharType="separate"/>
      </w:r>
      <w:r w:rsidR="00FC4F57" w:rsidRPr="00EC7FB9">
        <w:rPr>
          <w:rFonts w:cs="Times New Roman"/>
          <w:sz w:val="22"/>
        </w:rPr>
        <w:t>(Google Cloud, 2024)</w:t>
      </w:r>
      <w:r w:rsidR="00FC4F57" w:rsidRPr="00EC7FB9">
        <w:rPr>
          <w:rFonts w:cs="Times New Roman"/>
        </w:rPr>
        <w:fldChar w:fldCharType="end"/>
      </w:r>
      <w:r w:rsidRPr="00EC7FB9">
        <w:rPr>
          <w:rFonts w:cs="Times New Roman"/>
        </w:rPr>
        <w:t>.</w:t>
      </w:r>
    </w:p>
    <w:p w14:paraId="322FC52B" w14:textId="102A4A76" w:rsidR="00063E66" w:rsidRDefault="00063E66" w:rsidP="00792682">
      <w:pPr>
        <w:ind w:firstLine="0"/>
        <w:rPr>
          <w:rFonts w:cs="Times New Roman"/>
        </w:rPr>
      </w:pPr>
      <w:r w:rsidRPr="00EC7FB9">
        <w:rPr>
          <w:rFonts w:cs="Times New Roman"/>
        </w:rPr>
        <w:lastRenderedPageBreak/>
        <w:t xml:space="preserve">Machine learning employs various algorithms that learn from data iteratively to improve, describe, and predict outcomes. As these algorithms process training data, they can develop increasingly accurate models based on that information. A machine learning model is the result produced when a machine learning algorithm is trained with data. After the training process, when data is entered into the model, it generates an output. For instance, a predictive algorithm will create a predictive model. When you provide this model with data, it will deliver a prediction based on the patterns identified in the training data </w:t>
      </w:r>
      <w:r w:rsidRPr="00EC7FB9">
        <w:rPr>
          <w:rFonts w:cs="Times New Roman"/>
        </w:rPr>
        <w:fldChar w:fldCharType="begin"/>
      </w:r>
      <w:r w:rsidR="00E6442C" w:rsidRPr="00EC7FB9">
        <w:rPr>
          <w:rFonts w:cs="Times New Roman"/>
        </w:rPr>
        <w:instrText xml:space="preserve"> ADDIN ZOTERO_ITEM CSL_CITATION {"citationID":"QoMAni6Z","properties":{"formattedCitation":"(Hurwitz, 2018)","plainCitation":"(Hurwitz, 2018)","noteIndex":0},"citationItems":[{"id":67,"uris":["http://zotero.org/users/15417947/items/PC5VSW8K"],"itemData":{"id":67,"type":"article-journal","language":"en","source":"Zotero","title":"Machine Learning For Dummies®, IBM Limited Edition","author":[{"family":"Hurwitz","given":"Judith"}],"issued":{"date-parts":[["2018"]]}}}],"schema":"https://github.com/citation-style-language/schema/raw/master/csl-citation.json"} </w:instrText>
      </w:r>
      <w:r w:rsidRPr="00EC7FB9">
        <w:rPr>
          <w:rFonts w:cs="Times New Roman"/>
        </w:rPr>
        <w:fldChar w:fldCharType="separate"/>
      </w:r>
      <w:r w:rsidRPr="00EC7FB9">
        <w:rPr>
          <w:rFonts w:cs="Times New Roman"/>
          <w:sz w:val="22"/>
        </w:rPr>
        <w:t>(Hurwitz, 2018)</w:t>
      </w:r>
      <w:r w:rsidRPr="00EC7FB9">
        <w:rPr>
          <w:rFonts w:cs="Times New Roman"/>
        </w:rPr>
        <w:fldChar w:fldCharType="end"/>
      </w:r>
      <w:r w:rsidRPr="00EC7FB9">
        <w:rPr>
          <w:rFonts w:cs="Times New Roman"/>
        </w:rPr>
        <w:t>.</w:t>
      </w:r>
    </w:p>
    <w:p w14:paraId="45F25EEA" w14:textId="4F48AD5E" w:rsidR="005452F6" w:rsidRPr="00EC7FB9" w:rsidRDefault="00154E55" w:rsidP="00792682">
      <w:pPr>
        <w:pStyle w:val="Heading3"/>
        <w:numPr>
          <w:ilvl w:val="2"/>
          <w:numId w:val="1"/>
        </w:numPr>
        <w:spacing w:line="360" w:lineRule="auto"/>
        <w:rPr>
          <w:rFonts w:cs="Times New Roman"/>
        </w:rPr>
      </w:pPr>
      <w:bookmarkStart w:id="14" w:name="_Toc184603614"/>
      <w:r w:rsidRPr="00EC7FB9">
        <w:rPr>
          <w:rFonts w:cs="Times New Roman"/>
        </w:rPr>
        <w:t>Machine Learning Methods</w:t>
      </w:r>
      <w:bookmarkEnd w:id="14"/>
    </w:p>
    <w:p w14:paraId="6C64E69F" w14:textId="5D9B096B" w:rsidR="009175EB" w:rsidRPr="00EC7FB9" w:rsidRDefault="00BD009F" w:rsidP="00792682">
      <w:pPr>
        <w:ind w:firstLine="0"/>
        <w:rPr>
          <w:rFonts w:cs="Times New Roman"/>
        </w:rPr>
      </w:pPr>
      <w:r w:rsidRPr="00EC7FB9">
        <w:rPr>
          <w:rFonts w:cs="Times New Roman"/>
        </w:rPr>
        <w:t xml:space="preserve">IBM </w:t>
      </w:r>
      <w:r w:rsidR="00A02EE2" w:rsidRPr="00EC7FB9">
        <w:rPr>
          <w:rFonts w:cs="Times New Roman"/>
        </w:rPr>
        <w:t>categorises</w:t>
      </w:r>
      <w:r w:rsidRPr="00EC7FB9">
        <w:rPr>
          <w:rFonts w:cs="Times New Roman"/>
        </w:rPr>
        <w:t xml:space="preserve"> machine learning models into three main types: supervised, unsupervised, and semi-supervised learning</w:t>
      </w:r>
      <w:r w:rsidR="00007E04" w:rsidRPr="00EC7FB9">
        <w:rPr>
          <w:rFonts w:cs="Times New Roman"/>
        </w:rPr>
        <w:t>.</w:t>
      </w:r>
      <w:r w:rsidRPr="00EC7FB9">
        <w:rPr>
          <w:rFonts w:cs="Times New Roman"/>
        </w:rPr>
        <w:t xml:space="preserve"> </w:t>
      </w:r>
      <w:r w:rsidRPr="00EC7FB9">
        <w:rPr>
          <w:rFonts w:cs="Times New Roman"/>
        </w:rPr>
        <w:fldChar w:fldCharType="begin"/>
      </w:r>
      <w:r w:rsidR="00E6442C" w:rsidRPr="00EC7FB9">
        <w:rPr>
          <w:rFonts w:cs="Times New Roman"/>
        </w:rPr>
        <w:instrText xml:space="preserve"> ADDIN ZOTERO_ITEM CSL_CITATION {"citationID":"VpvJs079","properties":{"formattedCitation":"(IBM, 2021b)","plainCitation":"(IBM, 2021b)","noteIndex":0},"citationItems":[{"id":70,"uris":["http://zotero.org/users/15417947/items/JTZMFWB2"],"itemData":{"id":70,"type":"webpage","abstract":"Machine learning (ML) is a branch of AI and computer science that focuses on the using data and algorithms to enable AI to imitate the way that humans learn.","language":"en","title":"What Is Machine Learning (ML)? | IBM","title-short":"What Is Machine Learning (ML)?","URL":"https://www.ibm.com/topics/machine-learning","author":[{"family":"IBM","given":""}],"accessed":{"date-parts":[["2024",10,31]]},"issued":{"date-parts":[["2021",9,22]]}}}],"schema":"https://github.com/citation-style-language/schema/raw/master/csl-citation.json"} </w:instrText>
      </w:r>
      <w:r w:rsidRPr="00EC7FB9">
        <w:rPr>
          <w:rFonts w:cs="Times New Roman"/>
        </w:rPr>
        <w:fldChar w:fldCharType="separate"/>
      </w:r>
      <w:r w:rsidRPr="00EC7FB9">
        <w:rPr>
          <w:rFonts w:cs="Times New Roman"/>
        </w:rPr>
        <w:t>(IBM, 2021b)</w:t>
      </w:r>
      <w:r w:rsidRPr="00EC7FB9">
        <w:rPr>
          <w:rFonts w:cs="Times New Roman"/>
        </w:rPr>
        <w:fldChar w:fldCharType="end"/>
      </w:r>
      <w:r w:rsidRPr="00EC7FB9">
        <w:rPr>
          <w:rFonts w:cs="Times New Roman"/>
        </w:rPr>
        <w:t>.</w:t>
      </w:r>
    </w:p>
    <w:p w14:paraId="224EA7BC" w14:textId="712AB675" w:rsidR="00390075" w:rsidRPr="00EC7FB9" w:rsidRDefault="00390075" w:rsidP="00792682">
      <w:pPr>
        <w:pStyle w:val="Heading4"/>
        <w:spacing w:line="360" w:lineRule="auto"/>
        <w:rPr>
          <w:rFonts w:cs="Times New Roman"/>
        </w:rPr>
      </w:pPr>
      <w:r w:rsidRPr="00EC7FB9">
        <w:rPr>
          <w:rFonts w:cs="Times New Roman"/>
        </w:rPr>
        <w:t>Supervised</w:t>
      </w:r>
    </w:p>
    <w:p w14:paraId="6B9C759A" w14:textId="35B6791D" w:rsidR="00BB6877" w:rsidRPr="00EC7FB9" w:rsidRDefault="00BB6877" w:rsidP="00792682">
      <w:pPr>
        <w:ind w:firstLine="0"/>
        <w:rPr>
          <w:rFonts w:cs="Times New Roman"/>
        </w:rPr>
      </w:pPr>
      <w:r w:rsidRPr="00EC7FB9">
        <w:rPr>
          <w:rFonts w:cs="Times New Roman"/>
        </w:rPr>
        <w:t xml:space="preserve">Supervised learning uses </w:t>
      </w:r>
      <w:r w:rsidR="00891C8E" w:rsidRPr="00EC7FB9">
        <w:rPr>
          <w:rFonts w:cs="Times New Roman"/>
        </w:rPr>
        <w:t>labelled</w:t>
      </w:r>
      <w:r w:rsidRPr="00EC7FB9">
        <w:rPr>
          <w:rFonts w:cs="Times New Roman"/>
        </w:rPr>
        <w:t xml:space="preserve"> datasets to train algorithms for accurate data classification or outcome prediction. As data is input into the model, it adjusts its weights iteratively until it becomes well-tuned. This process includes cross-validation to avoid issues of overfitting or underfitting. Supervised learning allows </w:t>
      </w:r>
      <w:r w:rsidR="00891C8E" w:rsidRPr="00EC7FB9">
        <w:rPr>
          <w:rFonts w:cs="Times New Roman"/>
        </w:rPr>
        <w:t>organisations</w:t>
      </w:r>
      <w:r w:rsidRPr="00EC7FB9">
        <w:rPr>
          <w:rFonts w:cs="Times New Roman"/>
        </w:rPr>
        <w:t xml:space="preserve"> to address various large-scale, real-world problems, such as </w:t>
      </w:r>
      <w:r w:rsidR="00891C8E" w:rsidRPr="00EC7FB9">
        <w:rPr>
          <w:rFonts w:cs="Times New Roman"/>
        </w:rPr>
        <w:t>categorising</w:t>
      </w:r>
      <w:r w:rsidRPr="00EC7FB9">
        <w:rPr>
          <w:rFonts w:cs="Times New Roman"/>
        </w:rPr>
        <w:t xml:space="preserve"> spam emails into separate </w:t>
      </w:r>
      <w:r w:rsidR="00891C8E" w:rsidRPr="00EC7FB9">
        <w:rPr>
          <w:rFonts w:cs="Times New Roman"/>
        </w:rPr>
        <w:t>folders</w:t>
      </w:r>
      <w:r w:rsidRPr="00EC7FB9">
        <w:rPr>
          <w:rFonts w:cs="Times New Roman"/>
        </w:rPr>
        <w:t>. Common techniques in supervised learning include neural networks, naïve Bayes, linear regression, logistic regression, random forests, and support vector machines (SVM).</w:t>
      </w:r>
    </w:p>
    <w:p w14:paraId="2B5BD3CF" w14:textId="2679EA43" w:rsidR="00390075" w:rsidRPr="00EC7FB9" w:rsidRDefault="00390075" w:rsidP="00792682">
      <w:pPr>
        <w:pStyle w:val="Heading4"/>
        <w:spacing w:line="360" w:lineRule="auto"/>
        <w:rPr>
          <w:rFonts w:cs="Times New Roman"/>
        </w:rPr>
      </w:pPr>
      <w:r w:rsidRPr="00EC7FB9">
        <w:rPr>
          <w:rFonts w:cs="Times New Roman"/>
        </w:rPr>
        <w:t>Unsupervised</w:t>
      </w:r>
    </w:p>
    <w:p w14:paraId="1ECBB834" w14:textId="24BA84C2" w:rsidR="00891C8E" w:rsidRDefault="00891C8E" w:rsidP="00792682">
      <w:pPr>
        <w:pStyle w:val="Heading4"/>
        <w:spacing w:line="360" w:lineRule="auto"/>
        <w:rPr>
          <w:rFonts w:eastAsiaTheme="minorHAnsi" w:cs="Times New Roman"/>
          <w:i w:val="0"/>
          <w:iCs w:val="0"/>
          <w:color w:val="auto"/>
          <w:kern w:val="0"/>
          <w:szCs w:val="22"/>
          <w14:ligatures w14:val="none"/>
        </w:rPr>
      </w:pPr>
      <w:r w:rsidRPr="00EC7FB9">
        <w:rPr>
          <w:rFonts w:eastAsiaTheme="minorHAnsi" w:cs="Times New Roman"/>
          <w:i w:val="0"/>
          <w:iCs w:val="0"/>
          <w:color w:val="auto"/>
          <w:kern w:val="0"/>
          <w:szCs w:val="22"/>
          <w14:ligatures w14:val="none"/>
        </w:rPr>
        <w:t xml:space="preserve">Unsupervised learning uses algorithms to examine and group </w:t>
      </w:r>
      <w:r w:rsidR="00EC578D" w:rsidRPr="00EC7FB9">
        <w:rPr>
          <w:rFonts w:eastAsiaTheme="minorHAnsi" w:cs="Times New Roman"/>
          <w:i w:val="0"/>
          <w:iCs w:val="0"/>
          <w:color w:val="auto"/>
          <w:kern w:val="0"/>
          <w:szCs w:val="22"/>
          <w14:ligatures w14:val="none"/>
        </w:rPr>
        <w:t>unlabeled</w:t>
      </w:r>
      <w:r w:rsidRPr="00EC7FB9">
        <w:rPr>
          <w:rFonts w:eastAsiaTheme="minorHAnsi" w:cs="Times New Roman"/>
          <w:i w:val="0"/>
          <w:iCs w:val="0"/>
          <w:color w:val="auto"/>
          <w:kern w:val="0"/>
          <w:szCs w:val="22"/>
          <w14:ligatures w14:val="none"/>
        </w:rPr>
        <w:t xml:space="preserve"> data into clusters to find hidden patterns without needing human help. This allows it to spot similarities and differences in data, making it great for exploring data, segmenting customers, cross-selling products, and </w:t>
      </w:r>
      <w:r w:rsidR="00A254EE" w:rsidRPr="00EC7FB9">
        <w:rPr>
          <w:rFonts w:eastAsiaTheme="minorHAnsi" w:cs="Times New Roman"/>
          <w:i w:val="0"/>
          <w:iCs w:val="0"/>
          <w:color w:val="auto"/>
          <w:kern w:val="0"/>
          <w:szCs w:val="22"/>
          <w14:ligatures w14:val="none"/>
        </w:rPr>
        <w:t>recognising</w:t>
      </w:r>
      <w:r w:rsidRPr="00EC7FB9">
        <w:rPr>
          <w:rFonts w:eastAsiaTheme="minorHAnsi" w:cs="Times New Roman"/>
          <w:i w:val="0"/>
          <w:iCs w:val="0"/>
          <w:color w:val="auto"/>
          <w:kern w:val="0"/>
          <w:szCs w:val="22"/>
          <w14:ligatures w14:val="none"/>
        </w:rPr>
        <w:t xml:space="preserve"> images and patterns. It also helps make models simpler by reducing the number of features through techniques like principal component analysis (PCA) and singular value decomposition (SVD). Other common algorithms in unsupervised learning include neural networks, k-means clustering, and probabilistic clustering methods.</w:t>
      </w:r>
    </w:p>
    <w:p w14:paraId="22B2072C" w14:textId="23E8387C" w:rsidR="00390075" w:rsidRPr="00EC7FB9" w:rsidRDefault="00390075" w:rsidP="00792682">
      <w:pPr>
        <w:pStyle w:val="Heading4"/>
        <w:spacing w:line="360" w:lineRule="auto"/>
        <w:rPr>
          <w:rFonts w:cs="Times New Roman"/>
        </w:rPr>
      </w:pPr>
      <w:r w:rsidRPr="00EC7FB9">
        <w:rPr>
          <w:rFonts w:cs="Times New Roman"/>
        </w:rPr>
        <w:t>Semi-supervised</w:t>
      </w:r>
    </w:p>
    <w:p w14:paraId="14960D6E" w14:textId="440F7E69" w:rsidR="00457AE5" w:rsidRPr="00EC7FB9" w:rsidRDefault="00BD009F" w:rsidP="00792682">
      <w:pPr>
        <w:ind w:firstLine="0"/>
        <w:rPr>
          <w:rFonts w:cs="Times New Roman"/>
        </w:rPr>
      </w:pPr>
      <w:r w:rsidRPr="00EC7FB9">
        <w:rPr>
          <w:rFonts w:cs="Times New Roman"/>
        </w:rPr>
        <w:t xml:space="preserve">Semi-supervised learning strikes a balance between supervised and unsupervised learning. It </w:t>
      </w:r>
      <w:r w:rsidR="005F0140" w:rsidRPr="00EC7FB9">
        <w:rPr>
          <w:rFonts w:cs="Times New Roman"/>
        </w:rPr>
        <w:t>utilises</w:t>
      </w:r>
      <w:r w:rsidRPr="00EC7FB9">
        <w:rPr>
          <w:rFonts w:cs="Times New Roman"/>
        </w:rPr>
        <w:t xml:space="preserve"> a small set of labelled data to guide the classification and feature extraction process for a </w:t>
      </w:r>
      <w:r w:rsidRPr="00EC7FB9">
        <w:rPr>
          <w:rFonts w:cs="Times New Roman"/>
        </w:rPr>
        <w:lastRenderedPageBreak/>
        <w:t xml:space="preserve">much larger, </w:t>
      </w:r>
      <w:r w:rsidR="00646DE7" w:rsidRPr="00EC7FB9">
        <w:rPr>
          <w:rFonts w:cs="Times New Roman"/>
        </w:rPr>
        <w:t>unlabelled</w:t>
      </w:r>
      <w:r w:rsidRPr="00EC7FB9">
        <w:rPr>
          <w:rFonts w:cs="Times New Roman"/>
        </w:rPr>
        <w:t xml:space="preserve"> dataset. This approach helps address the challenge of having limited labelled data in supervised learning and is particularly beneficial when labelling data is too expensive.</w:t>
      </w:r>
    </w:p>
    <w:p w14:paraId="090644A5" w14:textId="78571977" w:rsidR="00BD009F" w:rsidRPr="00EC7FB9" w:rsidRDefault="00BD009F" w:rsidP="00792682">
      <w:pPr>
        <w:ind w:firstLine="0"/>
        <w:rPr>
          <w:rFonts w:eastAsiaTheme="majorEastAsia" w:cs="Times New Roman"/>
          <w:i/>
          <w:iCs/>
          <w:color w:val="0F4761" w:themeColor="accent1" w:themeShade="BF"/>
          <w:kern w:val="2"/>
          <w:szCs w:val="24"/>
          <w14:ligatures w14:val="standardContextual"/>
        </w:rPr>
      </w:pPr>
      <w:r w:rsidRPr="00EC7FB9">
        <w:rPr>
          <w:rFonts w:eastAsiaTheme="majorEastAsia" w:cs="Times New Roman"/>
          <w:i/>
          <w:iCs/>
          <w:color w:val="0F4761" w:themeColor="accent1" w:themeShade="BF"/>
          <w:kern w:val="2"/>
          <w:szCs w:val="24"/>
          <w14:ligatures w14:val="standardContextual"/>
        </w:rPr>
        <w:t>Reinforcement learning</w:t>
      </w:r>
    </w:p>
    <w:p w14:paraId="62C1C256" w14:textId="4EA8007B" w:rsidR="00BD009F" w:rsidRPr="00EC7FB9" w:rsidRDefault="005F0140" w:rsidP="00792682">
      <w:pPr>
        <w:ind w:firstLine="0"/>
        <w:rPr>
          <w:rFonts w:cs="Times New Roman"/>
        </w:rPr>
      </w:pPr>
      <w:r w:rsidRPr="00EC7FB9">
        <w:rPr>
          <w:rFonts w:cs="Times New Roman"/>
        </w:rPr>
        <w:t>Reinforcement learning is</w:t>
      </w:r>
      <w:r w:rsidR="00007E04" w:rsidRPr="00EC7FB9">
        <w:rPr>
          <w:rFonts w:cs="Times New Roman"/>
        </w:rPr>
        <w:t xml:space="preserve"> </w:t>
      </w:r>
      <w:r w:rsidR="00A75963" w:rsidRPr="00EC7FB9">
        <w:rPr>
          <w:rFonts w:cs="Times New Roman"/>
        </w:rPr>
        <w:t>an additional type of learning</w:t>
      </w:r>
      <w:r w:rsidRPr="00EC7FB9">
        <w:rPr>
          <w:rFonts w:cs="Times New Roman"/>
        </w:rPr>
        <w:t xml:space="preserve"> similar to supervised learning but doesn’t rely on sample data for training. Instead, the model learns through trial and error, with successful outcomes reinforced over time.</w:t>
      </w:r>
    </w:p>
    <w:p w14:paraId="4A04E566" w14:textId="77777777" w:rsidR="00A106A3" w:rsidRPr="00EC7FB9" w:rsidRDefault="00A106A3" w:rsidP="00792682">
      <w:pPr>
        <w:ind w:firstLine="0"/>
        <w:rPr>
          <w:rFonts w:cs="Times New Roman"/>
        </w:rPr>
      </w:pPr>
    </w:p>
    <w:p w14:paraId="7DAEEA95" w14:textId="08EED2FF" w:rsidR="00A106A3" w:rsidRPr="00EC7FB9" w:rsidRDefault="004D09B6" w:rsidP="00792682">
      <w:pPr>
        <w:pStyle w:val="Heading2"/>
        <w:numPr>
          <w:ilvl w:val="1"/>
          <w:numId w:val="1"/>
        </w:numPr>
        <w:spacing w:line="360" w:lineRule="auto"/>
        <w:rPr>
          <w:rFonts w:ascii="Times New Roman" w:hAnsi="Times New Roman" w:cs="Times New Roman"/>
        </w:rPr>
      </w:pPr>
      <w:bookmarkStart w:id="15" w:name="_Toc184603615"/>
      <w:r>
        <w:rPr>
          <w:rFonts w:ascii="Times New Roman" w:hAnsi="Times New Roman" w:cs="Times New Roman"/>
        </w:rPr>
        <w:t xml:space="preserve">Deep Learning </w:t>
      </w:r>
      <w:r w:rsidR="00A106A3" w:rsidRPr="00EC7FB9">
        <w:rPr>
          <w:rFonts w:ascii="Times New Roman" w:hAnsi="Times New Roman" w:cs="Times New Roman"/>
        </w:rPr>
        <w:t>AI Frameworks</w:t>
      </w:r>
      <w:bookmarkEnd w:id="15"/>
    </w:p>
    <w:p w14:paraId="7082AF55" w14:textId="52EB83E2" w:rsidR="00AA7A39" w:rsidRDefault="007059E4" w:rsidP="00792682">
      <w:pPr>
        <w:pStyle w:val="Heading2"/>
        <w:numPr>
          <w:ilvl w:val="2"/>
          <w:numId w:val="1"/>
        </w:numPr>
        <w:spacing w:line="360" w:lineRule="auto"/>
        <w:rPr>
          <w:rFonts w:ascii="Times New Roman" w:hAnsi="Times New Roman" w:cs="Times New Roman"/>
        </w:rPr>
      </w:pPr>
      <w:bookmarkStart w:id="16" w:name="_Toc184603616"/>
      <w:r w:rsidRPr="00EC7FB9">
        <w:rPr>
          <w:rFonts w:ascii="Times New Roman" w:hAnsi="Times New Roman" w:cs="Times New Roman"/>
        </w:rPr>
        <w:t>Pytorch</w:t>
      </w:r>
      <w:bookmarkEnd w:id="16"/>
    </w:p>
    <w:p w14:paraId="60DCC8BE" w14:textId="3AF5A3E6" w:rsidR="00ED4DDA" w:rsidRDefault="00ED4DDA" w:rsidP="00792682">
      <w:pPr>
        <w:ind w:firstLine="0"/>
      </w:pPr>
      <w:r w:rsidRPr="00ED4DDA">
        <w:t xml:space="preserve">PyTorch is a versatile, open-source </w:t>
      </w:r>
      <w:r w:rsidR="00DF21FC">
        <w:t>deep-learning</w:t>
      </w:r>
      <w:r w:rsidRPr="00ED4DDA">
        <w:t xml:space="preserve"> library developed by the AI Research team at Facebook. Since its release in 2016, PyTorch has rapidly gained popularity due to its exceptional flexibility and user-friendly interface </w:t>
      </w:r>
      <w:r>
        <w:fldChar w:fldCharType="begin"/>
      </w:r>
      <w:r>
        <w:instrText xml:space="preserve"> ADDIN ZOTERO_ITEM CSL_CITATION {"citationID":"gh1kgNjo","properties":{"formattedCitation":"(GeeksforGeeks, 2024; Nvidia, 2024)","plainCitation":"(GeeksforGeeks, 2024; Nvidia, 2024)","noteIndex":0},"citationItems":[{"id":139,"uris":["http://zotero.org/users/15417947/items/UDPF9WJ7"],"itemData":{"id":139,"type":"webpage","abstract":"A Computer Science portal for geeks. It contains well written, well thought and well explained computer science and programming articles, quizzes and practice/competitive programming/company interview Questions.","container-title":"GeeksforGeeks","language":"en-US","note":"section: Deep Learning","title":"Keras vs Tensorflow vs Pytorch","URL":"https://www.geeksforgeeks.org/keras-vs-tensorflow-vs-pytorch/","author":[{"family":"GeeksforGeeks","given":""}],"accessed":{"date-parts":[["2024",12,8]]}}},{"id":141,"uris":["http://zotero.org/users/15417947/items/PQW5V6S8"],"itemData":{"id":141,"type":"webpage","abstract":"Learn all about PyTorch and more.","container-title":"NVIDIA Data Science Glossary","language":"en-us","title":"What is PyTorch?","URL":"https://www.nvidia.com/en-us/glossary/pytorch/","author":[{"family":"Nvidia","given":""}],"accessed":{"date-parts":[["2024",12,8]]}}}],"schema":"https://github.com/citation-style-language/schema/raw/master/csl-citation.json"} </w:instrText>
      </w:r>
      <w:r>
        <w:fldChar w:fldCharType="separate"/>
      </w:r>
      <w:r w:rsidRPr="00ED4DDA">
        <w:rPr>
          <w:rFonts w:cs="Times New Roman"/>
        </w:rPr>
        <w:t>(GeeksforGeeks, 2024; Nvidia, 2024)</w:t>
      </w:r>
      <w:r>
        <w:fldChar w:fldCharType="end"/>
      </w:r>
      <w:r w:rsidRPr="00ED4DDA">
        <w:t xml:space="preserve">. One of PyTorch's standout features is its dynamic computational graph, also known as "define-by-run." This feature allows developers to modify network architecture on the fly, </w:t>
      </w:r>
      <w:r w:rsidR="00195900" w:rsidRPr="00ED4DDA">
        <w:t>enabling</w:t>
      </w:r>
      <w:r w:rsidRPr="00ED4DDA">
        <w:t xml:space="preserve"> real-time debugging and experimentation. As a result, the model development process is significantly </w:t>
      </w:r>
      <w:r w:rsidR="00195900" w:rsidRPr="00ED4DDA">
        <w:t>faster</w:t>
      </w:r>
      <w:r w:rsidRPr="00ED4DDA">
        <w:t xml:space="preserve"> </w:t>
      </w:r>
      <w:r>
        <w:fldChar w:fldCharType="begin"/>
      </w:r>
      <w:r>
        <w:instrText xml:space="preserve"> ADDIN ZOTERO_ITEM CSL_CITATION {"citationID":"Zd6aWHDw","properties":{"formattedCitation":"(Nvidia, 2024)","plainCitation":"(Nvidia, 2024)","noteIndex":0},"citationItems":[{"id":141,"uris":["http://zotero.org/users/15417947/items/PQW5V6S8"],"itemData":{"id":141,"type":"webpage","abstract":"Learn all about PyTorch and more.","container-title":"NVIDIA Data Science Glossary","language":"en-us","title":"What is PyTorch?","URL":"https://www.nvidia.com/en-us/glossary/pytorch/","author":[{"family":"Nvidia","given":""}],"accessed":{"date-parts":[["2024",12,8]]}}}],"schema":"https://github.com/citation-style-language/schema/raw/master/csl-citation.json"} </w:instrText>
      </w:r>
      <w:r>
        <w:fldChar w:fldCharType="separate"/>
      </w:r>
      <w:r w:rsidRPr="00ED4DDA">
        <w:rPr>
          <w:rFonts w:cs="Times New Roman"/>
        </w:rPr>
        <w:t>(Nvidia, 2024)</w:t>
      </w:r>
      <w:r>
        <w:fldChar w:fldCharType="end"/>
      </w:r>
      <w:r w:rsidRPr="00ED4DDA">
        <w:t>.</w:t>
      </w:r>
    </w:p>
    <w:p w14:paraId="447C4E4F" w14:textId="2CE9734C" w:rsidR="00A44A9F" w:rsidRPr="00A44A9F" w:rsidRDefault="00195900" w:rsidP="00792682">
      <w:pPr>
        <w:ind w:firstLine="0"/>
      </w:pPr>
      <w:r>
        <w:t xml:space="preserve">In addition, </w:t>
      </w:r>
      <w:r w:rsidR="00A44A9F">
        <w:t xml:space="preserve">PyTorch </w:t>
      </w:r>
      <w:r w:rsidR="00CF148E">
        <w:t xml:space="preserve">has a rich offering </w:t>
      </w:r>
      <w:r w:rsidR="00A44A9F">
        <w:t xml:space="preserve">of tools and libraries that extend its core functionality, including </w:t>
      </w:r>
      <w:r w:rsidR="0051473D">
        <w:t>torchvision</w:t>
      </w:r>
      <w:r w:rsidR="00A44A9F">
        <w:t xml:space="preserve"> for computer vision tasks</w:t>
      </w:r>
      <w:r w:rsidR="00CF148E">
        <w:t xml:space="preserve"> </w:t>
      </w:r>
      <w:r w:rsidR="008E04DC">
        <w:fldChar w:fldCharType="begin"/>
      </w:r>
      <w:r w:rsidR="006C392A">
        <w:instrText xml:space="preserve"> ADDIN ZOTERO_ITEM CSL_CITATION {"citationID":"1kqTYVyh","properties":{"formattedCitation":"(TorchVision, 2024)","plainCitation":"(TorchVision, 2024)","noteIndex":0},"citationItems":[{"id":143,"uris":["http://zotero.org/users/15417947/items/9D6LMYTK"],"itemData":{"id":143,"type":"webpage","title":"torchvision — Torchvision 0.20 documentation","URL":"https://pytorch.org/vision/stable/index.html","author":[{"family":"TorchVision","given":""}],"accessed":{"date-parts":[["2024",12,8]]}}}],"schema":"https://github.com/citation-style-language/schema/raw/master/csl-citation.json"} </w:instrText>
      </w:r>
      <w:r w:rsidR="008E04DC">
        <w:fldChar w:fldCharType="separate"/>
      </w:r>
      <w:r w:rsidR="006C392A" w:rsidRPr="006C392A">
        <w:rPr>
          <w:rFonts w:cs="Times New Roman"/>
        </w:rPr>
        <w:t>(TorchVision, 2024)</w:t>
      </w:r>
      <w:r w:rsidR="008E04DC">
        <w:fldChar w:fldCharType="end"/>
      </w:r>
      <w:r w:rsidR="00A44A9F">
        <w:t>. PyTorch</w:t>
      </w:r>
      <w:r w:rsidR="002624F8">
        <w:t xml:space="preserve"> has</w:t>
      </w:r>
      <w:r w:rsidR="00A44A9F">
        <w:t xml:space="preserve"> compatibility with GPU acceleration ensures efficient training of large-scale models, making it </w:t>
      </w:r>
      <w:r w:rsidR="00434E01">
        <w:t>an excellent</w:t>
      </w:r>
      <w:r w:rsidR="00A44A9F">
        <w:t xml:space="preserve"> choice for developing convolutional neural networks (CNNs) and other deep learning architectures</w:t>
      </w:r>
      <w:r w:rsidR="00DE4C68">
        <w:t xml:space="preserve"> </w:t>
      </w:r>
      <w:r w:rsidR="00DE4C68">
        <w:fldChar w:fldCharType="begin"/>
      </w:r>
      <w:r w:rsidR="00DE4C68">
        <w:instrText xml:space="preserve"> ADDIN ZOTERO_ITEM CSL_CITATION {"citationID":"cRq3rh9h","properties":{"formattedCitation":"(GeeksforGeeks, 2024)","plainCitation":"(GeeksforGeeks, 2024)","noteIndex":0},"citationItems":[{"id":139,"uris":["http://zotero.org/users/15417947/items/UDPF9WJ7"],"itemData":{"id":139,"type":"webpage","abstract":"A Computer Science portal for geeks. It contains well written, well thought and well explained computer science and programming articles, quizzes and practice/competitive programming/company interview Questions.","container-title":"GeeksforGeeks","language":"en-US","note":"section: Deep Learning","title":"Keras vs Tensorflow vs Pytorch","URL":"https://www.geeksforgeeks.org/keras-vs-tensorflow-vs-pytorch/","author":[{"family":"GeeksforGeeks","given":""}],"accessed":{"date-parts":[["2024",12,8]]}}}],"schema":"https://github.com/citation-style-language/schema/raw/master/csl-citation.json"} </w:instrText>
      </w:r>
      <w:r w:rsidR="00DE4C68">
        <w:fldChar w:fldCharType="separate"/>
      </w:r>
      <w:r w:rsidR="00DE4C68" w:rsidRPr="00DE4C68">
        <w:rPr>
          <w:rFonts w:cs="Times New Roman"/>
        </w:rPr>
        <w:t>(GeeksforGeeks, 2024)</w:t>
      </w:r>
      <w:r w:rsidR="00DE4C68">
        <w:fldChar w:fldCharType="end"/>
      </w:r>
      <w:r w:rsidR="00A44A9F">
        <w:t>.</w:t>
      </w:r>
    </w:p>
    <w:p w14:paraId="3C3EDE86" w14:textId="700541A1" w:rsidR="007059E4" w:rsidRDefault="007059E4" w:rsidP="00792682">
      <w:pPr>
        <w:pStyle w:val="Heading2"/>
        <w:numPr>
          <w:ilvl w:val="2"/>
          <w:numId w:val="1"/>
        </w:numPr>
        <w:spacing w:line="360" w:lineRule="auto"/>
        <w:rPr>
          <w:rFonts w:ascii="Times New Roman" w:hAnsi="Times New Roman" w:cs="Times New Roman"/>
        </w:rPr>
      </w:pPr>
      <w:bookmarkStart w:id="17" w:name="_Toc184603617"/>
      <w:r w:rsidRPr="00EC7FB9">
        <w:rPr>
          <w:rFonts w:ascii="Times New Roman" w:hAnsi="Times New Roman" w:cs="Times New Roman"/>
        </w:rPr>
        <w:t>TensorFlow</w:t>
      </w:r>
      <w:bookmarkEnd w:id="17"/>
    </w:p>
    <w:p w14:paraId="18B75874" w14:textId="4B0F2E2B" w:rsidR="00FF0158" w:rsidRDefault="006965D7" w:rsidP="00792682">
      <w:pPr>
        <w:ind w:firstLine="0"/>
      </w:pPr>
      <w:r>
        <w:t xml:space="preserve">TensorFlow is another </w:t>
      </w:r>
      <w:r w:rsidR="00B933C5">
        <w:t>deep-learning</w:t>
      </w:r>
      <w:r>
        <w:t xml:space="preserve"> </w:t>
      </w:r>
      <w:r w:rsidR="0069348D">
        <w:t>library</w:t>
      </w:r>
      <w:r w:rsidR="00F031C5">
        <w:t xml:space="preserve"> developed by the Google Brain engineering team</w:t>
      </w:r>
      <w:r w:rsidR="009B711C">
        <w:t xml:space="preserve">. It was licensed as open source in 2015 and has since gained significant popularity for its flexibility and scalability </w:t>
      </w:r>
      <w:r w:rsidR="009B711C">
        <w:fldChar w:fldCharType="begin"/>
      </w:r>
      <w:r w:rsidR="009B711C">
        <w:instrText xml:space="preserve"> ADDIN ZOTERO_ITEM CSL_CITATION {"citationID":"BnOomciK","properties":{"formattedCitation":"(GeeksforGeeks, 2024)","plainCitation":"(GeeksforGeeks, 2024)","noteIndex":0},"citationItems":[{"id":139,"uris":["http://zotero.org/users/15417947/items/UDPF9WJ7"],"itemData":{"id":139,"type":"webpage","abstract":"A Computer Science portal for geeks. It contains well written, well thought and well explained computer science and programming articles, quizzes and practice/competitive programming/company interview Questions.","container-title":"GeeksforGeeks","language":"en-US","note":"section: Deep Learning","title":"Keras vs Tensorflow vs Pytorch","URL":"https://www.geeksforgeeks.org/keras-vs-tensorflow-vs-pytorch/","author":[{"family":"GeeksforGeeks","given":""}],"accessed":{"date-parts":[["2024",12,8]]}}}],"schema":"https://github.com/citation-style-language/schema/raw/master/csl-citation.json"} </w:instrText>
      </w:r>
      <w:r w:rsidR="009B711C">
        <w:fldChar w:fldCharType="separate"/>
      </w:r>
      <w:r w:rsidR="009B711C" w:rsidRPr="009B711C">
        <w:rPr>
          <w:rFonts w:cs="Times New Roman"/>
        </w:rPr>
        <w:t>(GeeksforGeeks, 2024)</w:t>
      </w:r>
      <w:r w:rsidR="009B711C">
        <w:fldChar w:fldCharType="end"/>
      </w:r>
      <w:r w:rsidR="009B711C">
        <w:t>.</w:t>
      </w:r>
      <w:r w:rsidR="007512B9">
        <w:t xml:space="preserve"> TensorFlow </w:t>
      </w:r>
      <w:r w:rsidR="004A681D">
        <w:t xml:space="preserve">features a range of </w:t>
      </w:r>
      <w:r w:rsidR="00745869">
        <w:t>libraries and toolkits such as TensorBoard for visualisation</w:t>
      </w:r>
      <w:r w:rsidR="00F170BE">
        <w:t xml:space="preserve">. </w:t>
      </w:r>
      <w:r w:rsidR="00BA4CA6" w:rsidRPr="00BA4CA6">
        <w:t xml:space="preserve">One </w:t>
      </w:r>
      <w:r w:rsidR="00BA4CA6">
        <w:t xml:space="preserve">significant benefit </w:t>
      </w:r>
      <w:r w:rsidR="00BA4CA6" w:rsidRPr="00BA4CA6">
        <w:t xml:space="preserve">of TensorFlow is its ability to deploy models across diverse platforms, including CPUs, GPUs, Tensor Processing Units (TPUs), and </w:t>
      </w:r>
      <w:r w:rsidR="00BA4CA6" w:rsidRPr="00BA4CA6">
        <w:lastRenderedPageBreak/>
        <w:t>mobile devices</w:t>
      </w:r>
      <w:r w:rsidR="00BC0C43">
        <w:t xml:space="preserve"> </w:t>
      </w:r>
      <w:r w:rsidR="00BC0C43">
        <w:fldChar w:fldCharType="begin"/>
      </w:r>
      <w:r w:rsidR="00BC0C43">
        <w:instrText xml:space="preserve"> ADDIN ZOTERO_ITEM CSL_CITATION {"citationID":"OxZ2UH70","properties":{"formattedCitation":"(GeeksforGeeks, 2024)","plainCitation":"(GeeksforGeeks, 2024)","noteIndex":0},"citationItems":[{"id":139,"uris":["http://zotero.org/users/15417947/items/UDPF9WJ7"],"itemData":{"id":139,"type":"webpage","abstract":"A Computer Science portal for geeks. It contains well written, well thought and well explained computer science and programming articles, quizzes and practice/competitive programming/company interview Questions.","container-title":"GeeksforGeeks","language":"en-US","note":"section: Deep Learning","title":"Keras vs Tensorflow vs Pytorch","URL":"https://www.geeksforgeeks.org/keras-vs-tensorflow-vs-pytorch/","author":[{"family":"GeeksforGeeks","given":""}],"accessed":{"date-parts":[["2024",12,8]]}}}],"schema":"https://github.com/citation-style-language/schema/raw/master/csl-citation.json"} </w:instrText>
      </w:r>
      <w:r w:rsidR="00BC0C43">
        <w:fldChar w:fldCharType="separate"/>
      </w:r>
      <w:r w:rsidR="00BC0C43" w:rsidRPr="00BC0C43">
        <w:rPr>
          <w:rFonts w:cs="Times New Roman"/>
        </w:rPr>
        <w:t>(GeeksforGeeks, 2024)</w:t>
      </w:r>
      <w:r w:rsidR="00BC0C43">
        <w:fldChar w:fldCharType="end"/>
      </w:r>
      <w:r w:rsidR="00BC0C43">
        <w:t>.</w:t>
      </w:r>
      <w:r w:rsidR="007512B9">
        <w:t xml:space="preserve"> </w:t>
      </w:r>
      <w:r w:rsidR="007950BF">
        <w:t>However TensorFlow</w:t>
      </w:r>
      <w:r w:rsidR="000A30FB">
        <w:t>, one</w:t>
      </w:r>
      <w:r w:rsidR="007103F5">
        <w:t xml:space="preserve"> drawback </w:t>
      </w:r>
      <w:r w:rsidR="001850D0">
        <w:t>is that it has a steep learning curve</w:t>
      </w:r>
      <w:r w:rsidR="000A30FB">
        <w:t xml:space="preserve"> compared to other frameworks like PyTorch</w:t>
      </w:r>
      <w:r w:rsidR="001850D0">
        <w:t>.</w:t>
      </w:r>
    </w:p>
    <w:p w14:paraId="1AA61EA5" w14:textId="77777777" w:rsidR="00A8110E" w:rsidRPr="00F83896" w:rsidRDefault="00A8110E" w:rsidP="00792682">
      <w:pPr>
        <w:ind w:firstLine="0"/>
      </w:pPr>
    </w:p>
    <w:p w14:paraId="0442841F" w14:textId="37DB0C12" w:rsidR="007F2889" w:rsidRPr="00EC7FB9" w:rsidRDefault="007F2889" w:rsidP="00792682">
      <w:pPr>
        <w:pStyle w:val="Heading2"/>
        <w:numPr>
          <w:ilvl w:val="1"/>
          <w:numId w:val="1"/>
        </w:numPr>
        <w:spacing w:line="360" w:lineRule="auto"/>
        <w:rPr>
          <w:rFonts w:ascii="Times New Roman" w:hAnsi="Times New Roman" w:cs="Times New Roman"/>
        </w:rPr>
      </w:pPr>
      <w:bookmarkStart w:id="18" w:name="_Toc184603618"/>
      <w:r w:rsidRPr="00EC7FB9">
        <w:rPr>
          <w:rFonts w:ascii="Times New Roman" w:hAnsi="Times New Roman" w:cs="Times New Roman"/>
        </w:rPr>
        <w:t>Allerg</w:t>
      </w:r>
      <w:r w:rsidR="007330E3" w:rsidRPr="00EC7FB9">
        <w:rPr>
          <w:rFonts w:ascii="Times New Roman" w:hAnsi="Times New Roman" w:cs="Times New Roman"/>
        </w:rPr>
        <w:t>ens</w:t>
      </w:r>
      <w:bookmarkEnd w:id="18"/>
    </w:p>
    <w:p w14:paraId="70BD2393" w14:textId="25F4E8DF" w:rsidR="005D566B" w:rsidRPr="00EC7FB9" w:rsidRDefault="00CD01D0" w:rsidP="00792682">
      <w:pPr>
        <w:ind w:firstLine="0"/>
        <w:rPr>
          <w:rFonts w:cs="Times New Roman"/>
        </w:rPr>
      </w:pPr>
      <w:r w:rsidRPr="00EC7FB9">
        <w:rPr>
          <w:rFonts w:cs="Times New Roman"/>
        </w:rPr>
        <w:t>An allergy happens when the immune system reacts excessively to a harmless substance, wrongly identifying it as a danger and initiating an immune response. These substances are known as allergens and can cause symptoms when ingested, inhaled, or come into contact with the skin</w:t>
      </w:r>
      <w:r w:rsidR="005D566B" w:rsidRPr="00EC7FB9">
        <w:rPr>
          <w:rFonts w:cs="Times New Roman"/>
        </w:rPr>
        <w:t xml:space="preserve"> </w:t>
      </w:r>
      <w:r w:rsidR="005D566B" w:rsidRPr="00EC7FB9">
        <w:rPr>
          <w:rFonts w:cs="Times New Roman"/>
        </w:rPr>
        <w:fldChar w:fldCharType="begin"/>
      </w:r>
      <w:r w:rsidR="005D566B" w:rsidRPr="00EC7FB9">
        <w:rPr>
          <w:rFonts w:cs="Times New Roman"/>
        </w:rPr>
        <w:instrText xml:space="preserve"> ADDIN ZOTERO_ITEM CSL_CITATION {"citationID":"PNIV2Bnv","properties":{"formattedCitation":"(Allergy Ireland, 2024)","plainCitation":"(Allergy Ireland, 2024)","noteIndex":0},"citationItems":[{"id":132,"uris":["http://zotero.org/users/15417947/items/7I7Y4DJ8"],"itemData":{"id":132,"type":"webpage","title":"Allergy Ireland: Allergy Statistics and Facts","URL":"https://www.allergy-ireland.ie/allergy","author":[{"family":"Allergy Ireland","given":""}],"accessed":{"date-parts":[["2024",12,8]]}}}],"schema":"https://github.com/citation-style-language/schema/raw/master/csl-citation.json"} </w:instrText>
      </w:r>
      <w:r w:rsidR="005D566B" w:rsidRPr="00EC7FB9">
        <w:rPr>
          <w:rFonts w:cs="Times New Roman"/>
        </w:rPr>
        <w:fldChar w:fldCharType="separate"/>
      </w:r>
      <w:r w:rsidR="005D566B" w:rsidRPr="00EC7FB9">
        <w:rPr>
          <w:rFonts w:cs="Times New Roman"/>
        </w:rPr>
        <w:t>(Allergy Ireland, 2024)</w:t>
      </w:r>
      <w:r w:rsidR="005D566B" w:rsidRPr="00EC7FB9">
        <w:rPr>
          <w:rFonts w:cs="Times New Roman"/>
        </w:rPr>
        <w:fldChar w:fldCharType="end"/>
      </w:r>
      <w:r w:rsidRPr="00EC7FB9">
        <w:rPr>
          <w:rFonts w:cs="Times New Roman"/>
        </w:rPr>
        <w:t xml:space="preserve">. </w:t>
      </w:r>
    </w:p>
    <w:p w14:paraId="7B808ACF" w14:textId="1C011631" w:rsidR="00B35D98" w:rsidRPr="00EC7FB9" w:rsidRDefault="00CD01D0" w:rsidP="00792682">
      <w:pPr>
        <w:ind w:firstLine="0"/>
        <w:rPr>
          <w:rFonts w:cs="Times New Roman"/>
        </w:rPr>
      </w:pPr>
      <w:r w:rsidRPr="00EC7FB9">
        <w:rPr>
          <w:rFonts w:cs="Times New Roman"/>
        </w:rPr>
        <w:t xml:space="preserve">Allergens can lead to various health issues, such as food allergies, anaphylaxis, allergic rhinitis, and contact dermatitis. Furthermore, allergens that are inhaled can worsen atopic conditions, including asthma, atopic dermatitis (eczema), and hives </w:t>
      </w:r>
      <w:r w:rsidR="00F70532" w:rsidRPr="00EC7FB9">
        <w:rPr>
          <w:rFonts w:cs="Times New Roman"/>
        </w:rPr>
        <w:fldChar w:fldCharType="begin"/>
      </w:r>
      <w:r w:rsidR="00D95BBA" w:rsidRPr="00EC7FB9">
        <w:rPr>
          <w:rFonts w:cs="Times New Roman"/>
        </w:rPr>
        <w:instrText xml:space="preserve"> ADDIN ZOTERO_ITEM CSL_CITATION {"citationID":"qYnCcQnt","properties":{"formattedCitation":"(Allergy Ireland, 2024)","plainCitation":"(Allergy Ireland, 2024)","noteIndex":0},"citationItems":[{"id":132,"uris":["http://zotero.org/users/15417947/items/7I7Y4DJ8"],"itemData":{"id":132,"type":"webpage","title":"Allergy Ireland: Allergy Statistics and Facts","URL":"https://www.allergy-ireland.ie/allergy","author":[{"family":"Allergy Ireland","given":""}],"accessed":{"date-parts":[["2024",12,8]]}}}],"schema":"https://github.com/citation-style-language/schema/raw/master/csl-citation.json"} </w:instrText>
      </w:r>
      <w:r w:rsidR="00F70532" w:rsidRPr="00EC7FB9">
        <w:rPr>
          <w:rFonts w:cs="Times New Roman"/>
        </w:rPr>
        <w:fldChar w:fldCharType="separate"/>
      </w:r>
      <w:r w:rsidR="00D95BBA" w:rsidRPr="00EC7FB9">
        <w:rPr>
          <w:rFonts w:cs="Times New Roman"/>
        </w:rPr>
        <w:t>(Allergy Ireland, 2024)</w:t>
      </w:r>
      <w:r w:rsidR="00F70532" w:rsidRPr="00EC7FB9">
        <w:rPr>
          <w:rFonts w:cs="Times New Roman"/>
        </w:rPr>
        <w:fldChar w:fldCharType="end"/>
      </w:r>
      <w:r w:rsidR="00F70532" w:rsidRPr="00EC7FB9">
        <w:rPr>
          <w:rFonts w:cs="Times New Roman"/>
        </w:rPr>
        <w:t>.</w:t>
      </w:r>
    </w:p>
    <w:p w14:paraId="07F7DA4F" w14:textId="39B99221" w:rsidR="005D566B" w:rsidRPr="00EC7FB9" w:rsidRDefault="00C26724" w:rsidP="00792682">
      <w:pPr>
        <w:ind w:firstLine="0"/>
        <w:rPr>
          <w:rFonts w:cs="Times New Roman"/>
        </w:rPr>
      </w:pPr>
      <w:r w:rsidRPr="00EC7FB9">
        <w:rPr>
          <w:rFonts w:cs="Times New Roman"/>
        </w:rPr>
        <w:t xml:space="preserve">Food allergies represent a growing health problem worldwide, and </w:t>
      </w:r>
      <w:r w:rsidR="000E668D" w:rsidRPr="00EC7FB9">
        <w:rPr>
          <w:rFonts w:cs="Times New Roman"/>
        </w:rPr>
        <w:t>i</w:t>
      </w:r>
      <w:r w:rsidRPr="00EC7FB9">
        <w:rPr>
          <w:rFonts w:cs="Times New Roman"/>
        </w:rPr>
        <w:t xml:space="preserve">t </w:t>
      </w:r>
      <w:r w:rsidR="000E668D" w:rsidRPr="00EC7FB9">
        <w:rPr>
          <w:rFonts w:cs="Times New Roman"/>
        </w:rPr>
        <w:t>is estimated</w:t>
      </w:r>
      <w:r w:rsidRPr="00EC7FB9">
        <w:rPr>
          <w:rFonts w:cs="Times New Roman"/>
        </w:rPr>
        <w:t xml:space="preserve"> that </w:t>
      </w:r>
      <w:r w:rsidR="000E668D" w:rsidRPr="00EC7FB9">
        <w:rPr>
          <w:rFonts w:cs="Times New Roman"/>
        </w:rPr>
        <w:t>1 in 10 adults</w:t>
      </w:r>
      <w:r w:rsidR="00F80110" w:rsidRPr="00EC7FB9">
        <w:rPr>
          <w:rFonts w:cs="Times New Roman"/>
        </w:rPr>
        <w:t xml:space="preserve"> are affected </w:t>
      </w:r>
      <w:r w:rsidR="00F80110" w:rsidRPr="00EC7FB9">
        <w:rPr>
          <w:rFonts w:cs="Times New Roman"/>
        </w:rPr>
        <w:fldChar w:fldCharType="begin"/>
      </w:r>
      <w:r w:rsidR="00F80110" w:rsidRPr="00EC7FB9">
        <w:rPr>
          <w:rFonts w:cs="Times New Roman"/>
        </w:rPr>
        <w:instrText xml:space="preserve"> ADDIN ZOTERO_ITEM CSL_CITATION {"citationID":"6PWAHXdT","properties":{"formattedCitation":"(Tanno and Demoly, 2022)","plainCitation":"(Tanno and Demoly, 2022)","noteIndex":0},"citationItems":[{"id":136,"uris":["http://zotero.org/users/15417947/items/B3QIER9E"],"itemData":{"id":136,"type":"article-journal","abstract":"There are increasing global data regarding the prevalence of food allergy and food‐induced anaphylaxis. However, knowledge in morbidity and mortality epidemiological data is still not optimal, and international comparable standards remain poorly accessed. This information could in turn support better clinical practice and possibly prevent future severe reactions and avoidable fatalities. The International Classification of Diseases (ICD) is the standard diagnostic tool used for epidemiology, health management, and clinical purposes supported by the World Health Organization (WHO). It is also used to determine health care payment and reimbursement of providers and health care services in hospitals. Thanks to the academic and technical efforts under the ALLERGY in ICD‐11 initiative the pioneer “Allergy and hypersensitivity conditions” section has been built under the “Disorders of the Immune System” chapter of the ICD‐11. The “Food hypersensitivity” (FH) subsection is classified under the “Complex allergic or hypersensitivity conditions” section and “Food‐induced anaphylaxis” is under the “Anaphylaxis” section. In order to inform the development of strategies to reduce preventable FHs/food allergies, the burden of disease in different healthcare settings and patient populations and their common etiologies need to be understood. Besides, greater specificity regarding clinical conditions and services delivered will provide payers, policy makers, and providers with better information to make major refinements to countries payment and reimbursement systems, including the design and implementation of pay‐for‐performance program.The new classification addressed to FHs will enable the collection of more accurate epidemiological data to support quality management of patients with FHs/food allergies, and better facilitate health care planning and decision‐making and public health measures to prevent and reduce their morbidity and mortality. The improved logic and standardized definitions through the ICD‐11 (and other WHO classifications) will also facilitate international comparisons of quality care and the sharing of best practice globally.","container-title":"Pediatric Allergy and Immunology","DOI":"10.1111/pai.13882","ISSN":"0905-6157","issue":"11","journalAbbreviation":"Pediatr Allergy Immunol","note":"PMID: 36433855\nPMCID: PMC9828038","page":"e13882","source":"PubMed Central","title":"Food allergy in the World Health Organization's International Classification of Diseases (ICD)‐11","volume":"33","author":[{"family":"Tanno","given":"Luciana Kase"},{"family":"Demoly","given":"Pascal"}],"issued":{"date-parts":[["2022",11]]}}}],"schema":"https://github.com/citation-style-language/schema/raw/master/csl-citation.json"} </w:instrText>
      </w:r>
      <w:r w:rsidR="00F80110" w:rsidRPr="00EC7FB9">
        <w:rPr>
          <w:rFonts w:cs="Times New Roman"/>
        </w:rPr>
        <w:fldChar w:fldCharType="separate"/>
      </w:r>
      <w:r w:rsidR="00F80110" w:rsidRPr="00EC7FB9">
        <w:rPr>
          <w:rFonts w:cs="Times New Roman"/>
        </w:rPr>
        <w:t>(Tanno and Demoly, 2022)</w:t>
      </w:r>
      <w:r w:rsidR="00F80110" w:rsidRPr="00EC7FB9">
        <w:rPr>
          <w:rFonts w:cs="Times New Roman"/>
        </w:rPr>
        <w:fldChar w:fldCharType="end"/>
      </w:r>
      <w:r w:rsidR="00F80110" w:rsidRPr="00EC7FB9">
        <w:rPr>
          <w:rFonts w:cs="Times New Roman"/>
        </w:rPr>
        <w:t>.</w:t>
      </w:r>
    </w:p>
    <w:p w14:paraId="3873D48D" w14:textId="685F5D1E" w:rsidR="000F5B58" w:rsidRPr="00EC7FB9" w:rsidRDefault="00955C80" w:rsidP="00792682">
      <w:pPr>
        <w:pStyle w:val="Heading4"/>
        <w:spacing w:line="360" w:lineRule="auto"/>
        <w:rPr>
          <w:rFonts w:cs="Times New Roman"/>
        </w:rPr>
      </w:pPr>
      <w:r w:rsidRPr="00EC7FB9">
        <w:rPr>
          <w:rFonts w:cs="Times New Roman"/>
        </w:rPr>
        <w:t>1.3</w:t>
      </w:r>
      <w:r w:rsidR="00E857F1" w:rsidRPr="00EC7FB9">
        <w:rPr>
          <w:rFonts w:cs="Times New Roman"/>
        </w:rPr>
        <w:t xml:space="preserve">.1 </w:t>
      </w:r>
      <w:r w:rsidR="003C3A38" w:rsidRPr="00EC7FB9">
        <w:rPr>
          <w:rFonts w:cs="Times New Roman"/>
        </w:rPr>
        <w:t xml:space="preserve">Food Allergens </w:t>
      </w:r>
      <w:r w:rsidR="008D2A31" w:rsidRPr="00EC7FB9">
        <w:rPr>
          <w:rFonts w:cs="Times New Roman"/>
        </w:rPr>
        <w:t xml:space="preserve">Allergen </w:t>
      </w:r>
      <w:r w:rsidR="00387849" w:rsidRPr="00EC7FB9">
        <w:rPr>
          <w:rFonts w:cs="Times New Roman"/>
        </w:rPr>
        <w:t>Categories</w:t>
      </w:r>
    </w:p>
    <w:p w14:paraId="4B5A372A" w14:textId="7AA601F6" w:rsidR="00AD026C" w:rsidRPr="00EC7FB9" w:rsidRDefault="00AD026C" w:rsidP="00792682">
      <w:pPr>
        <w:ind w:left="360" w:firstLine="0"/>
        <w:rPr>
          <w:rFonts w:cs="Times New Roman"/>
        </w:rPr>
      </w:pPr>
      <w:r w:rsidRPr="00EC7FB9">
        <w:rPr>
          <w:rFonts w:cs="Times New Roman"/>
        </w:rPr>
        <w:t>The Food Safety Authority of Ireland</w:t>
      </w:r>
      <w:r w:rsidR="00EE5ADD" w:rsidRPr="00EC7FB9">
        <w:rPr>
          <w:rFonts w:cs="Times New Roman"/>
        </w:rPr>
        <w:t xml:space="preserve"> defines 14 major allergens that </w:t>
      </w:r>
      <w:r w:rsidR="003D6C1B" w:rsidRPr="00EC7FB9">
        <w:rPr>
          <w:rFonts w:cs="Times New Roman"/>
        </w:rPr>
        <w:t>businesses</w:t>
      </w:r>
      <w:r w:rsidR="00E77072" w:rsidRPr="00EC7FB9">
        <w:rPr>
          <w:rFonts w:cs="Times New Roman"/>
        </w:rPr>
        <w:t xml:space="preserve"> must declare if used in their food</w:t>
      </w:r>
      <w:r w:rsidR="003D6C1B" w:rsidRPr="00EC7FB9">
        <w:rPr>
          <w:rFonts w:cs="Times New Roman"/>
        </w:rPr>
        <w:t xml:space="preserve"> </w:t>
      </w:r>
      <w:r w:rsidR="003D6C1B" w:rsidRPr="00EC7FB9">
        <w:rPr>
          <w:rFonts w:cs="Times New Roman"/>
        </w:rPr>
        <w:fldChar w:fldCharType="begin"/>
      </w:r>
      <w:r w:rsidR="003D6C1B" w:rsidRPr="00EC7FB9">
        <w:rPr>
          <w:rFonts w:cs="Times New Roman"/>
        </w:rPr>
        <w:instrText xml:space="preserve"> ADDIN ZOTERO_ITEM CSL_CITATION {"citationID":"zubrpp4k","properties":{"formattedCitation":"(Food Safety Authority, 2024)","plainCitation":"(Food Safety Authority, 2024)","noteIndex":0},"citationItems":[{"id":79,"uris":["http://zotero.org/users/15417947/items/ZM8QFVAJ"],"itemData":{"id":79,"type":"webpage","container-title":"Food Safety Authority of Ireland","language":"en","title":"The 14 Allergens","URL":"https://www.fsai.ie/Business-Advice/Starting-a-Food-Business/Allergens","author":[{"family":"Food Safety Authority","given":""}],"accessed":{"date-parts":[["2024",11,14]]}}}],"schema":"https://github.com/citation-style-language/schema/raw/master/csl-citation.json"} </w:instrText>
      </w:r>
      <w:r w:rsidR="003D6C1B" w:rsidRPr="00EC7FB9">
        <w:rPr>
          <w:rFonts w:cs="Times New Roman"/>
        </w:rPr>
        <w:fldChar w:fldCharType="separate"/>
      </w:r>
      <w:r w:rsidR="003D6C1B" w:rsidRPr="00EC7FB9">
        <w:rPr>
          <w:rFonts w:cs="Times New Roman"/>
        </w:rPr>
        <w:t>(Food Safety Authority, 2024)</w:t>
      </w:r>
      <w:r w:rsidR="003D6C1B" w:rsidRPr="00EC7FB9">
        <w:rPr>
          <w:rFonts w:cs="Times New Roman"/>
        </w:rPr>
        <w:fldChar w:fldCharType="end"/>
      </w:r>
      <w:r w:rsidR="003D6C1B" w:rsidRPr="00EC7FB9">
        <w:rPr>
          <w:rFonts w:cs="Times New Roman"/>
        </w:rPr>
        <w:t xml:space="preserve">. </w:t>
      </w:r>
      <w:r w:rsidR="00E77072" w:rsidRPr="00EC7FB9">
        <w:rPr>
          <w:rFonts w:cs="Times New Roman"/>
        </w:rPr>
        <w:t>These Allergens are</w:t>
      </w:r>
      <w:r w:rsidR="008673F0" w:rsidRPr="00EC7FB9">
        <w:rPr>
          <w:rFonts w:cs="Times New Roman"/>
        </w:rPr>
        <w:t xml:space="preserve"> as follows</w:t>
      </w:r>
      <w:r w:rsidR="00E77072" w:rsidRPr="00EC7FB9">
        <w:rPr>
          <w:rFonts w:cs="Times New Roman"/>
        </w:rPr>
        <w:t>:</w:t>
      </w:r>
    </w:p>
    <w:p w14:paraId="4B3EB1B4" w14:textId="3C8AC3F9" w:rsidR="00E77072" w:rsidRPr="00EC7FB9" w:rsidRDefault="00357DFD" w:rsidP="00792682">
      <w:pPr>
        <w:pStyle w:val="ListParagraph"/>
        <w:numPr>
          <w:ilvl w:val="0"/>
          <w:numId w:val="3"/>
        </w:numPr>
        <w:spacing w:line="360" w:lineRule="auto"/>
        <w:rPr>
          <w:rFonts w:cs="Times New Roman"/>
        </w:rPr>
      </w:pPr>
      <w:r w:rsidRPr="00EC7FB9">
        <w:rPr>
          <w:rFonts w:cs="Times New Roman"/>
        </w:rPr>
        <w:t>Cereals containing gluten</w:t>
      </w:r>
    </w:p>
    <w:p w14:paraId="6472298F" w14:textId="5B58E4D1" w:rsidR="00357DFD" w:rsidRPr="00EC7FB9" w:rsidRDefault="00357DFD" w:rsidP="00792682">
      <w:pPr>
        <w:pStyle w:val="ListParagraph"/>
        <w:numPr>
          <w:ilvl w:val="0"/>
          <w:numId w:val="3"/>
        </w:numPr>
        <w:spacing w:line="360" w:lineRule="auto"/>
        <w:rPr>
          <w:rFonts w:cs="Times New Roman"/>
        </w:rPr>
      </w:pPr>
      <w:r w:rsidRPr="00EC7FB9">
        <w:rPr>
          <w:rFonts w:cs="Times New Roman"/>
        </w:rPr>
        <w:t>Crustations</w:t>
      </w:r>
    </w:p>
    <w:p w14:paraId="01152D15" w14:textId="71B2F1FB" w:rsidR="00357DFD" w:rsidRPr="00EC7FB9" w:rsidRDefault="00357DFD" w:rsidP="00792682">
      <w:pPr>
        <w:pStyle w:val="ListParagraph"/>
        <w:numPr>
          <w:ilvl w:val="0"/>
          <w:numId w:val="3"/>
        </w:numPr>
        <w:spacing w:line="360" w:lineRule="auto"/>
        <w:rPr>
          <w:rFonts w:cs="Times New Roman"/>
        </w:rPr>
      </w:pPr>
      <w:r w:rsidRPr="00EC7FB9">
        <w:rPr>
          <w:rFonts w:cs="Times New Roman"/>
        </w:rPr>
        <w:t>Eggs</w:t>
      </w:r>
    </w:p>
    <w:p w14:paraId="78F11511" w14:textId="733E640A" w:rsidR="00357DFD" w:rsidRPr="00EC7FB9" w:rsidRDefault="00357DFD" w:rsidP="00792682">
      <w:pPr>
        <w:pStyle w:val="ListParagraph"/>
        <w:numPr>
          <w:ilvl w:val="0"/>
          <w:numId w:val="3"/>
        </w:numPr>
        <w:spacing w:line="360" w:lineRule="auto"/>
        <w:rPr>
          <w:rFonts w:cs="Times New Roman"/>
        </w:rPr>
      </w:pPr>
      <w:r w:rsidRPr="00EC7FB9">
        <w:rPr>
          <w:rFonts w:cs="Times New Roman"/>
        </w:rPr>
        <w:t>Fish</w:t>
      </w:r>
    </w:p>
    <w:p w14:paraId="48E5DDA0" w14:textId="77777777" w:rsidR="00FE3614" w:rsidRPr="00EC7FB9" w:rsidRDefault="00FE3614" w:rsidP="00792682">
      <w:pPr>
        <w:pStyle w:val="ListParagraph"/>
        <w:numPr>
          <w:ilvl w:val="0"/>
          <w:numId w:val="3"/>
        </w:numPr>
        <w:spacing w:line="360" w:lineRule="auto"/>
        <w:rPr>
          <w:rFonts w:cs="Times New Roman"/>
        </w:rPr>
      </w:pPr>
      <w:r w:rsidRPr="00EC7FB9">
        <w:rPr>
          <w:rFonts w:cs="Times New Roman"/>
        </w:rPr>
        <w:t>Peanuts</w:t>
      </w:r>
    </w:p>
    <w:p w14:paraId="35742116" w14:textId="77777777" w:rsidR="00FE3614" w:rsidRPr="00EC7FB9" w:rsidRDefault="00FE3614" w:rsidP="00792682">
      <w:pPr>
        <w:pStyle w:val="ListParagraph"/>
        <w:numPr>
          <w:ilvl w:val="0"/>
          <w:numId w:val="3"/>
        </w:numPr>
        <w:spacing w:line="360" w:lineRule="auto"/>
        <w:rPr>
          <w:rFonts w:cs="Times New Roman"/>
        </w:rPr>
      </w:pPr>
      <w:r w:rsidRPr="00EC7FB9">
        <w:rPr>
          <w:rFonts w:cs="Times New Roman"/>
        </w:rPr>
        <w:t>Soybeans</w:t>
      </w:r>
    </w:p>
    <w:p w14:paraId="7FE2B099" w14:textId="43261A4A" w:rsidR="00FE3614" w:rsidRPr="00EC7FB9" w:rsidRDefault="00FE3614" w:rsidP="00792682">
      <w:pPr>
        <w:pStyle w:val="ListParagraph"/>
        <w:numPr>
          <w:ilvl w:val="0"/>
          <w:numId w:val="3"/>
        </w:numPr>
        <w:spacing w:line="360" w:lineRule="auto"/>
        <w:rPr>
          <w:rFonts w:cs="Times New Roman"/>
        </w:rPr>
      </w:pPr>
      <w:r w:rsidRPr="00EC7FB9">
        <w:rPr>
          <w:rFonts w:cs="Times New Roman"/>
        </w:rPr>
        <w:t>Milk</w:t>
      </w:r>
    </w:p>
    <w:p w14:paraId="457C584D" w14:textId="41224492" w:rsidR="00FE3614" w:rsidRPr="00EC7FB9" w:rsidRDefault="00FE3614" w:rsidP="00792682">
      <w:pPr>
        <w:pStyle w:val="ListParagraph"/>
        <w:numPr>
          <w:ilvl w:val="0"/>
          <w:numId w:val="3"/>
        </w:numPr>
        <w:spacing w:line="360" w:lineRule="auto"/>
        <w:rPr>
          <w:rFonts w:cs="Times New Roman"/>
        </w:rPr>
      </w:pPr>
      <w:r w:rsidRPr="00EC7FB9">
        <w:rPr>
          <w:rFonts w:cs="Times New Roman"/>
        </w:rPr>
        <w:t>Nuts</w:t>
      </w:r>
    </w:p>
    <w:p w14:paraId="1D2FC489" w14:textId="77777777" w:rsidR="00FE3614" w:rsidRPr="00EC7FB9" w:rsidRDefault="00FE3614" w:rsidP="00792682">
      <w:pPr>
        <w:pStyle w:val="ListParagraph"/>
        <w:numPr>
          <w:ilvl w:val="0"/>
          <w:numId w:val="3"/>
        </w:numPr>
        <w:spacing w:line="360" w:lineRule="auto"/>
        <w:rPr>
          <w:rFonts w:cs="Times New Roman"/>
        </w:rPr>
      </w:pPr>
      <w:r w:rsidRPr="00EC7FB9">
        <w:rPr>
          <w:rFonts w:cs="Times New Roman"/>
        </w:rPr>
        <w:t>Celery</w:t>
      </w:r>
    </w:p>
    <w:p w14:paraId="4C938666" w14:textId="059037C7" w:rsidR="00FE3614" w:rsidRPr="00EC7FB9" w:rsidRDefault="00FE3614" w:rsidP="00792682">
      <w:pPr>
        <w:pStyle w:val="ListParagraph"/>
        <w:numPr>
          <w:ilvl w:val="0"/>
          <w:numId w:val="3"/>
        </w:numPr>
        <w:spacing w:line="360" w:lineRule="auto"/>
        <w:rPr>
          <w:rFonts w:cs="Times New Roman"/>
        </w:rPr>
      </w:pPr>
      <w:r w:rsidRPr="00EC7FB9">
        <w:rPr>
          <w:rFonts w:cs="Times New Roman"/>
        </w:rPr>
        <w:t>Mustard</w:t>
      </w:r>
    </w:p>
    <w:p w14:paraId="48CBB332" w14:textId="0321EE2C" w:rsidR="00FE3614" w:rsidRPr="00EC7FB9" w:rsidRDefault="00FE3614" w:rsidP="00792682">
      <w:pPr>
        <w:pStyle w:val="ListParagraph"/>
        <w:numPr>
          <w:ilvl w:val="0"/>
          <w:numId w:val="3"/>
        </w:numPr>
        <w:spacing w:line="360" w:lineRule="auto"/>
        <w:rPr>
          <w:rFonts w:cs="Times New Roman"/>
        </w:rPr>
      </w:pPr>
      <w:r w:rsidRPr="00EC7FB9">
        <w:rPr>
          <w:rFonts w:cs="Times New Roman"/>
        </w:rPr>
        <w:t>Sesame seeds</w:t>
      </w:r>
    </w:p>
    <w:p w14:paraId="11B62401" w14:textId="1C9D5380" w:rsidR="00FE3614" w:rsidRPr="00EC7FB9" w:rsidRDefault="00FE3614" w:rsidP="00792682">
      <w:pPr>
        <w:pStyle w:val="ListParagraph"/>
        <w:numPr>
          <w:ilvl w:val="0"/>
          <w:numId w:val="3"/>
        </w:numPr>
        <w:spacing w:line="360" w:lineRule="auto"/>
        <w:rPr>
          <w:rFonts w:cs="Times New Roman"/>
        </w:rPr>
      </w:pPr>
      <w:r w:rsidRPr="00EC7FB9">
        <w:rPr>
          <w:rFonts w:cs="Times New Roman"/>
        </w:rPr>
        <w:t>Sulphur dioxide and sulphites</w:t>
      </w:r>
    </w:p>
    <w:p w14:paraId="443B8B40" w14:textId="26665F74" w:rsidR="00FE3614" w:rsidRPr="00EC7FB9" w:rsidRDefault="00FE3614" w:rsidP="00792682">
      <w:pPr>
        <w:pStyle w:val="ListParagraph"/>
        <w:numPr>
          <w:ilvl w:val="0"/>
          <w:numId w:val="3"/>
        </w:numPr>
        <w:spacing w:line="360" w:lineRule="auto"/>
        <w:rPr>
          <w:rFonts w:cs="Times New Roman"/>
        </w:rPr>
      </w:pPr>
      <w:r w:rsidRPr="00EC7FB9">
        <w:rPr>
          <w:rFonts w:cs="Times New Roman"/>
        </w:rPr>
        <w:t>Lupin</w:t>
      </w:r>
    </w:p>
    <w:p w14:paraId="69E443DE" w14:textId="48D11283" w:rsidR="00FE3614" w:rsidRPr="00EC7FB9" w:rsidRDefault="000D27BA" w:rsidP="00792682">
      <w:pPr>
        <w:pStyle w:val="ListParagraph"/>
        <w:numPr>
          <w:ilvl w:val="0"/>
          <w:numId w:val="3"/>
        </w:numPr>
        <w:spacing w:line="360" w:lineRule="auto"/>
        <w:rPr>
          <w:rFonts w:cs="Times New Roman"/>
        </w:rPr>
      </w:pPr>
      <w:r w:rsidRPr="00EC7FB9">
        <w:rPr>
          <w:rFonts w:cs="Times New Roman"/>
        </w:rPr>
        <w:t>Molluscs</w:t>
      </w:r>
    </w:p>
    <w:p w14:paraId="0FAF70CA" w14:textId="792DB5DE" w:rsidR="004E2197" w:rsidRPr="00EC7FB9" w:rsidRDefault="004E2197" w:rsidP="00792682">
      <w:pPr>
        <w:pStyle w:val="Heading1"/>
        <w:spacing w:line="360" w:lineRule="auto"/>
        <w:rPr>
          <w:rFonts w:ascii="Times New Roman" w:hAnsi="Times New Roman" w:cs="Times New Roman"/>
        </w:rPr>
      </w:pPr>
      <w:bookmarkStart w:id="19" w:name="_Toc184603619"/>
      <w:r w:rsidRPr="00EC7FB9">
        <w:rPr>
          <w:rFonts w:ascii="Times New Roman" w:hAnsi="Times New Roman" w:cs="Times New Roman"/>
        </w:rPr>
        <w:lastRenderedPageBreak/>
        <w:t>Chapter 2: Methodology</w:t>
      </w:r>
      <w:bookmarkEnd w:id="19"/>
    </w:p>
    <w:p w14:paraId="0CA5AF58" w14:textId="70591677" w:rsidR="00B43814" w:rsidRPr="00EC7FB9" w:rsidRDefault="009A56B7" w:rsidP="00792682">
      <w:pPr>
        <w:pStyle w:val="Heading2"/>
        <w:spacing w:line="360" w:lineRule="auto"/>
        <w:rPr>
          <w:rFonts w:ascii="Times New Roman" w:hAnsi="Times New Roman" w:cs="Times New Roman"/>
        </w:rPr>
      </w:pPr>
      <w:bookmarkStart w:id="20" w:name="_Toc184603620"/>
      <w:r w:rsidRPr="00EC7FB9">
        <w:rPr>
          <w:rFonts w:ascii="Times New Roman" w:hAnsi="Times New Roman" w:cs="Times New Roman"/>
        </w:rPr>
        <w:t>2.1 Overview</w:t>
      </w:r>
      <w:bookmarkEnd w:id="20"/>
    </w:p>
    <w:p w14:paraId="688966BB" w14:textId="19FE6926" w:rsidR="00096C53" w:rsidRPr="00EC7FB9" w:rsidRDefault="00976643" w:rsidP="00792682">
      <w:pPr>
        <w:ind w:firstLine="0"/>
        <w:rPr>
          <w:rFonts w:cs="Times New Roman"/>
        </w:rPr>
      </w:pPr>
      <w:r w:rsidRPr="00EC7FB9">
        <w:rPr>
          <w:rFonts w:cs="Times New Roman"/>
        </w:rPr>
        <w:t xml:space="preserve">The primary objective of this project is to develop a computer vision system that can </w:t>
      </w:r>
      <w:r w:rsidR="00122C43" w:rsidRPr="00EC7FB9">
        <w:rPr>
          <w:rFonts w:cs="Times New Roman"/>
        </w:rPr>
        <w:t xml:space="preserve">accurately </w:t>
      </w:r>
      <w:r w:rsidRPr="00EC7FB9">
        <w:rPr>
          <w:rFonts w:cs="Times New Roman"/>
        </w:rPr>
        <w:t xml:space="preserve">predict the presence of </w:t>
      </w:r>
      <w:r w:rsidR="00545C22" w:rsidRPr="00EC7FB9">
        <w:rPr>
          <w:rFonts w:cs="Times New Roman"/>
        </w:rPr>
        <w:t xml:space="preserve">the </w:t>
      </w:r>
      <w:r w:rsidRPr="00EC7FB9">
        <w:rPr>
          <w:rFonts w:cs="Times New Roman"/>
        </w:rPr>
        <w:t>14 major food allergens in food images. To achieve this, a</w:t>
      </w:r>
      <w:r w:rsidR="00711C62" w:rsidRPr="00EC7FB9">
        <w:rPr>
          <w:rFonts w:cs="Times New Roman"/>
        </w:rPr>
        <w:t>s researched in the literature review, a</w:t>
      </w:r>
      <w:r w:rsidRPr="00EC7FB9">
        <w:rPr>
          <w:rFonts w:cs="Times New Roman"/>
        </w:rPr>
        <w:t xml:space="preserve"> Convolutional Neural Network (CNN)</w:t>
      </w:r>
      <w:r w:rsidR="00545C22" w:rsidRPr="00EC7FB9">
        <w:rPr>
          <w:rFonts w:cs="Times New Roman"/>
        </w:rPr>
        <w:t xml:space="preserve"> </w:t>
      </w:r>
      <w:r w:rsidR="00D26BE1" w:rsidRPr="00EC7FB9">
        <w:rPr>
          <w:rFonts w:cs="Times New Roman"/>
        </w:rPr>
        <w:t>will be utilised</w:t>
      </w:r>
      <w:r w:rsidRPr="00EC7FB9">
        <w:rPr>
          <w:rFonts w:cs="Times New Roman"/>
        </w:rPr>
        <w:t xml:space="preserve">. </w:t>
      </w:r>
      <w:r w:rsidR="00B11FE6" w:rsidRPr="00EC7FB9">
        <w:rPr>
          <w:rFonts w:cs="Times New Roman"/>
        </w:rPr>
        <w:t>The approach taken to train the model will be multilabel</w:t>
      </w:r>
      <w:r w:rsidR="00A93EAD" w:rsidRPr="00EC7FB9">
        <w:rPr>
          <w:rFonts w:cs="Times New Roman"/>
        </w:rPr>
        <w:t xml:space="preserve"> classification</w:t>
      </w:r>
      <w:r w:rsidR="00B11FE6" w:rsidRPr="00EC7FB9">
        <w:rPr>
          <w:rFonts w:cs="Times New Roman"/>
        </w:rPr>
        <w:t xml:space="preserve"> training, as each image can be associated with any number of the 14 allergens.</w:t>
      </w:r>
    </w:p>
    <w:p w14:paraId="0A70C81C" w14:textId="3D84669E" w:rsidR="001823EE" w:rsidRPr="00EC7FB9" w:rsidRDefault="00A3794F" w:rsidP="00792682">
      <w:pPr>
        <w:ind w:firstLine="0"/>
        <w:rPr>
          <w:rFonts w:cs="Times New Roman"/>
        </w:rPr>
      </w:pPr>
      <w:r w:rsidRPr="00EC7FB9">
        <w:rPr>
          <w:rFonts w:cs="Times New Roman"/>
        </w:rPr>
        <w:t xml:space="preserve">To train a CNN model effectively, a </w:t>
      </w:r>
      <w:r w:rsidR="00B63FD1" w:rsidRPr="00EC7FB9">
        <w:rPr>
          <w:rFonts w:cs="Times New Roman"/>
        </w:rPr>
        <w:t xml:space="preserve">large and well-annotated dataset </w:t>
      </w:r>
      <w:r w:rsidR="00C664B9" w:rsidRPr="00EC7FB9">
        <w:rPr>
          <w:rFonts w:cs="Times New Roman"/>
        </w:rPr>
        <w:t xml:space="preserve">is </w:t>
      </w:r>
      <w:r w:rsidR="00D51D74" w:rsidRPr="00EC7FB9">
        <w:rPr>
          <w:rFonts w:cs="Times New Roman"/>
        </w:rPr>
        <w:t>essential</w:t>
      </w:r>
      <w:r w:rsidR="00C664B9" w:rsidRPr="00EC7FB9">
        <w:rPr>
          <w:rFonts w:cs="Times New Roman"/>
        </w:rPr>
        <w:t>.</w:t>
      </w:r>
      <w:r w:rsidR="0074011B" w:rsidRPr="00EC7FB9">
        <w:rPr>
          <w:rFonts w:cs="Times New Roman"/>
        </w:rPr>
        <w:t xml:space="preserve"> </w:t>
      </w:r>
      <w:r w:rsidR="0050592C">
        <w:rPr>
          <w:rFonts w:cs="Times New Roman"/>
        </w:rPr>
        <w:t xml:space="preserve">Due to the specific nature </w:t>
      </w:r>
      <w:r w:rsidR="00A940CA">
        <w:rPr>
          <w:rFonts w:cs="Times New Roman"/>
        </w:rPr>
        <w:t>of the data required, t</w:t>
      </w:r>
      <w:r w:rsidR="00976643" w:rsidRPr="00EC7FB9">
        <w:rPr>
          <w:rFonts w:cs="Times New Roman"/>
        </w:rPr>
        <w:t xml:space="preserve">his dataset will be </w:t>
      </w:r>
      <w:r w:rsidR="001E6445" w:rsidRPr="00EC7FB9">
        <w:rPr>
          <w:rFonts w:cs="Times New Roman"/>
        </w:rPr>
        <w:t>gathered</w:t>
      </w:r>
      <w:r w:rsidR="00976643" w:rsidRPr="00EC7FB9">
        <w:rPr>
          <w:rFonts w:cs="Times New Roman"/>
        </w:rPr>
        <w:t xml:space="preserve"> by scraping </w:t>
      </w:r>
      <w:r w:rsidR="001E6445" w:rsidRPr="00EC7FB9">
        <w:rPr>
          <w:rFonts w:cs="Times New Roman"/>
        </w:rPr>
        <w:t>a large quantity of</w:t>
      </w:r>
      <w:r w:rsidR="00976643" w:rsidRPr="00EC7FB9">
        <w:rPr>
          <w:rFonts w:cs="Times New Roman"/>
        </w:rPr>
        <w:t xml:space="preserve"> food images and their </w:t>
      </w:r>
      <w:r w:rsidR="0074011B" w:rsidRPr="00EC7FB9">
        <w:rPr>
          <w:rFonts w:cs="Times New Roman"/>
        </w:rPr>
        <w:t>corresponding</w:t>
      </w:r>
      <w:r w:rsidR="00976643" w:rsidRPr="00EC7FB9">
        <w:rPr>
          <w:rFonts w:cs="Times New Roman"/>
        </w:rPr>
        <w:t xml:space="preserve"> ingredient</w:t>
      </w:r>
      <w:r w:rsidR="0074011B" w:rsidRPr="00EC7FB9">
        <w:rPr>
          <w:rFonts w:cs="Times New Roman"/>
        </w:rPr>
        <w:t xml:space="preserve"> lists from reputable </w:t>
      </w:r>
      <w:r w:rsidR="00976643" w:rsidRPr="00EC7FB9">
        <w:rPr>
          <w:rFonts w:cs="Times New Roman"/>
        </w:rPr>
        <w:t xml:space="preserve">recipe websites. </w:t>
      </w:r>
    </w:p>
    <w:p w14:paraId="1B972AE8" w14:textId="4F502EA4" w:rsidR="00614EE0" w:rsidRDefault="00614EE0" w:rsidP="00792682">
      <w:pPr>
        <w:ind w:firstLine="0"/>
        <w:rPr>
          <w:rFonts w:cs="Times New Roman"/>
        </w:rPr>
      </w:pPr>
      <w:r w:rsidRPr="00EC7FB9">
        <w:rPr>
          <w:rFonts w:cs="Times New Roman"/>
        </w:rPr>
        <w:t xml:space="preserve">Once the data is gathered, </w:t>
      </w:r>
      <w:r w:rsidR="00A966A2" w:rsidRPr="00EC7FB9">
        <w:rPr>
          <w:rFonts w:cs="Times New Roman"/>
        </w:rPr>
        <w:t xml:space="preserve">the data will be </w:t>
      </w:r>
      <w:r w:rsidR="00C2295E" w:rsidRPr="00EC7FB9">
        <w:rPr>
          <w:rFonts w:cs="Times New Roman"/>
        </w:rPr>
        <w:t>pre-processed and mapped to the predefined list of the 14 major allergens</w:t>
      </w:r>
      <w:r w:rsidR="004F7C89" w:rsidRPr="00EC7FB9">
        <w:rPr>
          <w:rFonts w:cs="Times New Roman"/>
        </w:rPr>
        <w:t xml:space="preserve">. </w:t>
      </w:r>
      <w:r w:rsidR="009F7C32" w:rsidRPr="00EC7FB9">
        <w:rPr>
          <w:rFonts w:cs="Times New Roman"/>
        </w:rPr>
        <w:t xml:space="preserve">The final dataset should consist of food images, with a vector annotation </w:t>
      </w:r>
      <w:r w:rsidR="008D4305" w:rsidRPr="00EC7FB9">
        <w:rPr>
          <w:rFonts w:cs="Times New Roman"/>
        </w:rPr>
        <w:t>indicating the presence of each allergen.</w:t>
      </w:r>
      <w:r w:rsidR="0092496B">
        <w:rPr>
          <w:rFonts w:cs="Times New Roman"/>
        </w:rPr>
        <w:t xml:space="preserve"> </w:t>
      </w:r>
    </w:p>
    <w:p w14:paraId="1D7F9417" w14:textId="1166BA2D" w:rsidR="00914DFB" w:rsidRDefault="00023E70" w:rsidP="00792682">
      <w:pPr>
        <w:ind w:firstLine="0"/>
      </w:pPr>
      <w:r w:rsidRPr="00023E70">
        <w:t xml:space="preserve">The PyTorch framework </w:t>
      </w:r>
      <w:r>
        <w:t xml:space="preserve">will be used </w:t>
      </w:r>
      <w:r w:rsidR="00BF01A9">
        <w:t>to train the</w:t>
      </w:r>
      <w:r w:rsidRPr="00023E70">
        <w:t xml:space="preserve"> </w:t>
      </w:r>
      <w:r>
        <w:t>CNN</w:t>
      </w:r>
      <w:r w:rsidRPr="00023E70">
        <w:t xml:space="preserve"> </w:t>
      </w:r>
      <w:r>
        <w:t xml:space="preserve">due </w:t>
      </w:r>
      <w:r w:rsidRPr="00023E70">
        <w:t>to its intuitive interface and strong support for CNN architectures. PyTorch</w:t>
      </w:r>
      <w:r w:rsidR="00E359DB">
        <w:t xml:space="preserve"> also</w:t>
      </w:r>
      <w:r w:rsidRPr="00023E70">
        <w:t xml:space="preserve"> </w:t>
      </w:r>
      <w:r>
        <w:t>support</w:t>
      </w:r>
      <w:r w:rsidR="00E359DB">
        <w:t>s</w:t>
      </w:r>
      <w:r w:rsidRPr="00023E70">
        <w:t xml:space="preserve"> GPU hardware acceleration</w:t>
      </w:r>
      <w:r w:rsidR="00E359DB">
        <w:t>,</w:t>
      </w:r>
      <w:r w:rsidRPr="00023E70">
        <w:t xml:space="preserve"> </w:t>
      </w:r>
      <w:r>
        <w:t>allowing</w:t>
      </w:r>
      <w:r w:rsidRPr="00023E70">
        <w:t xml:space="preserve"> </w:t>
      </w:r>
      <w:r w:rsidR="00E359DB">
        <w:t xml:space="preserve">large datasets and complex models to be handled efficiently, significantly accelerating the training process. </w:t>
      </w:r>
      <w:r w:rsidR="00914DFB">
        <w:t>Access to an</w:t>
      </w:r>
      <w:r w:rsidRPr="00023E70">
        <w:t xml:space="preserve"> Nvidia RTX 4080 GPU </w:t>
      </w:r>
      <w:r w:rsidR="00914DFB">
        <w:t xml:space="preserve">should prove </w:t>
      </w:r>
      <w:r w:rsidR="00044A8F">
        <w:t>beneficial in training.</w:t>
      </w:r>
    </w:p>
    <w:p w14:paraId="41722AAF" w14:textId="161B4737" w:rsidR="00600E9F" w:rsidRDefault="00600E9F" w:rsidP="00792682">
      <w:pPr>
        <w:ind w:firstLine="0"/>
      </w:pPr>
      <w:r>
        <w:t xml:space="preserve">Transfer learning will be investigated </w:t>
      </w:r>
      <w:r w:rsidR="009E16EE">
        <w:t xml:space="preserve">in the next semester, leveraging pre-trained models </w:t>
      </w:r>
      <w:r w:rsidR="00CC1425">
        <w:t>for allergen prediction.</w:t>
      </w:r>
    </w:p>
    <w:p w14:paraId="0F3DB3C5" w14:textId="77777777" w:rsidR="008504FC" w:rsidRPr="00600E9F" w:rsidRDefault="008504FC" w:rsidP="00792682">
      <w:pPr>
        <w:ind w:firstLine="0"/>
      </w:pPr>
    </w:p>
    <w:p w14:paraId="7C0C7AF1" w14:textId="307F44CF" w:rsidR="00D81FAE" w:rsidRPr="00EC7FB9" w:rsidRDefault="00D81FAE" w:rsidP="00792682">
      <w:pPr>
        <w:pStyle w:val="Heading2"/>
        <w:spacing w:line="360" w:lineRule="auto"/>
        <w:rPr>
          <w:rFonts w:ascii="Times New Roman" w:hAnsi="Times New Roman" w:cs="Times New Roman"/>
        </w:rPr>
      </w:pPr>
      <w:bookmarkStart w:id="21" w:name="_Toc184603621"/>
      <w:r w:rsidRPr="00EC7FB9">
        <w:rPr>
          <w:rFonts w:ascii="Times New Roman" w:hAnsi="Times New Roman" w:cs="Times New Roman"/>
        </w:rPr>
        <w:t>2.</w:t>
      </w:r>
      <w:r w:rsidR="009A56B7" w:rsidRPr="00EC7FB9">
        <w:rPr>
          <w:rFonts w:ascii="Times New Roman" w:hAnsi="Times New Roman" w:cs="Times New Roman"/>
        </w:rPr>
        <w:t>2</w:t>
      </w:r>
      <w:r w:rsidRPr="00EC7FB9">
        <w:rPr>
          <w:rFonts w:ascii="Times New Roman" w:hAnsi="Times New Roman" w:cs="Times New Roman"/>
        </w:rPr>
        <w:t xml:space="preserve"> Research Question</w:t>
      </w:r>
      <w:bookmarkEnd w:id="21"/>
    </w:p>
    <w:p w14:paraId="78183B13" w14:textId="33ACE731" w:rsidR="00CA2A02" w:rsidRPr="00EC7FB9" w:rsidRDefault="00D81FAE" w:rsidP="00792682">
      <w:pPr>
        <w:ind w:firstLine="0"/>
        <w:rPr>
          <w:rFonts w:cs="Times New Roman"/>
        </w:rPr>
      </w:pPr>
      <w:r w:rsidRPr="00EC7FB9">
        <w:rPr>
          <w:rFonts w:cs="Times New Roman"/>
        </w:rPr>
        <w:t xml:space="preserve">How can </w:t>
      </w:r>
      <w:r w:rsidR="00ED0AC7" w:rsidRPr="00EC7FB9">
        <w:rPr>
          <w:rFonts w:cs="Times New Roman"/>
        </w:rPr>
        <w:t xml:space="preserve">AI </w:t>
      </w:r>
      <w:r w:rsidRPr="00EC7FB9">
        <w:rPr>
          <w:rFonts w:cs="Times New Roman"/>
        </w:rPr>
        <w:t xml:space="preserve">computer vision be used to </w:t>
      </w:r>
      <w:r w:rsidR="00A165AC" w:rsidRPr="00EC7FB9">
        <w:rPr>
          <w:rFonts w:cs="Times New Roman"/>
        </w:rPr>
        <w:t xml:space="preserve">predict the </w:t>
      </w:r>
      <w:r w:rsidR="00E1473F" w:rsidRPr="00EC7FB9">
        <w:rPr>
          <w:rFonts w:cs="Times New Roman"/>
        </w:rPr>
        <w:t>presence of</w:t>
      </w:r>
      <w:r w:rsidRPr="00EC7FB9">
        <w:rPr>
          <w:rFonts w:cs="Times New Roman"/>
        </w:rPr>
        <w:t xml:space="preserve"> allergens in </w:t>
      </w:r>
      <w:r w:rsidR="00E1157F" w:rsidRPr="00EC7FB9">
        <w:rPr>
          <w:rFonts w:cs="Times New Roman"/>
        </w:rPr>
        <w:t>food</w:t>
      </w:r>
      <w:r w:rsidR="00A165AC" w:rsidRPr="00EC7FB9">
        <w:rPr>
          <w:rFonts w:cs="Times New Roman"/>
        </w:rPr>
        <w:t xml:space="preserve"> image</w:t>
      </w:r>
      <w:r w:rsidR="00E1473F" w:rsidRPr="00EC7FB9">
        <w:rPr>
          <w:rFonts w:cs="Times New Roman"/>
        </w:rPr>
        <w:t>s</w:t>
      </w:r>
      <w:r w:rsidR="00E1157F" w:rsidRPr="00EC7FB9">
        <w:rPr>
          <w:rFonts w:cs="Times New Roman"/>
        </w:rPr>
        <w:t>?</w:t>
      </w:r>
    </w:p>
    <w:p w14:paraId="53F241D7" w14:textId="1D37CDE2" w:rsidR="00AB17B6" w:rsidRPr="00EC7FB9" w:rsidRDefault="00AB17B6" w:rsidP="00792682">
      <w:pPr>
        <w:pStyle w:val="Heading2"/>
        <w:spacing w:line="360" w:lineRule="auto"/>
        <w:rPr>
          <w:rFonts w:ascii="Times New Roman" w:hAnsi="Times New Roman" w:cs="Times New Roman"/>
        </w:rPr>
      </w:pPr>
      <w:bookmarkStart w:id="22" w:name="_Toc184603622"/>
      <w:r w:rsidRPr="00EC7FB9">
        <w:rPr>
          <w:rFonts w:ascii="Times New Roman" w:hAnsi="Times New Roman" w:cs="Times New Roman"/>
        </w:rPr>
        <w:lastRenderedPageBreak/>
        <w:t>2.3 Technologies</w:t>
      </w:r>
      <w:bookmarkEnd w:id="22"/>
    </w:p>
    <w:p w14:paraId="13152E0D" w14:textId="1FC2461E" w:rsidR="00DC527B" w:rsidRPr="00EC7FB9" w:rsidRDefault="00BC00C9" w:rsidP="00792682">
      <w:pPr>
        <w:pStyle w:val="Heading3"/>
        <w:spacing w:line="360" w:lineRule="auto"/>
        <w:rPr>
          <w:rFonts w:cs="Times New Roman"/>
        </w:rPr>
      </w:pPr>
      <w:bookmarkStart w:id="23" w:name="_Toc184603623"/>
      <w:r w:rsidRPr="00EC7FB9">
        <w:rPr>
          <w:rFonts w:cs="Times New Roman"/>
          <w:noProof/>
        </w:rPr>
        <w:drawing>
          <wp:anchor distT="0" distB="0" distL="114300" distR="114300" simplePos="0" relativeHeight="251659264" behindDoc="1" locked="0" layoutInCell="1" allowOverlap="1" wp14:anchorId="77D16364" wp14:editId="45744D9B">
            <wp:simplePos x="0" y="0"/>
            <wp:positionH relativeFrom="margin">
              <wp:align>right</wp:align>
            </wp:positionH>
            <wp:positionV relativeFrom="paragraph">
              <wp:posOffset>59690</wp:posOffset>
            </wp:positionV>
            <wp:extent cx="2160000" cy="1718326"/>
            <wp:effectExtent l="0" t="0" r="0" b="0"/>
            <wp:wrapSquare wrapText="bothSides"/>
            <wp:docPr id="891018061" name="Picture 6" descr="Data Wrangling with Python - Programming Training | Insoft Servic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Data Wrangling with Python - Programming Training | Insoft Services"/>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160000" cy="1718326"/>
                    </a:xfrm>
                    <a:prstGeom prst="rect">
                      <a:avLst/>
                    </a:prstGeom>
                    <a:ln>
                      <a:noFill/>
                    </a:ln>
                    <a:effectLst>
                      <a:outerShdw blurRad="63500" sx="102000" sy="102000" algn="ctr" rotWithShape="0">
                        <a:prstClr val="black">
                          <a:alpha val="40000"/>
                        </a:prstClr>
                      </a:outerShdw>
                    </a:effectLst>
                  </pic:spPr>
                </pic:pic>
              </a:graphicData>
            </a:graphic>
            <wp14:sizeRelH relativeFrom="margin">
              <wp14:pctWidth>0</wp14:pctWidth>
            </wp14:sizeRelH>
            <wp14:sizeRelV relativeFrom="margin">
              <wp14:pctHeight>0</wp14:pctHeight>
            </wp14:sizeRelV>
          </wp:anchor>
        </w:drawing>
      </w:r>
      <w:r w:rsidR="00DC527B" w:rsidRPr="00EC7FB9">
        <w:rPr>
          <w:rFonts w:cs="Times New Roman"/>
        </w:rPr>
        <w:t>2.3.1 Python</w:t>
      </w:r>
      <w:bookmarkEnd w:id="23"/>
    </w:p>
    <w:p w14:paraId="557D1EA8" w14:textId="02582199" w:rsidR="002B4D4A" w:rsidRPr="00EC7FB9" w:rsidRDefault="00CF00A0" w:rsidP="00792682">
      <w:pPr>
        <w:ind w:firstLine="0"/>
        <w:rPr>
          <w:rFonts w:cs="Times New Roman"/>
        </w:rPr>
      </w:pPr>
      <w:r w:rsidRPr="00EC7FB9">
        <w:rPr>
          <w:rFonts w:cs="Times New Roman"/>
        </w:rPr>
        <w:t>Python is a versatile</w:t>
      </w:r>
      <w:r w:rsidR="00EC5A8F" w:rsidRPr="00EC7FB9">
        <w:rPr>
          <w:rFonts w:cs="Times New Roman"/>
        </w:rPr>
        <w:t xml:space="preserve"> and</w:t>
      </w:r>
      <w:r w:rsidRPr="00EC7FB9">
        <w:rPr>
          <w:rFonts w:cs="Times New Roman"/>
        </w:rPr>
        <w:t xml:space="preserve"> high-level programming language that is widely used across various domains such as web development, data science, software engineering, and artificial intelligence. Its simple </w:t>
      </w:r>
      <w:r w:rsidR="005C0D5A" w:rsidRPr="00EC7FB9">
        <w:rPr>
          <w:rFonts w:cs="Times New Roman"/>
        </w:rPr>
        <w:t xml:space="preserve">English-like </w:t>
      </w:r>
      <w:r w:rsidRPr="00EC7FB9">
        <w:rPr>
          <w:rFonts w:cs="Times New Roman"/>
        </w:rPr>
        <w:t xml:space="preserve">syntax makes it easy to learn. Python comes with an extensive standard library and thousands of additional libraries designed for </w:t>
      </w:r>
      <w:r w:rsidR="00036552" w:rsidRPr="00EC7FB9">
        <w:rPr>
          <w:rFonts w:cs="Times New Roman"/>
        </w:rPr>
        <w:t>various applications</w:t>
      </w:r>
      <w:r w:rsidRPr="00EC7FB9">
        <w:rPr>
          <w:rFonts w:cs="Times New Roman"/>
        </w:rPr>
        <w:t xml:space="preserve">. For instance, NumPy and Pandas for data manipulation, Matplotlib for </w:t>
      </w:r>
      <w:r w:rsidR="00D90402" w:rsidRPr="00EC7FB9">
        <w:rPr>
          <w:rFonts w:cs="Times New Roman"/>
        </w:rPr>
        <w:t>visualisation</w:t>
      </w:r>
      <w:r w:rsidRPr="00EC7FB9">
        <w:rPr>
          <w:rFonts w:cs="Times New Roman"/>
        </w:rPr>
        <w:t xml:space="preserve">, and TensorFlow and PyTorch </w:t>
      </w:r>
      <w:r w:rsidR="00D90402" w:rsidRPr="00EC7FB9">
        <w:rPr>
          <w:rFonts w:cs="Times New Roman"/>
        </w:rPr>
        <w:t>for</w:t>
      </w:r>
      <w:r w:rsidRPr="00EC7FB9">
        <w:rPr>
          <w:rFonts w:cs="Times New Roman"/>
        </w:rPr>
        <w:t xml:space="preserve"> AI and machine learning projects</w:t>
      </w:r>
      <w:r w:rsidR="00CD7B2C" w:rsidRPr="00EC7FB9">
        <w:rPr>
          <w:rFonts w:cs="Times New Roman"/>
        </w:rPr>
        <w:t xml:space="preserve"> </w:t>
      </w:r>
      <w:r w:rsidR="00CD7B2C" w:rsidRPr="00EC7FB9">
        <w:rPr>
          <w:rFonts w:cs="Times New Roman"/>
        </w:rPr>
        <w:fldChar w:fldCharType="begin"/>
      </w:r>
      <w:r w:rsidR="00F46307" w:rsidRPr="00EC7FB9">
        <w:rPr>
          <w:rFonts w:cs="Times New Roman"/>
        </w:rPr>
        <w:instrText xml:space="preserve"> ADDIN ZOTERO_ITEM CSL_CITATION {"citationID":"OQ0EC1ry","properties":{"formattedCitation":"(Amazon, 2024b)","plainCitation":"(Amazon, 2024b)","noteIndex":0},"citationItems":[{"id":83,"uris":["http://zotero.org/users/15417947/items/E6L22E2P"],"itemData":{"id":83,"type":"webpage","abstract":"Find out more about the easy-to-learn programming language python, what the benefits of python are, and discover resources for using python.","container-title":"Amazon Web Services, Inc.","language":"en-US","title":"What is Python? - Python Programming Language Explained - AWS","title-short":"What is Python?","URL":"https://aws.amazon.com/what-is/python/","author":[{"family":"Amazon","given":""}],"accessed":{"date-parts":[["2024",11,19]]}}}],"schema":"https://github.com/citation-style-language/schema/raw/master/csl-citation.json"} </w:instrText>
      </w:r>
      <w:r w:rsidR="00CD7B2C" w:rsidRPr="00EC7FB9">
        <w:rPr>
          <w:rFonts w:cs="Times New Roman"/>
        </w:rPr>
        <w:fldChar w:fldCharType="separate"/>
      </w:r>
      <w:r w:rsidR="00F46307" w:rsidRPr="00EC7FB9">
        <w:rPr>
          <w:rFonts w:cs="Times New Roman"/>
        </w:rPr>
        <w:t>(Amazon, 2024b)</w:t>
      </w:r>
      <w:r w:rsidR="00CD7B2C" w:rsidRPr="00EC7FB9">
        <w:rPr>
          <w:rFonts w:cs="Times New Roman"/>
        </w:rPr>
        <w:fldChar w:fldCharType="end"/>
      </w:r>
      <w:r w:rsidRPr="00EC7FB9">
        <w:rPr>
          <w:rFonts w:cs="Times New Roman"/>
        </w:rPr>
        <w:t xml:space="preserve">. These tools make Python </w:t>
      </w:r>
      <w:r w:rsidR="00C22475" w:rsidRPr="00EC7FB9">
        <w:rPr>
          <w:rFonts w:cs="Times New Roman"/>
        </w:rPr>
        <w:t>ideal</w:t>
      </w:r>
      <w:r w:rsidRPr="00EC7FB9">
        <w:rPr>
          <w:rFonts w:cs="Times New Roman"/>
        </w:rPr>
        <w:t xml:space="preserve"> for AI projects, allowing data scientists and developers to clean data, train models, and implement algorithms with minimal effort.</w:t>
      </w:r>
      <w:r w:rsidR="002B4D4A" w:rsidRPr="00EC7FB9">
        <w:rPr>
          <w:rFonts w:cs="Times New Roman"/>
        </w:rPr>
        <w:t xml:space="preserve"> </w:t>
      </w:r>
    </w:p>
    <w:p w14:paraId="500572AE" w14:textId="5E02DF6F" w:rsidR="004D5037" w:rsidRPr="00EC7FB9" w:rsidRDefault="005A3E93" w:rsidP="00792682">
      <w:pPr>
        <w:pStyle w:val="Heading3"/>
        <w:spacing w:line="360" w:lineRule="auto"/>
        <w:rPr>
          <w:rFonts w:cs="Times New Roman"/>
        </w:rPr>
      </w:pPr>
      <w:bookmarkStart w:id="24" w:name="_Toc184603624"/>
      <w:r w:rsidRPr="00EC7FB9">
        <w:rPr>
          <w:rFonts w:cs="Times New Roman"/>
          <w:noProof/>
        </w:rPr>
        <w:drawing>
          <wp:anchor distT="0" distB="0" distL="114300" distR="114300" simplePos="0" relativeHeight="251660288" behindDoc="1" locked="0" layoutInCell="1" allowOverlap="1" wp14:anchorId="2D913C6F" wp14:editId="6C76A706">
            <wp:simplePos x="0" y="0"/>
            <wp:positionH relativeFrom="margin">
              <wp:align>right</wp:align>
            </wp:positionH>
            <wp:positionV relativeFrom="paragraph">
              <wp:posOffset>152400</wp:posOffset>
            </wp:positionV>
            <wp:extent cx="2159635" cy="1349375"/>
            <wp:effectExtent l="76200" t="95250" r="69215" b="98425"/>
            <wp:wrapSquare wrapText="bothSides"/>
            <wp:docPr id="801920840" name="Picture 1" descr="A green and black background with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1920840" name="Picture 1" descr="A green and black background with white text&#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159635" cy="1349375"/>
                    </a:xfrm>
                    <a:prstGeom prst="rect">
                      <a:avLst/>
                    </a:prstGeom>
                    <a:ln>
                      <a:noFill/>
                    </a:ln>
                    <a:effectLst>
                      <a:outerShdw blurRad="63500" sx="102000" sy="102000" algn="ctr" rotWithShape="0">
                        <a:prstClr val="black">
                          <a:alpha val="40000"/>
                        </a:prstClr>
                      </a:outerShdw>
                    </a:effectLst>
                  </pic:spPr>
                </pic:pic>
              </a:graphicData>
            </a:graphic>
            <wp14:sizeRelH relativeFrom="margin">
              <wp14:pctWidth>0</wp14:pctWidth>
            </wp14:sizeRelH>
            <wp14:sizeRelV relativeFrom="margin">
              <wp14:pctHeight>0</wp14:pctHeight>
            </wp14:sizeRelV>
          </wp:anchor>
        </w:drawing>
      </w:r>
      <w:r w:rsidR="004D5037" w:rsidRPr="00EC7FB9">
        <w:rPr>
          <w:rFonts w:cs="Times New Roman"/>
        </w:rPr>
        <w:t>2.3.</w:t>
      </w:r>
      <w:r w:rsidR="00DC527B" w:rsidRPr="00EC7FB9">
        <w:rPr>
          <w:rFonts w:cs="Times New Roman"/>
        </w:rPr>
        <w:t>2</w:t>
      </w:r>
      <w:r w:rsidR="004D5037" w:rsidRPr="00EC7FB9">
        <w:rPr>
          <w:rFonts w:cs="Times New Roman"/>
        </w:rPr>
        <w:t xml:space="preserve"> Py</w:t>
      </w:r>
      <w:r w:rsidR="00162D74" w:rsidRPr="00EC7FB9">
        <w:rPr>
          <w:rFonts w:cs="Times New Roman"/>
        </w:rPr>
        <w:t>C</w:t>
      </w:r>
      <w:r w:rsidR="004D5037" w:rsidRPr="00EC7FB9">
        <w:rPr>
          <w:rFonts w:cs="Times New Roman"/>
        </w:rPr>
        <w:t>harm IDE</w:t>
      </w:r>
      <w:bookmarkEnd w:id="24"/>
    </w:p>
    <w:p w14:paraId="04DCD656" w14:textId="6203C36D" w:rsidR="00162D74" w:rsidRPr="00EC7FB9" w:rsidRDefault="009C01F2" w:rsidP="00792682">
      <w:pPr>
        <w:ind w:firstLine="0"/>
        <w:rPr>
          <w:rFonts w:cs="Times New Roman"/>
        </w:rPr>
      </w:pPr>
      <w:r w:rsidRPr="00EC7FB9">
        <w:rPr>
          <w:rFonts w:cs="Times New Roman"/>
        </w:rPr>
        <w:t>PyCharm is an integrated development environment (IDE) created by JetBrains specifically for Python development. It offers a wide range of features, including code completion, real-time error detection, support for virtual environments, and integration with GitHub. Additionally, the professional edition of the software is available for free to students. Its compatibility with various Python libraries, which can be easily installed from the terminal, makes PyCharm an excellent choice for this project.</w:t>
      </w:r>
    </w:p>
    <w:p w14:paraId="7D1BDBBC" w14:textId="20BA3E3F" w:rsidR="0098521C" w:rsidRPr="00EC7FB9" w:rsidRDefault="00056BBA" w:rsidP="00792682">
      <w:pPr>
        <w:pStyle w:val="Heading3"/>
        <w:spacing w:line="360" w:lineRule="auto"/>
        <w:rPr>
          <w:rFonts w:cs="Times New Roman"/>
        </w:rPr>
      </w:pPr>
      <w:bookmarkStart w:id="25" w:name="_Toc184603625"/>
      <w:r w:rsidRPr="00EC7FB9">
        <w:rPr>
          <w:rFonts w:cs="Times New Roman"/>
          <w:noProof/>
        </w:rPr>
        <w:drawing>
          <wp:anchor distT="0" distB="0" distL="114300" distR="114300" simplePos="0" relativeHeight="251661312" behindDoc="1" locked="0" layoutInCell="1" allowOverlap="1" wp14:anchorId="1C639F79" wp14:editId="3D5685C0">
            <wp:simplePos x="0" y="0"/>
            <wp:positionH relativeFrom="margin">
              <wp:align>right</wp:align>
            </wp:positionH>
            <wp:positionV relativeFrom="paragraph">
              <wp:posOffset>266203</wp:posOffset>
            </wp:positionV>
            <wp:extent cx="2160000" cy="1214538"/>
            <wp:effectExtent l="76200" t="76200" r="69215" b="81280"/>
            <wp:wrapSquare wrapText="bothSides"/>
            <wp:docPr id="1771096462" name="Picture 1" descr="Advanced Selenium | RT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dvanced Selenium | RTTS"/>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160000" cy="1214538"/>
                    </a:xfrm>
                    <a:prstGeom prst="rect">
                      <a:avLst/>
                    </a:prstGeom>
                    <a:ln>
                      <a:noFill/>
                    </a:ln>
                    <a:effectLst>
                      <a:outerShdw blurRad="63500" sx="102000" sy="102000" algn="ctr" rotWithShape="0">
                        <a:prstClr val="black">
                          <a:alpha val="40000"/>
                        </a:prstClr>
                      </a:outerShdw>
                    </a:effectLst>
                  </pic:spPr>
                </pic:pic>
              </a:graphicData>
            </a:graphic>
            <wp14:sizeRelH relativeFrom="margin">
              <wp14:pctWidth>0</wp14:pctWidth>
            </wp14:sizeRelH>
            <wp14:sizeRelV relativeFrom="margin">
              <wp14:pctHeight>0</wp14:pctHeight>
            </wp14:sizeRelV>
          </wp:anchor>
        </w:drawing>
      </w:r>
      <w:r w:rsidR="004D5037" w:rsidRPr="00EC7FB9">
        <w:rPr>
          <w:rFonts w:cs="Times New Roman"/>
        </w:rPr>
        <w:t>2.3.</w:t>
      </w:r>
      <w:r w:rsidR="00DC527B" w:rsidRPr="00EC7FB9">
        <w:rPr>
          <w:rFonts w:cs="Times New Roman"/>
        </w:rPr>
        <w:t>3</w:t>
      </w:r>
      <w:r w:rsidR="004D5037" w:rsidRPr="00EC7FB9">
        <w:rPr>
          <w:rFonts w:cs="Times New Roman"/>
        </w:rPr>
        <w:t xml:space="preserve"> Selenium Library</w:t>
      </w:r>
      <w:bookmarkEnd w:id="25"/>
    </w:p>
    <w:p w14:paraId="75E07892" w14:textId="50E9F0F6" w:rsidR="0098205D" w:rsidRPr="00EC7FB9" w:rsidRDefault="0098205D" w:rsidP="00792682">
      <w:pPr>
        <w:ind w:firstLine="0"/>
        <w:rPr>
          <w:rFonts w:cs="Times New Roman"/>
        </w:rPr>
      </w:pPr>
      <w:r w:rsidRPr="00EC7FB9">
        <w:rPr>
          <w:rFonts w:cs="Times New Roman"/>
        </w:rPr>
        <w:t>The Selenium Python library is a tool designed for automating web browsers. It is a tool that allows developers to control web browsers through code, making it useful for interacting with dynamic web pages. Selenium can perform actions such as clicking buttons and navigating through menus, which is helpful for scraping data that loads content dynamically. Selenium supports multiple browsers, including Chrome, Firefox, and Edge</w:t>
      </w:r>
      <w:r w:rsidR="000E1542">
        <w:rPr>
          <w:rFonts w:cs="Times New Roman"/>
        </w:rPr>
        <w:t xml:space="preserve"> </w:t>
      </w:r>
      <w:r w:rsidR="000E1542">
        <w:rPr>
          <w:rFonts w:cs="Times New Roman"/>
        </w:rPr>
        <w:fldChar w:fldCharType="begin"/>
      </w:r>
      <w:r w:rsidR="00577E85">
        <w:rPr>
          <w:rFonts w:cs="Times New Roman"/>
        </w:rPr>
        <w:instrText xml:space="preserve"> ADDIN ZOTERO_ITEM CSL_CITATION {"citationID":"OBmcIKO4","properties":{"formattedCitation":"(Selenium, 2024)","plainCitation":"(Selenium, 2024)","noteIndex":0},"citationItems":[{"id":147,"uris":["http://zotero.org/users/15417947/items/TG67SN4L"],"itemData":{"id":147,"type":"webpage","abstract":"If you are new to Selenium, we have a few resources that can help you get up to speed right away.","container-title":"Selenium","language":"en","title":"Getting started","URL":"https://www.selenium.dev/documentation/webdriver/getting_started/","author":[{"family":"Selenium","given":""}],"accessed":{"date-parts":[["2024",12,9]]}}}],"schema":"https://github.com/citation-style-language/schema/raw/master/csl-citation.json"} </w:instrText>
      </w:r>
      <w:r w:rsidR="000E1542">
        <w:rPr>
          <w:rFonts w:cs="Times New Roman"/>
        </w:rPr>
        <w:fldChar w:fldCharType="separate"/>
      </w:r>
      <w:r w:rsidR="00577E85" w:rsidRPr="00577E85">
        <w:rPr>
          <w:rFonts w:cs="Times New Roman"/>
        </w:rPr>
        <w:t>(Selenium, 2024)</w:t>
      </w:r>
      <w:r w:rsidR="000E1542">
        <w:rPr>
          <w:rFonts w:cs="Times New Roman"/>
        </w:rPr>
        <w:fldChar w:fldCharType="end"/>
      </w:r>
      <w:r w:rsidRPr="00EC7FB9">
        <w:rPr>
          <w:rFonts w:cs="Times New Roman"/>
        </w:rPr>
        <w:t>.</w:t>
      </w:r>
    </w:p>
    <w:p w14:paraId="3843FEDD" w14:textId="6839362E" w:rsidR="008D0C81" w:rsidRPr="00EC7FB9" w:rsidRDefault="00645893" w:rsidP="00792682">
      <w:pPr>
        <w:pStyle w:val="Heading3"/>
        <w:spacing w:line="360" w:lineRule="auto"/>
        <w:rPr>
          <w:rFonts w:cs="Times New Roman"/>
        </w:rPr>
      </w:pPr>
      <w:bookmarkStart w:id="26" w:name="_Toc184603626"/>
      <w:r w:rsidRPr="00EC7FB9">
        <w:rPr>
          <w:rFonts w:cs="Times New Roman"/>
          <w:noProof/>
        </w:rPr>
        <w:lastRenderedPageBreak/>
        <w:drawing>
          <wp:anchor distT="0" distB="0" distL="114300" distR="114300" simplePos="0" relativeHeight="251662336" behindDoc="1" locked="0" layoutInCell="1" allowOverlap="1" wp14:anchorId="211450AD" wp14:editId="4597D023">
            <wp:simplePos x="0" y="0"/>
            <wp:positionH relativeFrom="margin">
              <wp:align>right</wp:align>
            </wp:positionH>
            <wp:positionV relativeFrom="paragraph">
              <wp:posOffset>260709</wp:posOffset>
            </wp:positionV>
            <wp:extent cx="2160000" cy="925115"/>
            <wp:effectExtent l="95250" t="76200" r="88265" b="85090"/>
            <wp:wrapSquare wrapText="bothSides"/>
            <wp:docPr id="1425599029" name="Picture 2" descr="Beautiful Soup: Introduction to web scraping with Pyth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Beautiful Soup: Introduction to web scraping with Python"/>
                    <pic:cNvPicPr>
                      <a:picLocks noChangeAspect="1" noChangeArrowheads="1"/>
                    </pic:cNvPicPr>
                  </pic:nvPicPr>
                  <pic:blipFill>
                    <a:blip r:embed="rId15">
                      <a:extLst>
                        <a:ext uri="{BEBA8EAE-BF5A-486C-A8C5-ECC9F3942E4B}">
                          <a14:imgProps xmlns:a14="http://schemas.microsoft.com/office/drawing/2010/main">
                            <a14:imgLayer r:embed="rId16">
                              <a14:imgEffect>
                                <a14:sharpenSoften amount="-25000"/>
                              </a14:imgEffect>
                            </a14:imgLayer>
                          </a14:imgProps>
                        </a:ext>
                        <a:ext uri="{28A0092B-C50C-407E-A947-70E740481C1C}">
                          <a14:useLocalDpi xmlns:a14="http://schemas.microsoft.com/office/drawing/2010/main" val="0"/>
                        </a:ext>
                      </a:extLst>
                    </a:blip>
                    <a:srcRect/>
                    <a:stretch>
                      <a:fillRect/>
                    </a:stretch>
                  </pic:blipFill>
                  <pic:spPr bwMode="auto">
                    <a:xfrm>
                      <a:off x="0" y="0"/>
                      <a:ext cx="2160000" cy="925115"/>
                    </a:xfrm>
                    <a:prstGeom prst="rect">
                      <a:avLst/>
                    </a:prstGeom>
                    <a:ln>
                      <a:noFill/>
                    </a:ln>
                    <a:effectLst>
                      <a:outerShdw blurRad="63500" sx="102000" sy="102000" algn="ctr" rotWithShape="0">
                        <a:prstClr val="black">
                          <a:alpha val="40000"/>
                        </a:prstClr>
                      </a:outerShdw>
                    </a:effectLst>
                  </pic:spPr>
                </pic:pic>
              </a:graphicData>
            </a:graphic>
            <wp14:sizeRelH relativeFrom="margin">
              <wp14:pctWidth>0</wp14:pctWidth>
            </wp14:sizeRelH>
            <wp14:sizeRelV relativeFrom="margin">
              <wp14:pctHeight>0</wp14:pctHeight>
            </wp14:sizeRelV>
          </wp:anchor>
        </w:drawing>
      </w:r>
      <w:r w:rsidR="008D0C81" w:rsidRPr="00EC7FB9">
        <w:rPr>
          <w:rFonts w:cs="Times New Roman"/>
        </w:rPr>
        <w:t>2.3.4 Beautiful</w:t>
      </w:r>
      <w:r w:rsidR="001C7ABB" w:rsidRPr="00EC7FB9">
        <w:rPr>
          <w:rFonts w:cs="Times New Roman"/>
        </w:rPr>
        <w:t xml:space="preserve"> </w:t>
      </w:r>
      <w:r w:rsidR="008D0C81" w:rsidRPr="00EC7FB9">
        <w:rPr>
          <w:rFonts w:cs="Times New Roman"/>
        </w:rPr>
        <w:t>Soup</w:t>
      </w:r>
      <w:r w:rsidR="003130AD" w:rsidRPr="00EC7FB9">
        <w:rPr>
          <w:rFonts w:cs="Times New Roman"/>
        </w:rPr>
        <w:t xml:space="preserve"> Library</w:t>
      </w:r>
      <w:bookmarkEnd w:id="26"/>
    </w:p>
    <w:p w14:paraId="462AFC3B" w14:textId="5A074465" w:rsidR="00162D74" w:rsidRPr="00EC7FB9" w:rsidRDefault="00B115B7" w:rsidP="00792682">
      <w:pPr>
        <w:ind w:firstLine="0"/>
        <w:rPr>
          <w:rFonts w:cs="Times New Roman"/>
        </w:rPr>
      </w:pPr>
      <w:r w:rsidRPr="00EC7FB9">
        <w:rPr>
          <w:rFonts w:cs="Times New Roman"/>
        </w:rPr>
        <w:t xml:space="preserve">Beautiful Soup is a Python library designed for web scraping. It is lightweight, user-friendly, and simplifies the process of navigating the structure of web pages. This library allows developers to locate and </w:t>
      </w:r>
      <w:r w:rsidR="00707C6F">
        <w:rPr>
          <w:rFonts w:cs="Times New Roman"/>
        </w:rPr>
        <w:t>extract</w:t>
      </w:r>
      <w:r w:rsidRPr="00EC7FB9">
        <w:rPr>
          <w:rFonts w:cs="Times New Roman"/>
        </w:rPr>
        <w:t xml:space="preserve"> specific elements on a page using tags, attributes, and CSS selectors. One of its strengths is its ability to process raw HTML. However, Beautiful Soup does not handle JavaScript or dynamic content on its own. To enhance </w:t>
      </w:r>
      <w:r w:rsidR="00A7218E" w:rsidRPr="00EC7FB9">
        <w:rPr>
          <w:rFonts w:cs="Times New Roman"/>
        </w:rPr>
        <w:t xml:space="preserve">its </w:t>
      </w:r>
      <w:r w:rsidRPr="00EC7FB9">
        <w:rPr>
          <w:rFonts w:cs="Times New Roman"/>
        </w:rPr>
        <w:t>web</w:t>
      </w:r>
      <w:r w:rsidR="00A7218E" w:rsidRPr="00EC7FB9">
        <w:rPr>
          <w:rFonts w:cs="Times New Roman"/>
        </w:rPr>
        <w:t xml:space="preserve"> </w:t>
      </w:r>
      <w:r w:rsidRPr="00EC7FB9">
        <w:rPr>
          <w:rFonts w:cs="Times New Roman"/>
        </w:rPr>
        <w:t>scraping capabilities, Beautiful Soup can be used in combination with Selenium. Selenium can interact with and render dynamic web pages, capturing the fully loaded HTML content, which can then be passed to Beautiful Soup for parsing and extracting data</w:t>
      </w:r>
      <w:r w:rsidR="00440000">
        <w:rPr>
          <w:rFonts w:cs="Times New Roman"/>
        </w:rPr>
        <w:t xml:space="preserve"> </w:t>
      </w:r>
      <w:r w:rsidR="00440000">
        <w:rPr>
          <w:rFonts w:cs="Times New Roman"/>
        </w:rPr>
        <w:fldChar w:fldCharType="begin"/>
      </w:r>
      <w:r w:rsidR="00ED1439">
        <w:rPr>
          <w:rFonts w:cs="Times New Roman"/>
        </w:rPr>
        <w:instrText xml:space="preserve"> ADDIN ZOTERO_ITEM CSL_CITATION {"citationID":"NO2KI8tu","properties":{"formattedCitation":"(Beautiful Soup, 2024)","plainCitation":"(Beautiful Soup, 2024)","noteIndex":0},"citationItems":[{"id":149,"uris":["http://zotero.org/users/15417947/items/E5NNQE4D"],"itemData":{"id":149,"type":"webpage","title":"Beautiful Soup Documentation — Beautiful Soup 4.12.0 documentation","URL":"https://www.crummy.com/software/BeautifulSoup/bs4/doc/","author":[{"family":"Beautiful Soup","given":""}],"accessed":{"date-parts":[["2024",12,9]]}}}],"schema":"https://github.com/citation-style-language/schema/raw/master/csl-citation.json"} </w:instrText>
      </w:r>
      <w:r w:rsidR="00440000">
        <w:rPr>
          <w:rFonts w:cs="Times New Roman"/>
        </w:rPr>
        <w:fldChar w:fldCharType="separate"/>
      </w:r>
      <w:r w:rsidR="00ED1439" w:rsidRPr="00ED1439">
        <w:rPr>
          <w:rFonts w:cs="Times New Roman"/>
        </w:rPr>
        <w:t>(Beautiful Soup, 2024)</w:t>
      </w:r>
      <w:r w:rsidR="00440000">
        <w:rPr>
          <w:rFonts w:cs="Times New Roman"/>
        </w:rPr>
        <w:fldChar w:fldCharType="end"/>
      </w:r>
      <w:r w:rsidR="00440000">
        <w:rPr>
          <w:rFonts w:cs="Times New Roman"/>
        </w:rPr>
        <w:t>.</w:t>
      </w:r>
    </w:p>
    <w:p w14:paraId="0D3123DE" w14:textId="77777777" w:rsidR="006B7CA6" w:rsidRPr="00EC7FB9" w:rsidRDefault="006B7CA6" w:rsidP="00792682">
      <w:pPr>
        <w:rPr>
          <w:rFonts w:cs="Times New Roman"/>
        </w:rPr>
      </w:pPr>
    </w:p>
    <w:p w14:paraId="1194496A" w14:textId="0039E970" w:rsidR="004C125D" w:rsidRPr="00EC7FB9" w:rsidRDefault="004C125D" w:rsidP="00792682">
      <w:pPr>
        <w:pStyle w:val="Heading2"/>
        <w:spacing w:line="360" w:lineRule="auto"/>
        <w:rPr>
          <w:rFonts w:ascii="Times New Roman" w:hAnsi="Times New Roman" w:cs="Times New Roman"/>
        </w:rPr>
      </w:pPr>
      <w:bookmarkStart w:id="27" w:name="_Toc184603627"/>
      <w:r w:rsidRPr="00EC7FB9">
        <w:rPr>
          <w:rFonts w:ascii="Times New Roman" w:hAnsi="Times New Roman" w:cs="Times New Roman"/>
        </w:rPr>
        <w:t>2.</w:t>
      </w:r>
      <w:r w:rsidR="00306C02" w:rsidRPr="00EC7FB9">
        <w:rPr>
          <w:rFonts w:ascii="Times New Roman" w:hAnsi="Times New Roman" w:cs="Times New Roman"/>
        </w:rPr>
        <w:t>4</w:t>
      </w:r>
      <w:r w:rsidRPr="00EC7FB9">
        <w:rPr>
          <w:rFonts w:ascii="Times New Roman" w:hAnsi="Times New Roman" w:cs="Times New Roman"/>
        </w:rPr>
        <w:t xml:space="preserve"> </w:t>
      </w:r>
      <w:r w:rsidR="009212C8" w:rsidRPr="00EC7FB9">
        <w:rPr>
          <w:rFonts w:ascii="Times New Roman" w:hAnsi="Times New Roman" w:cs="Times New Roman"/>
        </w:rPr>
        <w:t>Design</w:t>
      </w:r>
      <w:bookmarkEnd w:id="27"/>
    </w:p>
    <w:p w14:paraId="3375627F" w14:textId="01D922DD" w:rsidR="00464ADD" w:rsidRPr="00EC7FB9" w:rsidRDefault="00464ADD" w:rsidP="00792682">
      <w:pPr>
        <w:ind w:firstLine="0"/>
        <w:rPr>
          <w:rFonts w:cs="Times New Roman"/>
          <w:b/>
          <w:bCs/>
        </w:rPr>
      </w:pPr>
      <w:r w:rsidRPr="00EC7FB9">
        <w:rPr>
          <w:rFonts w:cs="Times New Roman"/>
          <w:b/>
          <w:bCs/>
        </w:rPr>
        <w:t>Functional Requirements</w:t>
      </w:r>
    </w:p>
    <w:p w14:paraId="5D820340" w14:textId="2E6724A2" w:rsidR="000558DB" w:rsidRPr="00EC7FB9" w:rsidRDefault="00667F37" w:rsidP="00792682">
      <w:pPr>
        <w:ind w:firstLine="0"/>
        <w:rPr>
          <w:rFonts w:cs="Times New Roman"/>
        </w:rPr>
      </w:pPr>
      <w:r w:rsidRPr="00EC7FB9">
        <w:rPr>
          <w:rFonts w:cs="Times New Roman"/>
        </w:rPr>
        <w:t xml:space="preserve">A functional requirements analysis was conducted using the MoSCoW Method, which </w:t>
      </w:r>
      <w:r w:rsidR="00F227C9" w:rsidRPr="00EC7FB9">
        <w:rPr>
          <w:rFonts w:cs="Times New Roman"/>
        </w:rPr>
        <w:t>categorises</w:t>
      </w:r>
      <w:r w:rsidRPr="00EC7FB9">
        <w:rPr>
          <w:rFonts w:cs="Times New Roman"/>
        </w:rPr>
        <w:t xml:space="preserve"> project requirements based on their priority and necessity</w:t>
      </w:r>
      <w:r w:rsidR="00EA0080" w:rsidRPr="00EC7FB9">
        <w:rPr>
          <w:rFonts w:cs="Times New Roman"/>
        </w:rPr>
        <w:t>:</w:t>
      </w:r>
    </w:p>
    <w:p w14:paraId="0FC3507C" w14:textId="77777777" w:rsidR="006B7CA6" w:rsidRPr="00EC7FB9" w:rsidRDefault="006B7CA6" w:rsidP="00792682">
      <w:pPr>
        <w:ind w:firstLine="0"/>
        <w:rPr>
          <w:rFonts w:cs="Times New Roman"/>
        </w:rPr>
      </w:pPr>
    </w:p>
    <w:p w14:paraId="2A71F83D" w14:textId="58B45A0A" w:rsidR="00C87F90" w:rsidRPr="00EC7FB9" w:rsidRDefault="00EA0080" w:rsidP="00792682">
      <w:pPr>
        <w:ind w:firstLine="0"/>
        <w:rPr>
          <w:rFonts w:cs="Times New Roman"/>
          <w:b/>
          <w:bCs/>
        </w:rPr>
      </w:pPr>
      <w:r w:rsidRPr="00EC7FB9">
        <w:rPr>
          <w:rFonts w:cs="Times New Roman"/>
          <w:b/>
          <w:bCs/>
        </w:rPr>
        <w:t>Must-Have:</w:t>
      </w:r>
    </w:p>
    <w:p w14:paraId="6418D81B" w14:textId="40B4570C" w:rsidR="00816706" w:rsidRPr="00EC7FB9" w:rsidRDefault="00816706" w:rsidP="00792682">
      <w:pPr>
        <w:pStyle w:val="ListParagraph"/>
        <w:numPr>
          <w:ilvl w:val="0"/>
          <w:numId w:val="3"/>
        </w:numPr>
        <w:spacing w:line="360" w:lineRule="auto"/>
        <w:rPr>
          <w:rFonts w:cs="Times New Roman"/>
        </w:rPr>
      </w:pPr>
      <w:r w:rsidRPr="00EC7FB9">
        <w:rPr>
          <w:rFonts w:cs="Times New Roman"/>
        </w:rPr>
        <w:t>Python environment with</w:t>
      </w:r>
      <w:r w:rsidR="00D34DB2" w:rsidRPr="00EC7FB9">
        <w:rPr>
          <w:rFonts w:cs="Times New Roman"/>
        </w:rPr>
        <w:t xml:space="preserve"> essential</w:t>
      </w:r>
      <w:r w:rsidRPr="00EC7FB9">
        <w:rPr>
          <w:rFonts w:cs="Times New Roman"/>
        </w:rPr>
        <w:t xml:space="preserve"> libraries</w:t>
      </w:r>
    </w:p>
    <w:p w14:paraId="3FE08EFA" w14:textId="242E5F47" w:rsidR="00EA0080" w:rsidRPr="00EC7FB9" w:rsidRDefault="00996946" w:rsidP="00792682">
      <w:pPr>
        <w:pStyle w:val="ListParagraph"/>
        <w:numPr>
          <w:ilvl w:val="0"/>
          <w:numId w:val="3"/>
        </w:numPr>
        <w:spacing w:line="360" w:lineRule="auto"/>
        <w:rPr>
          <w:rFonts w:cs="Times New Roman"/>
        </w:rPr>
      </w:pPr>
      <w:r w:rsidRPr="00EC7FB9">
        <w:rPr>
          <w:rFonts w:cs="Times New Roman"/>
        </w:rPr>
        <w:t xml:space="preserve">Data </w:t>
      </w:r>
      <w:r w:rsidR="00626191" w:rsidRPr="00EC7FB9">
        <w:rPr>
          <w:rFonts w:cs="Times New Roman"/>
        </w:rPr>
        <w:t>scraping pipeline</w:t>
      </w:r>
    </w:p>
    <w:p w14:paraId="721257B0" w14:textId="45668B39" w:rsidR="00626191" w:rsidRPr="00EC7FB9" w:rsidRDefault="00AF514F" w:rsidP="00792682">
      <w:pPr>
        <w:pStyle w:val="ListParagraph"/>
        <w:numPr>
          <w:ilvl w:val="0"/>
          <w:numId w:val="3"/>
        </w:numPr>
        <w:spacing w:line="360" w:lineRule="auto"/>
        <w:rPr>
          <w:rFonts w:cs="Times New Roman"/>
        </w:rPr>
      </w:pPr>
      <w:r w:rsidRPr="00EC7FB9">
        <w:rPr>
          <w:rFonts w:cs="Times New Roman"/>
        </w:rPr>
        <w:t xml:space="preserve">Allergen Mapping </w:t>
      </w:r>
      <w:r w:rsidR="00E74F79" w:rsidRPr="00EC7FB9">
        <w:rPr>
          <w:rFonts w:cs="Times New Roman"/>
        </w:rPr>
        <w:t>and dataset organisation</w:t>
      </w:r>
    </w:p>
    <w:p w14:paraId="040F987C" w14:textId="470815E5" w:rsidR="00E74F79" w:rsidRPr="00EC7FB9" w:rsidRDefault="00790759" w:rsidP="00792682">
      <w:pPr>
        <w:pStyle w:val="ListParagraph"/>
        <w:numPr>
          <w:ilvl w:val="0"/>
          <w:numId w:val="3"/>
        </w:numPr>
        <w:spacing w:line="360" w:lineRule="auto"/>
        <w:rPr>
          <w:rFonts w:cs="Times New Roman"/>
        </w:rPr>
      </w:pPr>
      <w:r w:rsidRPr="00EC7FB9">
        <w:rPr>
          <w:rFonts w:cs="Times New Roman"/>
        </w:rPr>
        <w:t>Training of CNN with dataset</w:t>
      </w:r>
    </w:p>
    <w:p w14:paraId="7177CFE0" w14:textId="2B74DC6F" w:rsidR="00790759" w:rsidRPr="00EC7FB9" w:rsidRDefault="00790759" w:rsidP="00792682">
      <w:pPr>
        <w:ind w:firstLine="0"/>
        <w:rPr>
          <w:rFonts w:cs="Times New Roman"/>
          <w:b/>
          <w:bCs/>
        </w:rPr>
      </w:pPr>
      <w:r w:rsidRPr="00EC7FB9">
        <w:rPr>
          <w:rFonts w:cs="Times New Roman"/>
          <w:b/>
          <w:bCs/>
        </w:rPr>
        <w:t>Should-Have:</w:t>
      </w:r>
    </w:p>
    <w:p w14:paraId="63706327" w14:textId="3A132B74" w:rsidR="00790759" w:rsidRPr="00EC7FB9" w:rsidRDefault="00B769AA" w:rsidP="00792682">
      <w:pPr>
        <w:pStyle w:val="ListParagraph"/>
        <w:numPr>
          <w:ilvl w:val="0"/>
          <w:numId w:val="3"/>
        </w:numPr>
        <w:spacing w:line="360" w:lineRule="auto"/>
        <w:rPr>
          <w:rFonts w:cs="Times New Roman"/>
          <w:b/>
          <w:bCs/>
        </w:rPr>
      </w:pPr>
      <w:r w:rsidRPr="00EC7FB9">
        <w:rPr>
          <w:rFonts w:cs="Times New Roman"/>
        </w:rPr>
        <w:t xml:space="preserve">Predict the presence of allergens </w:t>
      </w:r>
      <w:r w:rsidR="006059E5" w:rsidRPr="00EC7FB9">
        <w:rPr>
          <w:rFonts w:cs="Times New Roman"/>
        </w:rPr>
        <w:t>in a food image</w:t>
      </w:r>
    </w:p>
    <w:p w14:paraId="44E15632" w14:textId="0B13570E" w:rsidR="006059E5" w:rsidRPr="00EC7FB9" w:rsidRDefault="00335E04" w:rsidP="00792682">
      <w:pPr>
        <w:pStyle w:val="ListParagraph"/>
        <w:numPr>
          <w:ilvl w:val="0"/>
          <w:numId w:val="3"/>
        </w:numPr>
        <w:spacing w:line="360" w:lineRule="auto"/>
        <w:rPr>
          <w:rFonts w:cs="Times New Roman"/>
          <w:b/>
          <w:bCs/>
        </w:rPr>
      </w:pPr>
      <w:r w:rsidRPr="00EC7FB9">
        <w:rPr>
          <w:rFonts w:cs="Times New Roman"/>
        </w:rPr>
        <w:t xml:space="preserve">Evaluate </w:t>
      </w:r>
      <w:r w:rsidR="00DA6EBF" w:rsidRPr="00EC7FB9">
        <w:rPr>
          <w:rFonts w:cs="Times New Roman"/>
        </w:rPr>
        <w:t>model performance</w:t>
      </w:r>
    </w:p>
    <w:p w14:paraId="364D9AA7" w14:textId="6504E0C2" w:rsidR="005A0CCF" w:rsidRPr="00EC7FB9" w:rsidRDefault="005A0CCF" w:rsidP="00792682">
      <w:pPr>
        <w:ind w:firstLine="0"/>
        <w:rPr>
          <w:rFonts w:cs="Times New Roman"/>
          <w:b/>
          <w:bCs/>
        </w:rPr>
      </w:pPr>
      <w:r w:rsidRPr="00EC7FB9">
        <w:rPr>
          <w:rFonts w:cs="Times New Roman"/>
          <w:b/>
          <w:bCs/>
        </w:rPr>
        <w:t>Could-Have:</w:t>
      </w:r>
    </w:p>
    <w:p w14:paraId="422710B2" w14:textId="2A66325D" w:rsidR="005A0CCF" w:rsidRPr="00EC7FB9" w:rsidRDefault="005922AA" w:rsidP="00792682">
      <w:pPr>
        <w:pStyle w:val="ListParagraph"/>
        <w:numPr>
          <w:ilvl w:val="0"/>
          <w:numId w:val="3"/>
        </w:numPr>
        <w:spacing w:line="360" w:lineRule="auto"/>
        <w:rPr>
          <w:rFonts w:cs="Times New Roman"/>
        </w:rPr>
      </w:pPr>
      <w:r w:rsidRPr="00EC7FB9">
        <w:rPr>
          <w:rFonts w:cs="Times New Roman"/>
        </w:rPr>
        <w:t>Transfer learning</w:t>
      </w:r>
      <w:r w:rsidR="00F05AF3" w:rsidRPr="00EC7FB9">
        <w:rPr>
          <w:rFonts w:cs="Times New Roman"/>
        </w:rPr>
        <w:t xml:space="preserve"> leveraging</w:t>
      </w:r>
      <w:r w:rsidR="00497D47" w:rsidRPr="00EC7FB9">
        <w:rPr>
          <w:rFonts w:cs="Times New Roman"/>
        </w:rPr>
        <w:t xml:space="preserve"> pre-trained models</w:t>
      </w:r>
    </w:p>
    <w:p w14:paraId="3F98CF41" w14:textId="245500AC" w:rsidR="005A2B1D" w:rsidRDefault="00F05AF3" w:rsidP="00792682">
      <w:pPr>
        <w:pStyle w:val="ListParagraph"/>
        <w:numPr>
          <w:ilvl w:val="0"/>
          <w:numId w:val="3"/>
        </w:numPr>
        <w:spacing w:line="360" w:lineRule="auto"/>
        <w:rPr>
          <w:rFonts w:cs="Times New Roman"/>
        </w:rPr>
      </w:pPr>
      <w:r w:rsidRPr="00EC7FB9">
        <w:rPr>
          <w:rFonts w:cs="Times New Roman"/>
        </w:rPr>
        <w:t>Develop UI</w:t>
      </w:r>
    </w:p>
    <w:p w14:paraId="4982E2E7" w14:textId="7EA0827A" w:rsidR="00C20D65" w:rsidRPr="00EC7FB9" w:rsidRDefault="00C20D65" w:rsidP="00792682">
      <w:pPr>
        <w:pStyle w:val="Heading1"/>
        <w:spacing w:line="360" w:lineRule="auto"/>
        <w:rPr>
          <w:rFonts w:ascii="Times New Roman" w:hAnsi="Times New Roman" w:cs="Times New Roman"/>
        </w:rPr>
      </w:pPr>
      <w:bookmarkStart w:id="28" w:name="_Toc184603628"/>
      <w:r w:rsidRPr="00EC7FB9">
        <w:rPr>
          <w:rFonts w:ascii="Times New Roman" w:hAnsi="Times New Roman" w:cs="Times New Roman"/>
        </w:rPr>
        <w:lastRenderedPageBreak/>
        <w:t xml:space="preserve">Chapter </w:t>
      </w:r>
      <w:r w:rsidR="00C5630E" w:rsidRPr="00EC7FB9">
        <w:rPr>
          <w:rFonts w:ascii="Times New Roman" w:hAnsi="Times New Roman" w:cs="Times New Roman"/>
        </w:rPr>
        <w:t>3</w:t>
      </w:r>
      <w:r w:rsidRPr="00EC7FB9">
        <w:rPr>
          <w:rFonts w:ascii="Times New Roman" w:hAnsi="Times New Roman" w:cs="Times New Roman"/>
        </w:rPr>
        <w:t xml:space="preserve">: </w:t>
      </w:r>
      <w:r w:rsidR="005927DA" w:rsidRPr="00EC7FB9">
        <w:rPr>
          <w:rFonts w:ascii="Times New Roman" w:hAnsi="Times New Roman" w:cs="Times New Roman"/>
        </w:rPr>
        <w:t>Implementation</w:t>
      </w:r>
      <w:bookmarkEnd w:id="28"/>
    </w:p>
    <w:p w14:paraId="22F5668B" w14:textId="5A40196D" w:rsidR="00C87F90" w:rsidRPr="00EC7FB9" w:rsidRDefault="006D7CCB" w:rsidP="00792682">
      <w:pPr>
        <w:pStyle w:val="Heading2"/>
        <w:spacing w:line="360" w:lineRule="auto"/>
        <w:rPr>
          <w:rFonts w:ascii="Times New Roman" w:hAnsi="Times New Roman" w:cs="Times New Roman"/>
        </w:rPr>
      </w:pPr>
      <w:bookmarkStart w:id="29" w:name="_Toc184603629"/>
      <w:r w:rsidRPr="00EC7FB9">
        <w:rPr>
          <w:rFonts w:ascii="Times New Roman" w:hAnsi="Times New Roman" w:cs="Times New Roman"/>
        </w:rPr>
        <w:t xml:space="preserve">4.1 </w:t>
      </w:r>
      <w:r w:rsidR="00603066" w:rsidRPr="00EC7FB9">
        <w:rPr>
          <w:rFonts w:ascii="Times New Roman" w:hAnsi="Times New Roman" w:cs="Times New Roman"/>
        </w:rPr>
        <w:t>Prototype</w:t>
      </w:r>
      <w:bookmarkEnd w:id="29"/>
    </w:p>
    <w:p w14:paraId="2592D77A" w14:textId="0239463E" w:rsidR="005B613D" w:rsidRPr="00EC7FB9" w:rsidRDefault="00E44326" w:rsidP="00792682">
      <w:pPr>
        <w:ind w:firstLine="0"/>
        <w:rPr>
          <w:rFonts w:cs="Times New Roman"/>
        </w:rPr>
      </w:pPr>
      <w:r w:rsidRPr="00EC7FB9">
        <w:rPr>
          <w:rFonts w:cs="Times New Roman"/>
        </w:rPr>
        <w:t xml:space="preserve">The </w:t>
      </w:r>
      <w:r w:rsidR="003E58EA" w:rsidRPr="00EC7FB9">
        <w:rPr>
          <w:rFonts w:cs="Times New Roman"/>
        </w:rPr>
        <w:t>initial</w:t>
      </w:r>
      <w:r w:rsidRPr="00EC7FB9">
        <w:rPr>
          <w:rFonts w:cs="Times New Roman"/>
        </w:rPr>
        <w:t xml:space="preserve"> prototype focused on creating a web scraping pipeline for food images and ingredients</w:t>
      </w:r>
      <w:r w:rsidR="00740787" w:rsidRPr="00EC7FB9">
        <w:rPr>
          <w:rFonts w:cs="Times New Roman"/>
        </w:rPr>
        <w:t xml:space="preserve">, as this </w:t>
      </w:r>
      <w:r w:rsidR="000B49B9" w:rsidRPr="00EC7FB9">
        <w:rPr>
          <w:rFonts w:cs="Times New Roman"/>
        </w:rPr>
        <w:t>is the foundational component</w:t>
      </w:r>
      <w:r w:rsidR="00AE597E" w:rsidRPr="00EC7FB9">
        <w:rPr>
          <w:rFonts w:cs="Times New Roman"/>
        </w:rPr>
        <w:t xml:space="preserve"> r</w:t>
      </w:r>
      <w:r w:rsidR="00597B0F" w:rsidRPr="00EC7FB9">
        <w:rPr>
          <w:rFonts w:cs="Times New Roman"/>
        </w:rPr>
        <w:t>equired for creating an allergen prediction model.</w:t>
      </w:r>
      <w:r w:rsidRPr="00EC7FB9">
        <w:rPr>
          <w:rFonts w:cs="Times New Roman"/>
        </w:rPr>
        <w:t xml:space="preserve"> The website chosen </w:t>
      </w:r>
      <w:r w:rsidR="007A4D80" w:rsidRPr="00EC7FB9">
        <w:rPr>
          <w:rFonts w:cs="Times New Roman"/>
        </w:rPr>
        <w:t xml:space="preserve">for this prototype </w:t>
      </w:r>
      <w:r w:rsidRPr="00EC7FB9">
        <w:rPr>
          <w:rFonts w:cs="Times New Roman"/>
        </w:rPr>
        <w:t xml:space="preserve">for gathering this information was Food.com. </w:t>
      </w:r>
      <w:r w:rsidR="00FA1B0E" w:rsidRPr="00EC7FB9">
        <w:rPr>
          <w:rFonts w:cs="Times New Roman"/>
        </w:rPr>
        <w:t>This decision was influenced by several factors</w:t>
      </w:r>
      <w:r w:rsidR="002F4ECE" w:rsidRPr="00EC7FB9">
        <w:rPr>
          <w:rFonts w:cs="Times New Roman"/>
        </w:rPr>
        <w:t xml:space="preserve">. </w:t>
      </w:r>
      <w:r w:rsidRPr="00EC7FB9">
        <w:rPr>
          <w:rFonts w:cs="Times New Roman"/>
        </w:rPr>
        <w:t xml:space="preserve">Food.com </w:t>
      </w:r>
      <w:r w:rsidR="00996043" w:rsidRPr="00EC7FB9">
        <w:rPr>
          <w:rFonts w:cs="Times New Roman"/>
        </w:rPr>
        <w:t xml:space="preserve">offers a comprehensive and extensive </w:t>
      </w:r>
      <w:r w:rsidR="002F4ECE" w:rsidRPr="00EC7FB9">
        <w:rPr>
          <w:rFonts w:cs="Times New Roman"/>
        </w:rPr>
        <w:t>collection</w:t>
      </w:r>
      <w:r w:rsidR="00996043" w:rsidRPr="00EC7FB9">
        <w:rPr>
          <w:rFonts w:cs="Times New Roman"/>
        </w:rPr>
        <w:t xml:space="preserve"> of recipes</w:t>
      </w:r>
      <w:r w:rsidR="00C2118E" w:rsidRPr="00EC7FB9">
        <w:rPr>
          <w:rFonts w:cs="Times New Roman"/>
        </w:rPr>
        <w:t xml:space="preserve"> of approximately 500k</w:t>
      </w:r>
      <w:r w:rsidR="00996043" w:rsidRPr="00EC7FB9">
        <w:rPr>
          <w:rFonts w:cs="Times New Roman"/>
        </w:rPr>
        <w:t xml:space="preserve">, making it a good choice for </w:t>
      </w:r>
      <w:r w:rsidR="00307826" w:rsidRPr="00EC7FB9">
        <w:rPr>
          <w:rFonts w:cs="Times New Roman"/>
        </w:rPr>
        <w:t>this prototype.</w:t>
      </w:r>
      <w:r w:rsidR="002F4ECE" w:rsidRPr="00EC7FB9">
        <w:rPr>
          <w:rFonts w:cs="Times New Roman"/>
        </w:rPr>
        <w:t xml:space="preserve"> </w:t>
      </w:r>
      <w:r w:rsidR="00544ABA" w:rsidRPr="00EC7FB9">
        <w:rPr>
          <w:rFonts w:cs="Times New Roman"/>
        </w:rPr>
        <w:t xml:space="preserve">Each recipe page is structured </w:t>
      </w:r>
      <w:r w:rsidR="006C05C2" w:rsidRPr="00EC7FB9">
        <w:rPr>
          <w:rFonts w:cs="Times New Roman"/>
        </w:rPr>
        <w:t xml:space="preserve">consistently, which allowed for reusable scripts for each recipe. In exploring </w:t>
      </w:r>
      <w:r w:rsidR="00C2106B" w:rsidRPr="00EC7FB9">
        <w:rPr>
          <w:rFonts w:cs="Times New Roman"/>
        </w:rPr>
        <w:t>the page structure with the browser inspect tool, it was observed that each recipe page</w:t>
      </w:r>
      <w:r w:rsidR="006045CD" w:rsidRPr="00EC7FB9">
        <w:rPr>
          <w:rFonts w:cs="Times New Roman"/>
        </w:rPr>
        <w:t xml:space="preserve"> has </w:t>
      </w:r>
      <w:r w:rsidR="000017B6" w:rsidRPr="00EC7FB9">
        <w:rPr>
          <w:rFonts w:cs="Times New Roman"/>
        </w:rPr>
        <w:t>its</w:t>
      </w:r>
      <w:r w:rsidR="00140D6B" w:rsidRPr="00EC7FB9">
        <w:rPr>
          <w:rFonts w:cs="Times New Roman"/>
        </w:rPr>
        <w:t xml:space="preserve"> images and ingredient text embedded directly within the HTML. This </w:t>
      </w:r>
      <w:r w:rsidR="004079C7" w:rsidRPr="00EC7FB9">
        <w:rPr>
          <w:rFonts w:cs="Times New Roman"/>
        </w:rPr>
        <w:t xml:space="preserve">made the </w:t>
      </w:r>
      <w:r w:rsidR="000017B6" w:rsidRPr="00EC7FB9">
        <w:rPr>
          <w:rFonts w:cs="Times New Roman"/>
        </w:rPr>
        <w:t xml:space="preserve">scraping </w:t>
      </w:r>
      <w:r w:rsidR="004079C7" w:rsidRPr="00EC7FB9">
        <w:rPr>
          <w:rFonts w:cs="Times New Roman"/>
        </w:rPr>
        <w:t xml:space="preserve">process </w:t>
      </w:r>
      <w:r w:rsidR="000017B6" w:rsidRPr="00EC7FB9">
        <w:rPr>
          <w:rFonts w:cs="Times New Roman"/>
        </w:rPr>
        <w:t xml:space="preserve">simpler as </w:t>
      </w:r>
      <w:r w:rsidR="006B4A9D" w:rsidRPr="00EC7FB9">
        <w:rPr>
          <w:rFonts w:cs="Times New Roman"/>
        </w:rPr>
        <w:t xml:space="preserve">the handling of dynamically loaded JavaScript </w:t>
      </w:r>
      <w:r w:rsidR="006D7CCB" w:rsidRPr="00EC7FB9">
        <w:rPr>
          <w:rFonts w:cs="Times New Roman"/>
        </w:rPr>
        <w:t>content was not needed for the recipe page.</w:t>
      </w:r>
    </w:p>
    <w:p w14:paraId="74F560E5" w14:textId="77777777" w:rsidR="00307826" w:rsidRPr="00EC7FB9" w:rsidRDefault="00307826" w:rsidP="00792682">
      <w:pPr>
        <w:ind w:firstLine="0"/>
        <w:rPr>
          <w:rFonts w:cs="Times New Roman"/>
        </w:rPr>
      </w:pPr>
    </w:p>
    <w:p w14:paraId="5DD81DEF" w14:textId="5BD37B24" w:rsidR="006D7CCB" w:rsidRPr="00EC7FB9" w:rsidRDefault="006D7CCB" w:rsidP="0014016A">
      <w:pPr>
        <w:pStyle w:val="Heading3"/>
      </w:pPr>
      <w:bookmarkStart w:id="30" w:name="_Toc184603630"/>
      <w:r w:rsidRPr="00EC7FB9">
        <w:t>4.</w:t>
      </w:r>
      <w:r w:rsidR="008C3EEF" w:rsidRPr="00EC7FB9">
        <w:t>1.1</w:t>
      </w:r>
      <w:r w:rsidRPr="00EC7FB9">
        <w:t xml:space="preserve"> Python Environment</w:t>
      </w:r>
      <w:bookmarkEnd w:id="30"/>
    </w:p>
    <w:p w14:paraId="46790047" w14:textId="77777777" w:rsidR="00446B3D" w:rsidRPr="00EC7FB9" w:rsidRDefault="00307826" w:rsidP="00792682">
      <w:pPr>
        <w:ind w:firstLine="0"/>
        <w:rPr>
          <w:rFonts w:cs="Times New Roman"/>
        </w:rPr>
      </w:pPr>
      <w:r w:rsidRPr="00EC7FB9">
        <w:rPr>
          <w:rFonts w:cs="Times New Roman"/>
        </w:rPr>
        <w:t xml:space="preserve">Firstly, a python environment was set up in PyCharm, </w:t>
      </w:r>
      <w:r w:rsidR="0060524C" w:rsidRPr="00EC7FB9">
        <w:rPr>
          <w:rFonts w:cs="Times New Roman"/>
        </w:rPr>
        <w:t>and the Beautiful Soup library was installed</w:t>
      </w:r>
      <w:r w:rsidR="00C76B05" w:rsidRPr="00EC7FB9">
        <w:rPr>
          <w:rFonts w:cs="Times New Roman"/>
        </w:rPr>
        <w:t xml:space="preserve"> via pip</w:t>
      </w:r>
      <w:r w:rsidR="0060524C" w:rsidRPr="00EC7FB9">
        <w:rPr>
          <w:rFonts w:cs="Times New Roman"/>
        </w:rPr>
        <w:t>.</w:t>
      </w:r>
      <w:r w:rsidR="00D44C54" w:rsidRPr="00EC7FB9">
        <w:rPr>
          <w:rFonts w:cs="Times New Roman"/>
        </w:rPr>
        <w:t xml:space="preserve"> </w:t>
      </w:r>
    </w:p>
    <w:p w14:paraId="74BDED9A" w14:textId="2444CA00" w:rsidR="00674CA3" w:rsidRPr="00EC7FB9" w:rsidRDefault="00525EED" w:rsidP="00792682">
      <w:pPr>
        <w:ind w:firstLine="0"/>
        <w:jc w:val="center"/>
        <w:rPr>
          <w:rFonts w:cs="Times New Roman"/>
        </w:rPr>
      </w:pPr>
      <w:r w:rsidRPr="00EC7FB9">
        <w:rPr>
          <w:rFonts w:cs="Times New Roman"/>
          <w:noProof/>
        </w:rPr>
        <w:drawing>
          <wp:inline distT="0" distB="0" distL="0" distR="0" wp14:anchorId="352F0493" wp14:editId="5ABDE707">
            <wp:extent cx="5372100" cy="1429116"/>
            <wp:effectExtent l="57150" t="19050" r="57150" b="95250"/>
            <wp:docPr id="1585508816"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5508816" name="Picture 1" descr="A screenshot of a computer&#10;&#10;Description automatically generated"/>
                    <pic:cNvPicPr/>
                  </pic:nvPicPr>
                  <pic:blipFill>
                    <a:blip r:embed="rId17"/>
                    <a:stretch>
                      <a:fillRect/>
                    </a:stretch>
                  </pic:blipFill>
                  <pic:spPr>
                    <a:xfrm>
                      <a:off x="0" y="0"/>
                      <a:ext cx="5413727" cy="1440190"/>
                    </a:xfrm>
                    <a:prstGeom prst="rect">
                      <a:avLst/>
                    </a:prstGeom>
                    <a:effectLst>
                      <a:outerShdw blurRad="50800" dist="38100" dir="5400000" algn="t" rotWithShape="0">
                        <a:prstClr val="black">
                          <a:alpha val="40000"/>
                        </a:prstClr>
                      </a:outerShdw>
                    </a:effectLst>
                  </pic:spPr>
                </pic:pic>
              </a:graphicData>
            </a:graphic>
          </wp:inline>
        </w:drawing>
      </w:r>
      <w:r w:rsidR="001C1DA4" w:rsidRPr="00EC7FB9">
        <w:rPr>
          <w:rFonts w:cs="Times New Roman"/>
        </w:rPr>
        <w:br/>
      </w:r>
      <w:r w:rsidR="00674CA3" w:rsidRPr="00EC7FB9">
        <w:rPr>
          <w:rFonts w:cs="Times New Roman"/>
          <w:noProof/>
        </w:rPr>
        <w:drawing>
          <wp:inline distT="0" distB="0" distL="0" distR="0" wp14:anchorId="4B195E22" wp14:editId="77EC7D38">
            <wp:extent cx="3705225" cy="201371"/>
            <wp:effectExtent l="57150" t="19050" r="28575" b="103505"/>
            <wp:docPr id="20242695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426958" name=""/>
                    <pic:cNvPicPr/>
                  </pic:nvPicPr>
                  <pic:blipFill>
                    <a:blip r:embed="rId18"/>
                    <a:stretch>
                      <a:fillRect/>
                    </a:stretch>
                  </pic:blipFill>
                  <pic:spPr>
                    <a:xfrm>
                      <a:off x="0" y="0"/>
                      <a:ext cx="3793081" cy="206146"/>
                    </a:xfrm>
                    <a:prstGeom prst="rect">
                      <a:avLst/>
                    </a:prstGeom>
                    <a:effectLst>
                      <a:outerShdw blurRad="50800" dist="38100" dir="5400000" algn="t" rotWithShape="0">
                        <a:prstClr val="black">
                          <a:alpha val="40000"/>
                        </a:prstClr>
                      </a:outerShdw>
                    </a:effectLst>
                  </pic:spPr>
                </pic:pic>
              </a:graphicData>
            </a:graphic>
          </wp:inline>
        </w:drawing>
      </w:r>
    </w:p>
    <w:p w14:paraId="183CAD09" w14:textId="77777777" w:rsidR="00446B3D" w:rsidRPr="00EC7FB9" w:rsidRDefault="00446B3D" w:rsidP="00792682">
      <w:pPr>
        <w:ind w:firstLine="0"/>
        <w:rPr>
          <w:rFonts w:cs="Times New Roman"/>
        </w:rPr>
      </w:pPr>
    </w:p>
    <w:p w14:paraId="3EC0D941" w14:textId="2A63FC79" w:rsidR="00446B3D" w:rsidRPr="00EC7FB9" w:rsidRDefault="00446B3D" w:rsidP="0014016A">
      <w:pPr>
        <w:pStyle w:val="Heading3"/>
      </w:pPr>
      <w:bookmarkStart w:id="31" w:name="_Toc184603631"/>
      <w:r w:rsidRPr="00EC7FB9">
        <w:t>4.</w:t>
      </w:r>
      <w:r w:rsidR="008C3EEF" w:rsidRPr="00EC7FB9">
        <w:t>1.2</w:t>
      </w:r>
      <w:r w:rsidRPr="00EC7FB9">
        <w:t xml:space="preserve"> Scraping Data from an Individual Page</w:t>
      </w:r>
      <w:bookmarkEnd w:id="31"/>
    </w:p>
    <w:p w14:paraId="6A819B0E" w14:textId="7C83D26A" w:rsidR="00C219A0" w:rsidRPr="00EC7FB9" w:rsidRDefault="00892E15" w:rsidP="00792682">
      <w:pPr>
        <w:ind w:firstLine="0"/>
        <w:rPr>
          <w:rFonts w:cs="Times New Roman"/>
        </w:rPr>
      </w:pPr>
      <w:r w:rsidRPr="00EC7FB9">
        <w:rPr>
          <w:rFonts w:cs="Times New Roman"/>
        </w:rPr>
        <w:t xml:space="preserve">After </w:t>
      </w:r>
      <w:r w:rsidR="00290D22" w:rsidRPr="00EC7FB9">
        <w:rPr>
          <w:rFonts w:cs="Times New Roman"/>
        </w:rPr>
        <w:t xml:space="preserve">establishing the project setup, </w:t>
      </w:r>
      <w:r w:rsidR="003F1225" w:rsidRPr="00EC7FB9">
        <w:rPr>
          <w:rFonts w:cs="Times New Roman"/>
        </w:rPr>
        <w:t>tests</w:t>
      </w:r>
      <w:r w:rsidR="001E2703" w:rsidRPr="00EC7FB9">
        <w:rPr>
          <w:rFonts w:cs="Times New Roman"/>
        </w:rPr>
        <w:t xml:space="preserve"> of the Beautiful Soup library to extract elements from web pages were performed</w:t>
      </w:r>
      <w:r w:rsidR="00BB4CE7" w:rsidRPr="00EC7FB9">
        <w:rPr>
          <w:rFonts w:cs="Times New Roman"/>
        </w:rPr>
        <w:t xml:space="preserve"> </w:t>
      </w:r>
      <w:r w:rsidR="00404682" w:rsidRPr="00EC7FB9">
        <w:rPr>
          <w:rFonts w:cs="Times New Roman"/>
        </w:rPr>
        <w:t>to</w:t>
      </w:r>
      <w:r w:rsidR="00BB4CE7" w:rsidRPr="00EC7FB9">
        <w:rPr>
          <w:rFonts w:cs="Times New Roman"/>
        </w:rPr>
        <w:t xml:space="preserve"> become familiar with the web scraping process.</w:t>
      </w:r>
      <w:r w:rsidR="00CB439B" w:rsidRPr="00EC7FB9">
        <w:rPr>
          <w:rFonts w:cs="Times New Roman"/>
        </w:rPr>
        <w:t xml:space="preserve"> As the page for </w:t>
      </w:r>
      <w:r w:rsidR="00CB439B" w:rsidRPr="00EC7FB9">
        <w:rPr>
          <w:rFonts w:cs="Times New Roman"/>
        </w:rPr>
        <w:lastRenderedPageBreak/>
        <w:t xml:space="preserve">each recipe </w:t>
      </w:r>
      <w:r w:rsidR="002A49B6" w:rsidRPr="00EC7FB9">
        <w:rPr>
          <w:rFonts w:cs="Times New Roman"/>
        </w:rPr>
        <w:t xml:space="preserve">contained the food images and ingredients directly in the </w:t>
      </w:r>
      <w:r w:rsidR="00404682" w:rsidRPr="00EC7FB9">
        <w:rPr>
          <w:rFonts w:cs="Times New Roman"/>
        </w:rPr>
        <w:t>HTML</w:t>
      </w:r>
      <w:r w:rsidR="002A49B6" w:rsidRPr="00EC7FB9">
        <w:rPr>
          <w:rFonts w:cs="Times New Roman"/>
        </w:rPr>
        <w:t xml:space="preserve"> structure without any dynamic </w:t>
      </w:r>
      <w:r w:rsidR="00317BE1" w:rsidRPr="00EC7FB9">
        <w:rPr>
          <w:rFonts w:cs="Times New Roman"/>
        </w:rPr>
        <w:t>JavaScript</w:t>
      </w:r>
      <w:r w:rsidR="002A49B6" w:rsidRPr="00EC7FB9">
        <w:rPr>
          <w:rFonts w:cs="Times New Roman"/>
        </w:rPr>
        <w:t xml:space="preserve"> loading, </w:t>
      </w:r>
      <w:r w:rsidR="00181A25" w:rsidRPr="00EC7FB9">
        <w:rPr>
          <w:rFonts w:cs="Times New Roman"/>
        </w:rPr>
        <w:t>capturing this data was relatively straightforward</w:t>
      </w:r>
      <w:r w:rsidR="00C219A0" w:rsidRPr="00EC7FB9">
        <w:rPr>
          <w:rFonts w:cs="Times New Roman"/>
        </w:rPr>
        <w:t xml:space="preserve">. The required HTML elements were inspected </w:t>
      </w:r>
      <w:r w:rsidR="00601CB4" w:rsidRPr="00EC7FB9">
        <w:rPr>
          <w:rFonts w:cs="Times New Roman"/>
        </w:rPr>
        <w:t>via browser developer tools</w:t>
      </w:r>
      <w:r w:rsidR="00BA33B9" w:rsidRPr="00EC7FB9">
        <w:rPr>
          <w:rFonts w:cs="Times New Roman"/>
        </w:rPr>
        <w:t xml:space="preserve">. Once the </w:t>
      </w:r>
      <w:r w:rsidR="00354BD0" w:rsidRPr="00EC7FB9">
        <w:rPr>
          <w:rFonts w:cs="Times New Roman"/>
        </w:rPr>
        <w:t xml:space="preserve">relevant </w:t>
      </w:r>
      <w:r w:rsidR="00B740C6" w:rsidRPr="00EC7FB9">
        <w:rPr>
          <w:rFonts w:cs="Times New Roman"/>
        </w:rPr>
        <w:t xml:space="preserve">tags and elements were identified, </w:t>
      </w:r>
      <w:r w:rsidR="00AC1735" w:rsidRPr="00EC7FB9">
        <w:rPr>
          <w:rFonts w:cs="Times New Roman"/>
        </w:rPr>
        <w:t>a</w:t>
      </w:r>
      <w:r w:rsidR="00B740C6" w:rsidRPr="00EC7FB9">
        <w:rPr>
          <w:rFonts w:cs="Times New Roman"/>
        </w:rPr>
        <w:t xml:space="preserve"> script was written to extract these elements</w:t>
      </w:r>
      <w:r w:rsidR="00AC1735" w:rsidRPr="00EC7FB9">
        <w:rPr>
          <w:rFonts w:cs="Times New Roman"/>
        </w:rPr>
        <w:t xml:space="preserve">. </w:t>
      </w:r>
      <w:r w:rsidR="00AF14D2" w:rsidRPr="00EC7FB9">
        <w:rPr>
          <w:rFonts w:cs="Times New Roman"/>
        </w:rPr>
        <w:t>The scraped data is organised</w:t>
      </w:r>
      <w:r w:rsidR="00DE0BD2" w:rsidRPr="00EC7FB9">
        <w:rPr>
          <w:rFonts w:cs="Times New Roman"/>
        </w:rPr>
        <w:t xml:space="preserve"> and stored in a “dataset” folder. Each recipe </w:t>
      </w:r>
      <w:r w:rsidR="00605119" w:rsidRPr="00EC7FB9">
        <w:rPr>
          <w:rFonts w:cs="Times New Roman"/>
        </w:rPr>
        <w:t>is assigned its own subdirectory, named with the scraped title of the recipe.</w:t>
      </w:r>
      <w:r w:rsidR="00FC5094" w:rsidRPr="00EC7FB9">
        <w:rPr>
          <w:rFonts w:cs="Times New Roman"/>
        </w:rPr>
        <w:t xml:space="preserve"> All images are saved in an “</w:t>
      </w:r>
      <w:r w:rsidR="00AD3DB7" w:rsidRPr="00EC7FB9">
        <w:rPr>
          <w:rFonts w:cs="Times New Roman"/>
        </w:rPr>
        <w:t>i</w:t>
      </w:r>
      <w:r w:rsidR="00FC5094" w:rsidRPr="00EC7FB9">
        <w:rPr>
          <w:rFonts w:cs="Times New Roman"/>
        </w:rPr>
        <w:t>mages” subdirectory</w:t>
      </w:r>
      <w:r w:rsidR="003A18D0" w:rsidRPr="00EC7FB9">
        <w:rPr>
          <w:rFonts w:cs="Times New Roman"/>
        </w:rPr>
        <w:t>. The scraped ingredients are written to a</w:t>
      </w:r>
      <w:r w:rsidR="00DD2470" w:rsidRPr="00EC7FB9">
        <w:rPr>
          <w:rFonts w:cs="Times New Roman"/>
        </w:rPr>
        <w:t>n</w:t>
      </w:r>
      <w:r w:rsidR="003A18D0" w:rsidRPr="00EC7FB9">
        <w:rPr>
          <w:rFonts w:cs="Times New Roman"/>
        </w:rPr>
        <w:t xml:space="preserve"> “ingredients.json” file and stored in the recipe subdirectory.</w:t>
      </w:r>
    </w:p>
    <w:p w14:paraId="1F53C963" w14:textId="18009BDE" w:rsidR="00C219A0" w:rsidRPr="00EC7FB9" w:rsidRDefault="008B1512" w:rsidP="00792682">
      <w:pPr>
        <w:ind w:firstLine="0"/>
        <w:rPr>
          <w:rFonts w:cs="Times New Roman"/>
        </w:rPr>
      </w:pPr>
      <w:r w:rsidRPr="00EC7FB9">
        <w:rPr>
          <w:rFonts w:cs="Times New Roman"/>
        </w:rPr>
        <w:t>The script was effectively able to gather the necessary data from an individual recipe page</w:t>
      </w:r>
      <w:r w:rsidR="00B9352B" w:rsidRPr="00EC7FB9">
        <w:rPr>
          <w:rFonts w:cs="Times New Roman"/>
        </w:rPr>
        <w:t>, storing the images and ingredient annotations in a structured format.</w:t>
      </w:r>
    </w:p>
    <w:p w14:paraId="1C141653" w14:textId="6392FDD5" w:rsidR="00042118" w:rsidRPr="00EC7FB9" w:rsidRDefault="00D14DD0" w:rsidP="00792682">
      <w:pPr>
        <w:ind w:firstLine="0"/>
        <w:jc w:val="center"/>
        <w:rPr>
          <w:rFonts w:cs="Times New Roman"/>
        </w:rPr>
      </w:pPr>
      <w:r w:rsidRPr="00EC7FB9">
        <w:rPr>
          <w:rFonts w:cs="Times New Roman"/>
          <w:noProof/>
        </w:rPr>
        <w:drawing>
          <wp:inline distT="0" distB="0" distL="0" distR="0" wp14:anchorId="4732C2B3" wp14:editId="23F3B12E">
            <wp:extent cx="2425532" cy="2772000"/>
            <wp:effectExtent l="76200" t="95250" r="70485" b="85725"/>
            <wp:docPr id="1276654682"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6654682" name="Picture 1" descr="A screenshot of a computer program&#10;&#10;Description automatically generated"/>
                    <pic:cNvPicPr/>
                  </pic:nvPicPr>
                  <pic:blipFill>
                    <a:blip r:embed="rId19"/>
                    <a:stretch>
                      <a:fillRect/>
                    </a:stretch>
                  </pic:blipFill>
                  <pic:spPr>
                    <a:xfrm>
                      <a:off x="0" y="0"/>
                      <a:ext cx="2425532" cy="2772000"/>
                    </a:xfrm>
                    <a:prstGeom prst="rect">
                      <a:avLst/>
                    </a:prstGeom>
                    <a:ln>
                      <a:noFill/>
                    </a:ln>
                    <a:effectLst>
                      <a:outerShdw blurRad="63500" sx="102000" sy="102000" algn="ctr" rotWithShape="0">
                        <a:prstClr val="black">
                          <a:alpha val="40000"/>
                        </a:prstClr>
                      </a:outerShdw>
                    </a:effectLst>
                  </pic:spPr>
                </pic:pic>
              </a:graphicData>
            </a:graphic>
          </wp:inline>
        </w:drawing>
      </w:r>
      <w:r w:rsidR="008C389A" w:rsidRPr="00EC7FB9">
        <w:rPr>
          <w:rFonts w:cs="Times New Roman"/>
          <w:noProof/>
        </w:rPr>
        <w:drawing>
          <wp:inline distT="0" distB="0" distL="0" distR="0" wp14:anchorId="7935DEA3" wp14:editId="1597B4F0">
            <wp:extent cx="2325043" cy="2772000"/>
            <wp:effectExtent l="76200" t="95250" r="75565" b="85725"/>
            <wp:docPr id="648578922"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8578922" name="Picture 1" descr="A screenshot of a computer program&#10;&#10;Description automatically generated"/>
                    <pic:cNvPicPr/>
                  </pic:nvPicPr>
                  <pic:blipFill rotWithShape="1">
                    <a:blip r:embed="rId20"/>
                    <a:srcRect r="23024"/>
                    <a:stretch/>
                  </pic:blipFill>
                  <pic:spPr bwMode="auto">
                    <a:xfrm>
                      <a:off x="0" y="0"/>
                      <a:ext cx="2325043" cy="2772000"/>
                    </a:xfrm>
                    <a:prstGeom prst="rect">
                      <a:avLst/>
                    </a:prstGeom>
                    <a:ln>
                      <a:noFill/>
                    </a:ln>
                    <a:effectLst>
                      <a:outerShdw blurRad="63500" sx="102000" sy="102000" algn="ctr" rotWithShape="0">
                        <a:prstClr val="black">
                          <a:alpha val="40000"/>
                        </a:prstClr>
                      </a:outerShdw>
                    </a:effectLst>
                    <a:extLst>
                      <a:ext uri="{53640926-AAD7-44D8-BBD7-CCE9431645EC}">
                        <a14:shadowObscured xmlns:a14="http://schemas.microsoft.com/office/drawing/2010/main"/>
                      </a:ext>
                    </a:extLst>
                  </pic:spPr>
                </pic:pic>
              </a:graphicData>
            </a:graphic>
          </wp:inline>
        </w:drawing>
      </w:r>
    </w:p>
    <w:p w14:paraId="230D5D2A" w14:textId="3C7F8DF9" w:rsidR="008C389A" w:rsidRPr="00EC7FB9" w:rsidRDefault="00042118" w:rsidP="00792682">
      <w:pPr>
        <w:ind w:firstLine="0"/>
        <w:jc w:val="center"/>
        <w:rPr>
          <w:rFonts w:cs="Times New Roman"/>
        </w:rPr>
      </w:pPr>
      <w:r w:rsidRPr="00EC7FB9">
        <w:rPr>
          <w:rFonts w:cs="Times New Roman"/>
          <w:noProof/>
        </w:rPr>
        <w:drawing>
          <wp:anchor distT="0" distB="0" distL="114300" distR="114300" simplePos="0" relativeHeight="251664384" behindDoc="0" locked="0" layoutInCell="1" allowOverlap="1" wp14:anchorId="0A1E6906" wp14:editId="3D2166DF">
            <wp:simplePos x="0" y="0"/>
            <wp:positionH relativeFrom="column">
              <wp:posOffset>3470661</wp:posOffset>
            </wp:positionH>
            <wp:positionV relativeFrom="paragraph">
              <wp:posOffset>49227</wp:posOffset>
            </wp:positionV>
            <wp:extent cx="1179830" cy="1835150"/>
            <wp:effectExtent l="76200" t="95250" r="77470" b="88900"/>
            <wp:wrapThrough wrapText="bothSides">
              <wp:wrapPolygon edited="0">
                <wp:start x="-1046" y="-1121"/>
                <wp:lineTo x="-1395" y="-673"/>
                <wp:lineTo x="-1395" y="22422"/>
                <wp:lineTo x="22670" y="22422"/>
                <wp:lineTo x="22670" y="-1121"/>
                <wp:lineTo x="-1046" y="-1121"/>
              </wp:wrapPolygon>
            </wp:wrapThrough>
            <wp:docPr id="2041901920" name="Picture 1" descr="A screen 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1901920" name="Picture 1" descr="A screen shot of a computer program&#10;&#10;Description automatically generated"/>
                    <pic:cNvPicPr/>
                  </pic:nvPicPr>
                  <pic:blipFill>
                    <a:blip r:embed="rId21" cstate="print">
                      <a:extLst>
                        <a:ext uri="{28A0092B-C50C-407E-A947-70E740481C1C}">
                          <a14:useLocalDpi xmlns:a14="http://schemas.microsoft.com/office/drawing/2010/main" val="0"/>
                        </a:ext>
                      </a:extLst>
                    </a:blip>
                    <a:stretch>
                      <a:fillRect/>
                    </a:stretch>
                  </pic:blipFill>
                  <pic:spPr>
                    <a:xfrm>
                      <a:off x="0" y="0"/>
                      <a:ext cx="1179830" cy="1835150"/>
                    </a:xfrm>
                    <a:prstGeom prst="rect">
                      <a:avLst/>
                    </a:prstGeom>
                    <a:effectLst>
                      <a:outerShdw blurRad="63500" sx="102000" sy="102000" algn="ctr" rotWithShape="0">
                        <a:prstClr val="black">
                          <a:alpha val="40000"/>
                        </a:prstClr>
                      </a:outerShdw>
                    </a:effectLst>
                  </pic:spPr>
                </pic:pic>
              </a:graphicData>
            </a:graphic>
            <wp14:sizeRelH relativeFrom="margin">
              <wp14:pctWidth>0</wp14:pctWidth>
            </wp14:sizeRelH>
            <wp14:sizeRelV relativeFrom="margin">
              <wp14:pctHeight>0</wp14:pctHeight>
            </wp14:sizeRelV>
          </wp:anchor>
        </w:drawing>
      </w:r>
      <w:r w:rsidRPr="00EC7FB9">
        <w:rPr>
          <w:rFonts w:cs="Times New Roman"/>
          <w:noProof/>
        </w:rPr>
        <w:drawing>
          <wp:anchor distT="0" distB="0" distL="114300" distR="114300" simplePos="0" relativeHeight="251663360" behindDoc="0" locked="0" layoutInCell="1" allowOverlap="1" wp14:anchorId="3D2335E1" wp14:editId="7B303C32">
            <wp:simplePos x="0" y="0"/>
            <wp:positionH relativeFrom="margin">
              <wp:posOffset>1418148</wp:posOffset>
            </wp:positionH>
            <wp:positionV relativeFrom="paragraph">
              <wp:posOffset>80010</wp:posOffset>
            </wp:positionV>
            <wp:extent cx="1799590" cy="619760"/>
            <wp:effectExtent l="76200" t="76200" r="67310" b="85090"/>
            <wp:wrapThrough wrapText="bothSides">
              <wp:wrapPolygon edited="0">
                <wp:start x="-915" y="-2656"/>
                <wp:lineTo x="-915" y="23902"/>
                <wp:lineTo x="22179" y="23902"/>
                <wp:lineTo x="22179" y="-2656"/>
                <wp:lineTo x="-915" y="-2656"/>
              </wp:wrapPolygon>
            </wp:wrapThrough>
            <wp:docPr id="1505583428" name="Picture 1" descr="A black background with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5583428" name="Picture 1" descr="A black background with white text&#10;&#10;Description automatically generated"/>
                    <pic:cNvPicPr/>
                  </pic:nvPicPr>
                  <pic:blipFill>
                    <a:blip r:embed="rId22">
                      <a:extLst>
                        <a:ext uri="{28A0092B-C50C-407E-A947-70E740481C1C}">
                          <a14:useLocalDpi xmlns:a14="http://schemas.microsoft.com/office/drawing/2010/main" val="0"/>
                        </a:ext>
                      </a:extLst>
                    </a:blip>
                    <a:stretch>
                      <a:fillRect/>
                    </a:stretch>
                  </pic:blipFill>
                  <pic:spPr>
                    <a:xfrm>
                      <a:off x="0" y="0"/>
                      <a:ext cx="1799590" cy="619760"/>
                    </a:xfrm>
                    <a:prstGeom prst="rect">
                      <a:avLst/>
                    </a:prstGeom>
                    <a:effectLst>
                      <a:outerShdw blurRad="63500" sx="102000" sy="102000" algn="ctr" rotWithShape="0">
                        <a:prstClr val="black">
                          <a:alpha val="40000"/>
                        </a:prstClr>
                      </a:outerShdw>
                    </a:effectLst>
                  </pic:spPr>
                </pic:pic>
              </a:graphicData>
            </a:graphic>
          </wp:anchor>
        </w:drawing>
      </w:r>
    </w:p>
    <w:p w14:paraId="01AA12D6" w14:textId="41ACF8DB" w:rsidR="005511AF" w:rsidRPr="00EC7FB9" w:rsidRDefault="005511AF" w:rsidP="00792682">
      <w:pPr>
        <w:ind w:firstLine="0"/>
        <w:rPr>
          <w:rFonts w:cs="Times New Roman"/>
        </w:rPr>
      </w:pPr>
    </w:p>
    <w:p w14:paraId="77C7F920" w14:textId="1A12EA53" w:rsidR="00FB0DC8" w:rsidRPr="00EC7FB9" w:rsidRDefault="00FB0DC8" w:rsidP="00792682">
      <w:pPr>
        <w:ind w:firstLine="0"/>
        <w:rPr>
          <w:rFonts w:cs="Times New Roman"/>
        </w:rPr>
      </w:pPr>
    </w:p>
    <w:p w14:paraId="044D4255" w14:textId="77777777" w:rsidR="00943235" w:rsidRPr="00EC7FB9" w:rsidRDefault="00943235" w:rsidP="00792682">
      <w:pPr>
        <w:ind w:firstLine="0"/>
        <w:rPr>
          <w:rFonts w:cs="Times New Roman"/>
        </w:rPr>
      </w:pPr>
    </w:p>
    <w:p w14:paraId="5F9AB66A" w14:textId="77777777" w:rsidR="00943235" w:rsidRPr="00EC7FB9" w:rsidRDefault="00943235" w:rsidP="00792682">
      <w:pPr>
        <w:ind w:firstLine="0"/>
        <w:rPr>
          <w:rFonts w:cs="Times New Roman"/>
        </w:rPr>
      </w:pPr>
    </w:p>
    <w:p w14:paraId="4D0CA5B3" w14:textId="77777777" w:rsidR="00943235" w:rsidRPr="00EC7FB9" w:rsidRDefault="00943235" w:rsidP="00792682">
      <w:pPr>
        <w:ind w:firstLine="0"/>
        <w:rPr>
          <w:rFonts w:cs="Times New Roman"/>
        </w:rPr>
      </w:pPr>
    </w:p>
    <w:p w14:paraId="4C93372C" w14:textId="77777777" w:rsidR="00943235" w:rsidRDefault="00943235" w:rsidP="00792682">
      <w:pPr>
        <w:ind w:firstLine="0"/>
        <w:rPr>
          <w:rFonts w:cs="Times New Roman"/>
        </w:rPr>
      </w:pPr>
    </w:p>
    <w:p w14:paraId="71E253C6" w14:textId="77777777" w:rsidR="000B790E" w:rsidRPr="00EC7FB9" w:rsidRDefault="000B790E" w:rsidP="00792682">
      <w:pPr>
        <w:ind w:firstLine="0"/>
        <w:rPr>
          <w:rFonts w:cs="Times New Roman"/>
        </w:rPr>
      </w:pPr>
    </w:p>
    <w:p w14:paraId="4CD440D0" w14:textId="65EF9407" w:rsidR="00943235" w:rsidRPr="00EC7FB9" w:rsidRDefault="00943235" w:rsidP="0014016A">
      <w:pPr>
        <w:pStyle w:val="Heading3"/>
      </w:pPr>
      <w:bookmarkStart w:id="32" w:name="_Toc184603632"/>
      <w:r w:rsidRPr="00EC7FB9">
        <w:lastRenderedPageBreak/>
        <w:t>4.1.3 Scraping Pipeline</w:t>
      </w:r>
      <w:bookmarkEnd w:id="32"/>
    </w:p>
    <w:p w14:paraId="5854591D" w14:textId="0FD66BA6" w:rsidR="00943235" w:rsidRPr="00EC7FB9" w:rsidRDefault="00943235" w:rsidP="00792682">
      <w:pPr>
        <w:ind w:firstLine="0"/>
        <w:rPr>
          <w:rFonts w:cs="Times New Roman"/>
        </w:rPr>
      </w:pPr>
      <w:r w:rsidRPr="00EC7FB9">
        <w:rPr>
          <w:rFonts w:cs="Times New Roman"/>
        </w:rPr>
        <w:t xml:space="preserve">With a script </w:t>
      </w:r>
      <w:r w:rsidR="001E2BEE" w:rsidRPr="00EC7FB9">
        <w:rPr>
          <w:rFonts w:cs="Times New Roman"/>
        </w:rPr>
        <w:t xml:space="preserve">to scrape the data from a single recipe page working, the next </w:t>
      </w:r>
      <w:r w:rsidR="00BF06BD" w:rsidRPr="00EC7FB9">
        <w:rPr>
          <w:rFonts w:cs="Times New Roman"/>
        </w:rPr>
        <w:t>task</w:t>
      </w:r>
      <w:r w:rsidR="001E2BEE" w:rsidRPr="00EC7FB9">
        <w:rPr>
          <w:rFonts w:cs="Times New Roman"/>
        </w:rPr>
        <w:t xml:space="preserve"> </w:t>
      </w:r>
      <w:r w:rsidR="008F77E3" w:rsidRPr="00EC7FB9">
        <w:rPr>
          <w:rFonts w:cs="Times New Roman"/>
        </w:rPr>
        <w:t>was</w:t>
      </w:r>
      <w:r w:rsidR="0046738A" w:rsidRPr="00EC7FB9">
        <w:rPr>
          <w:rFonts w:cs="Times New Roman"/>
        </w:rPr>
        <w:t xml:space="preserve"> to set up a function that will </w:t>
      </w:r>
      <w:r w:rsidR="001A4A4D" w:rsidRPr="00EC7FB9">
        <w:rPr>
          <w:rFonts w:cs="Times New Roman"/>
        </w:rPr>
        <w:t xml:space="preserve">navigate the website and </w:t>
      </w:r>
      <w:r w:rsidR="0046738A" w:rsidRPr="00EC7FB9">
        <w:rPr>
          <w:rFonts w:cs="Times New Roman"/>
        </w:rPr>
        <w:t>automate th</w:t>
      </w:r>
      <w:r w:rsidR="00C81B9C" w:rsidRPr="00EC7FB9">
        <w:rPr>
          <w:rFonts w:cs="Times New Roman"/>
        </w:rPr>
        <w:t>e scraping</w:t>
      </w:r>
      <w:r w:rsidR="0046738A" w:rsidRPr="00EC7FB9">
        <w:rPr>
          <w:rFonts w:cs="Times New Roman"/>
        </w:rPr>
        <w:t xml:space="preserve"> process </w:t>
      </w:r>
      <w:r w:rsidR="00944E95" w:rsidRPr="00EC7FB9">
        <w:rPr>
          <w:rFonts w:cs="Times New Roman"/>
        </w:rPr>
        <w:t xml:space="preserve">across </w:t>
      </w:r>
      <w:r w:rsidR="0046738A" w:rsidRPr="00EC7FB9">
        <w:rPr>
          <w:rFonts w:cs="Times New Roman"/>
        </w:rPr>
        <w:t xml:space="preserve">multiple recipes. To </w:t>
      </w:r>
      <w:r w:rsidR="00EA7D5C" w:rsidRPr="00EC7FB9">
        <w:rPr>
          <w:rFonts w:cs="Times New Roman"/>
        </w:rPr>
        <w:t>achieve</w:t>
      </w:r>
      <w:r w:rsidR="0046738A" w:rsidRPr="00EC7FB9">
        <w:rPr>
          <w:rFonts w:cs="Times New Roman"/>
        </w:rPr>
        <w:t xml:space="preserve"> this, </w:t>
      </w:r>
      <w:r w:rsidR="006D424B" w:rsidRPr="00EC7FB9">
        <w:rPr>
          <w:rFonts w:cs="Times New Roman"/>
        </w:rPr>
        <w:t xml:space="preserve">the </w:t>
      </w:r>
      <w:r w:rsidR="00AE677D">
        <w:rPr>
          <w:rFonts w:cs="Times New Roman"/>
        </w:rPr>
        <w:t>website</w:t>
      </w:r>
      <w:r w:rsidR="006D424B" w:rsidRPr="00EC7FB9">
        <w:rPr>
          <w:rFonts w:cs="Times New Roman"/>
        </w:rPr>
        <w:t xml:space="preserve"> search </w:t>
      </w:r>
      <w:r w:rsidR="00511DEE" w:rsidRPr="00EC7FB9">
        <w:rPr>
          <w:rFonts w:cs="Times New Roman"/>
        </w:rPr>
        <w:t xml:space="preserve">function is used. </w:t>
      </w:r>
      <w:r w:rsidR="00E96C4F" w:rsidRPr="00EC7FB9">
        <w:rPr>
          <w:rFonts w:cs="Times New Roman"/>
        </w:rPr>
        <w:t xml:space="preserve">When the site’s search </w:t>
      </w:r>
      <w:r w:rsidR="009E1CFF" w:rsidRPr="00EC7FB9">
        <w:rPr>
          <w:rFonts w:cs="Times New Roman"/>
        </w:rPr>
        <w:t>URL</w:t>
      </w:r>
      <w:r w:rsidR="00E96C4F" w:rsidRPr="00EC7FB9">
        <w:rPr>
          <w:rFonts w:cs="Times New Roman"/>
        </w:rPr>
        <w:t xml:space="preserve"> is loaded, </w:t>
      </w:r>
      <w:r w:rsidR="00110E08" w:rsidRPr="00EC7FB9">
        <w:rPr>
          <w:rFonts w:cs="Times New Roman"/>
        </w:rPr>
        <w:t>ten cards with links</w:t>
      </w:r>
      <w:r w:rsidR="00D06561" w:rsidRPr="00EC7FB9">
        <w:rPr>
          <w:rFonts w:cs="Times New Roman"/>
        </w:rPr>
        <w:t xml:space="preserve"> </w:t>
      </w:r>
      <w:r w:rsidR="00AE4097" w:rsidRPr="00EC7FB9">
        <w:rPr>
          <w:rFonts w:cs="Times New Roman"/>
        </w:rPr>
        <w:t xml:space="preserve">to recipes are provided. </w:t>
      </w:r>
      <w:r w:rsidR="00FA05CD" w:rsidRPr="00EC7FB9">
        <w:rPr>
          <w:rFonts w:cs="Times New Roman"/>
        </w:rPr>
        <w:t>Each search page</w:t>
      </w:r>
      <w:r w:rsidR="0000146A" w:rsidRPr="00EC7FB9">
        <w:rPr>
          <w:rFonts w:cs="Times New Roman"/>
        </w:rPr>
        <w:t xml:space="preserve"> can be appended to the </w:t>
      </w:r>
      <w:r w:rsidR="009E1CFF" w:rsidRPr="00EC7FB9">
        <w:rPr>
          <w:rFonts w:cs="Times New Roman"/>
        </w:rPr>
        <w:t>URL</w:t>
      </w:r>
      <w:r w:rsidR="0000146A" w:rsidRPr="00EC7FB9">
        <w:rPr>
          <w:rFonts w:cs="Times New Roman"/>
        </w:rPr>
        <w:t xml:space="preserve"> “https://www.food.com/search/</w:t>
      </w:r>
      <w:r w:rsidR="0000146A" w:rsidRPr="00EC7FB9">
        <w:rPr>
          <w:rFonts w:cs="Times New Roman"/>
          <w:b/>
          <w:bCs/>
        </w:rPr>
        <w:t>?pn=2</w:t>
      </w:r>
      <w:r w:rsidR="0000146A" w:rsidRPr="00EC7FB9">
        <w:rPr>
          <w:rFonts w:cs="Times New Roman"/>
        </w:rPr>
        <w:t xml:space="preserve">”, providing ten recipe cards with each page. </w:t>
      </w:r>
      <w:r w:rsidR="00AD2020" w:rsidRPr="00EC7FB9">
        <w:rPr>
          <w:rFonts w:cs="Times New Roman"/>
        </w:rPr>
        <w:t>A script can be written to iterate through each page</w:t>
      </w:r>
      <w:r w:rsidR="00A62354" w:rsidRPr="00EC7FB9">
        <w:rPr>
          <w:rFonts w:cs="Times New Roman"/>
        </w:rPr>
        <w:t xml:space="preserve"> and pass each </w:t>
      </w:r>
      <w:r w:rsidR="00C8026C" w:rsidRPr="00EC7FB9">
        <w:rPr>
          <w:rFonts w:cs="Times New Roman"/>
        </w:rPr>
        <w:t>recipe URL to the existing recipe scraping function. However, unlike the individual recipe pages</w:t>
      </w:r>
      <w:r w:rsidR="00C66947" w:rsidRPr="00EC7FB9">
        <w:rPr>
          <w:rFonts w:cs="Times New Roman"/>
        </w:rPr>
        <w:t>,</w:t>
      </w:r>
      <w:r w:rsidR="007D6526" w:rsidRPr="00EC7FB9">
        <w:rPr>
          <w:rFonts w:cs="Times New Roman"/>
        </w:rPr>
        <w:t xml:space="preserve"> the search results page </w:t>
      </w:r>
      <w:r w:rsidR="00513AB0" w:rsidRPr="00EC7FB9">
        <w:rPr>
          <w:rFonts w:cs="Times New Roman"/>
        </w:rPr>
        <w:t>initially loads a limited set of elements. The recipe cards are loaded dynamically via JavaScript</w:t>
      </w:r>
      <w:r w:rsidR="000554F2" w:rsidRPr="00EC7FB9">
        <w:rPr>
          <w:rFonts w:cs="Times New Roman"/>
        </w:rPr>
        <w:t xml:space="preserve"> after the initial load. Beautiful Soup is not able to </w:t>
      </w:r>
      <w:r w:rsidR="00B94C40" w:rsidRPr="00EC7FB9">
        <w:rPr>
          <w:rFonts w:cs="Times New Roman"/>
        </w:rPr>
        <w:t>handle this dynamic loading</w:t>
      </w:r>
      <w:r w:rsidR="00AA585D" w:rsidRPr="00EC7FB9">
        <w:rPr>
          <w:rFonts w:cs="Times New Roman"/>
        </w:rPr>
        <w:t xml:space="preserve"> itself</w:t>
      </w:r>
      <w:r w:rsidR="00B94C40" w:rsidRPr="00EC7FB9">
        <w:rPr>
          <w:rFonts w:cs="Times New Roman"/>
        </w:rPr>
        <w:t>. To overcome this, Selenium was used</w:t>
      </w:r>
      <w:r w:rsidR="00545C8F" w:rsidRPr="00EC7FB9">
        <w:rPr>
          <w:rFonts w:cs="Times New Roman"/>
        </w:rPr>
        <w:t xml:space="preserve">. Selenium </w:t>
      </w:r>
      <w:r w:rsidR="008E59DC" w:rsidRPr="00EC7FB9">
        <w:rPr>
          <w:rFonts w:cs="Times New Roman"/>
        </w:rPr>
        <w:t>interacts with the page in a</w:t>
      </w:r>
      <w:r w:rsidR="00545C8F" w:rsidRPr="00EC7FB9">
        <w:rPr>
          <w:rFonts w:cs="Times New Roman"/>
        </w:rPr>
        <w:t xml:space="preserve"> way that emulates how a real user would. </w:t>
      </w:r>
      <w:r w:rsidR="003E2A39" w:rsidRPr="00EC7FB9">
        <w:rPr>
          <w:rFonts w:cs="Times New Roman"/>
        </w:rPr>
        <w:t xml:space="preserve">By </w:t>
      </w:r>
      <w:r w:rsidR="00AA585D" w:rsidRPr="00EC7FB9">
        <w:rPr>
          <w:rFonts w:cs="Times New Roman"/>
        </w:rPr>
        <w:t>taking this approach</w:t>
      </w:r>
      <w:r w:rsidR="003E2A39" w:rsidRPr="00EC7FB9">
        <w:rPr>
          <w:rFonts w:cs="Times New Roman"/>
        </w:rPr>
        <w:t xml:space="preserve">, </w:t>
      </w:r>
      <w:r w:rsidR="00853F3F" w:rsidRPr="00EC7FB9">
        <w:rPr>
          <w:rFonts w:cs="Times New Roman"/>
        </w:rPr>
        <w:t>it</w:t>
      </w:r>
      <w:r w:rsidR="003E2A39" w:rsidRPr="00EC7FB9">
        <w:rPr>
          <w:rFonts w:cs="Times New Roman"/>
        </w:rPr>
        <w:t xml:space="preserve"> ensures that all elements of the page are loaded, before extraction.</w:t>
      </w:r>
    </w:p>
    <w:p w14:paraId="28CBBF10" w14:textId="4664A89F" w:rsidR="00E46333" w:rsidRPr="00EC7FB9" w:rsidRDefault="00D92A30" w:rsidP="00792682">
      <w:pPr>
        <w:ind w:firstLine="0"/>
        <w:rPr>
          <w:rFonts w:cs="Times New Roman"/>
        </w:rPr>
      </w:pPr>
      <w:r w:rsidRPr="00EC7FB9">
        <w:rPr>
          <w:rFonts w:cs="Times New Roman"/>
          <w:noProof/>
        </w:rPr>
        <mc:AlternateContent>
          <mc:Choice Requires="wps">
            <w:drawing>
              <wp:anchor distT="0" distB="0" distL="114300" distR="114300" simplePos="0" relativeHeight="251668480" behindDoc="1" locked="0" layoutInCell="1" allowOverlap="1" wp14:anchorId="180DE1B7" wp14:editId="1EA5B5D4">
                <wp:simplePos x="0" y="0"/>
                <wp:positionH relativeFrom="margin">
                  <wp:align>left</wp:align>
                </wp:positionH>
                <wp:positionV relativeFrom="paragraph">
                  <wp:posOffset>2892425</wp:posOffset>
                </wp:positionV>
                <wp:extent cx="3192145" cy="635"/>
                <wp:effectExtent l="0" t="0" r="8255" b="8255"/>
                <wp:wrapTight wrapText="bothSides">
                  <wp:wrapPolygon edited="0">
                    <wp:start x="0" y="0"/>
                    <wp:lineTo x="0" y="20698"/>
                    <wp:lineTo x="21527" y="20698"/>
                    <wp:lineTo x="21527" y="0"/>
                    <wp:lineTo x="0" y="0"/>
                  </wp:wrapPolygon>
                </wp:wrapTight>
                <wp:docPr id="734746844" name="Text Box 1"/>
                <wp:cNvGraphicFramePr/>
                <a:graphic xmlns:a="http://schemas.openxmlformats.org/drawingml/2006/main">
                  <a:graphicData uri="http://schemas.microsoft.com/office/word/2010/wordprocessingShape">
                    <wps:wsp>
                      <wps:cNvSpPr txBox="1"/>
                      <wps:spPr>
                        <a:xfrm>
                          <a:off x="0" y="0"/>
                          <a:ext cx="3192145" cy="635"/>
                        </a:xfrm>
                        <a:prstGeom prst="rect">
                          <a:avLst/>
                        </a:prstGeom>
                        <a:solidFill>
                          <a:prstClr val="white"/>
                        </a:solidFill>
                        <a:ln>
                          <a:noFill/>
                        </a:ln>
                      </wps:spPr>
                      <wps:txbx>
                        <w:txbxContent>
                          <w:p w14:paraId="16973326" w14:textId="1DB0E6E6" w:rsidR="00487684" w:rsidRPr="001F42C7" w:rsidRDefault="00487684" w:rsidP="00487684">
                            <w:pPr>
                              <w:pStyle w:val="Caption"/>
                              <w:rPr>
                                <w:szCs w:val="22"/>
                              </w:rPr>
                            </w:pPr>
                            <w:bookmarkStart w:id="33" w:name="_Toc184603638"/>
                            <w:r>
                              <w:t xml:space="preserve">Figure </w:t>
                            </w:r>
                            <w:fldSimple w:instr=" SEQ Figure \* ARABIC ">
                              <w:r w:rsidR="004A2125">
                                <w:rPr>
                                  <w:noProof/>
                                </w:rPr>
                                <w:t>4</w:t>
                              </w:r>
                            </w:fldSimple>
                            <w:r w:rsidR="00D92A30">
                              <w:t xml:space="preserve"> Link Scraping Script</w:t>
                            </w:r>
                            <w:bookmarkEnd w:id="3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180DE1B7" id="_x0000_t202" coordsize="21600,21600" o:spt="202" path="m,l,21600r21600,l21600,xe">
                <v:stroke joinstyle="miter"/>
                <v:path gradientshapeok="t" o:connecttype="rect"/>
              </v:shapetype>
              <v:shape id="Text Box 1" o:spid="_x0000_s1026" type="#_x0000_t202" style="position:absolute;margin-left:0;margin-top:227.75pt;width:251.35pt;height:.05pt;z-index:-251648000;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" stroked="f">
                <v:textbox style="mso-fit-shape-to-text:t" inset="0,0,0,0">
                  <w:txbxContent>
                    <w:p w14:paraId="16973326" w14:textId="1DB0E6E6" w:rsidR="00487684" w:rsidRPr="001F42C7" w:rsidRDefault="00487684" w:rsidP="00487684">
                      <w:pPr>
                        <w:pStyle w:val="Caption"/>
                        <w:rPr>
                          <w:szCs w:val="22"/>
                        </w:rPr>
                      </w:pPr>
                      <w:bookmarkStart w:id="34" w:name="_Toc184603638"/>
                      <w:r>
                        <w:t xml:space="preserve">Figure </w:t>
                      </w:r>
                      <w:fldSimple w:instr=" SEQ Figure \* ARABIC ">
                        <w:r w:rsidR="004A2125">
                          <w:rPr>
                            <w:noProof/>
                          </w:rPr>
                          <w:t>4</w:t>
                        </w:r>
                      </w:fldSimple>
                      <w:r w:rsidR="00D92A30">
                        <w:t xml:space="preserve"> Link Scraping Script</w:t>
                      </w:r>
                      <w:bookmarkEnd w:id="34"/>
                    </w:p>
                  </w:txbxContent>
                </v:textbox>
                <w10:wrap type="tight" anchorx="margin"/>
              </v:shape>
            </w:pict>
          </mc:Fallback>
        </mc:AlternateContent>
      </w:r>
      <w:r w:rsidRPr="00EC7FB9">
        <w:rPr>
          <w:rFonts w:cs="Times New Roman"/>
          <w:noProof/>
        </w:rPr>
        <mc:AlternateContent>
          <mc:Choice Requires="wps">
            <w:drawing>
              <wp:anchor distT="0" distB="0" distL="114300" distR="114300" simplePos="0" relativeHeight="251670528" behindDoc="1" locked="0" layoutInCell="1" allowOverlap="1" wp14:anchorId="4DDAF0AF" wp14:editId="1BC652EA">
                <wp:simplePos x="0" y="0"/>
                <wp:positionH relativeFrom="column">
                  <wp:posOffset>3438525</wp:posOffset>
                </wp:positionH>
                <wp:positionV relativeFrom="paragraph">
                  <wp:posOffset>2901950</wp:posOffset>
                </wp:positionV>
                <wp:extent cx="2279015" cy="180975"/>
                <wp:effectExtent l="0" t="0" r="6985" b="9525"/>
                <wp:wrapTight wrapText="bothSides">
                  <wp:wrapPolygon edited="0">
                    <wp:start x="0" y="0"/>
                    <wp:lineTo x="0" y="20463"/>
                    <wp:lineTo x="21486" y="20463"/>
                    <wp:lineTo x="21486" y="0"/>
                    <wp:lineTo x="0" y="0"/>
                  </wp:wrapPolygon>
                </wp:wrapTight>
                <wp:docPr id="1534935571" name="Text Box 1"/>
                <wp:cNvGraphicFramePr/>
                <a:graphic xmlns:a="http://schemas.openxmlformats.org/drawingml/2006/main">
                  <a:graphicData uri="http://schemas.microsoft.com/office/word/2010/wordprocessingShape">
                    <wps:wsp>
                      <wps:cNvSpPr txBox="1"/>
                      <wps:spPr>
                        <a:xfrm>
                          <a:off x="0" y="0"/>
                          <a:ext cx="2279015" cy="180975"/>
                        </a:xfrm>
                        <a:prstGeom prst="rect">
                          <a:avLst/>
                        </a:prstGeom>
                        <a:solidFill>
                          <a:prstClr val="white"/>
                        </a:solidFill>
                        <a:ln>
                          <a:noFill/>
                        </a:ln>
                      </wps:spPr>
                      <wps:txbx>
                        <w:txbxContent>
                          <w:p w14:paraId="6D476C25" w14:textId="4C6EC211" w:rsidR="00487684" w:rsidRDefault="00487684" w:rsidP="00487684">
                            <w:pPr>
                              <w:pStyle w:val="Caption"/>
                            </w:pPr>
                            <w:bookmarkStart w:id="35" w:name="_Toc184603639"/>
                            <w:r>
                              <w:t xml:space="preserve">Figure </w:t>
                            </w:r>
                            <w:fldSimple w:instr=" SEQ Figure \* ARABIC ">
                              <w:r w:rsidR="004A2125">
                                <w:rPr>
                                  <w:noProof/>
                                </w:rPr>
                                <w:t>5</w:t>
                              </w:r>
                            </w:fldSimple>
                            <w:r w:rsidR="00D92A30">
                              <w:t xml:space="preserve"> Automated Scraping Script</w:t>
                            </w:r>
                            <w:bookmarkEnd w:id="3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DDAF0AF" id="_x0000_s1027" type="#_x0000_t202" style="position:absolute;margin-left:270.75pt;margin-top:228.5pt;width:179.45pt;height:14.25pt;z-index:-25164595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" stroked="f">
                <v:textbox inset="0,0,0,0">
                  <w:txbxContent>
                    <w:p w14:paraId="6D476C25" w14:textId="4C6EC211" w:rsidR="00487684" w:rsidRDefault="00487684" w:rsidP="00487684">
                      <w:pPr>
                        <w:pStyle w:val="Caption"/>
                      </w:pPr>
                      <w:bookmarkStart w:id="36" w:name="_Toc184603639"/>
                      <w:r>
                        <w:t xml:space="preserve">Figure </w:t>
                      </w:r>
                      <w:fldSimple w:instr=" SEQ Figure \* ARABIC ">
                        <w:r w:rsidR="004A2125">
                          <w:rPr>
                            <w:noProof/>
                          </w:rPr>
                          <w:t>5</w:t>
                        </w:r>
                      </w:fldSimple>
                      <w:r w:rsidR="00D92A30">
                        <w:t xml:space="preserve"> Automated Scraping Script</w:t>
                      </w:r>
                      <w:bookmarkEnd w:id="36"/>
                    </w:p>
                  </w:txbxContent>
                </v:textbox>
                <w10:wrap type="tight"/>
              </v:shape>
            </w:pict>
          </mc:Fallback>
        </mc:AlternateContent>
      </w:r>
      <w:r w:rsidR="0054335F" w:rsidRPr="00EC7FB9">
        <w:rPr>
          <w:rFonts w:cs="Times New Roman"/>
          <w:noProof/>
        </w:rPr>
        <w:drawing>
          <wp:anchor distT="0" distB="0" distL="114300" distR="114300" simplePos="0" relativeHeight="251665408" behindDoc="1" locked="0" layoutInCell="1" allowOverlap="1" wp14:anchorId="0E5EF834" wp14:editId="7F430B9E">
            <wp:simplePos x="0" y="0"/>
            <wp:positionH relativeFrom="margin">
              <wp:align>right</wp:align>
            </wp:positionH>
            <wp:positionV relativeFrom="paragraph">
              <wp:posOffset>1217295</wp:posOffset>
            </wp:positionV>
            <wp:extent cx="2279015" cy="1655445"/>
            <wp:effectExtent l="76200" t="95250" r="83185" b="97155"/>
            <wp:wrapTight wrapText="bothSides">
              <wp:wrapPolygon edited="0">
                <wp:start x="-722" y="-1243"/>
                <wp:lineTo x="-722" y="22619"/>
                <wp:lineTo x="22208" y="22619"/>
                <wp:lineTo x="22208" y="-1243"/>
                <wp:lineTo x="-722" y="-1243"/>
              </wp:wrapPolygon>
            </wp:wrapTight>
            <wp:docPr id="363177368" name="Picture 1" descr="A computer screen shot of a program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3177368" name="Picture 1" descr="A computer screen shot of a program code&#10;&#10;Description automatically generated"/>
                    <pic:cNvPicPr/>
                  </pic:nvPicPr>
                  <pic:blipFill>
                    <a:blip r:embed="rId23">
                      <a:extLst>
                        <a:ext uri="{28A0092B-C50C-407E-A947-70E740481C1C}">
                          <a14:useLocalDpi xmlns:a14="http://schemas.microsoft.com/office/drawing/2010/main" val="0"/>
                        </a:ext>
                      </a:extLst>
                    </a:blip>
                    <a:stretch>
                      <a:fillRect/>
                    </a:stretch>
                  </pic:blipFill>
                  <pic:spPr>
                    <a:xfrm>
                      <a:off x="0" y="0"/>
                      <a:ext cx="2279015" cy="1655445"/>
                    </a:xfrm>
                    <a:prstGeom prst="rect">
                      <a:avLst/>
                    </a:prstGeom>
                    <a:effectLst>
                      <a:outerShdw blurRad="63500" sx="102000" sy="102000" algn="ctr" rotWithShape="0">
                        <a:prstClr val="black">
                          <a:alpha val="40000"/>
                        </a:prstClr>
                      </a:outerShdw>
                    </a:effectLst>
                  </pic:spPr>
                </pic:pic>
              </a:graphicData>
            </a:graphic>
          </wp:anchor>
        </w:drawing>
      </w:r>
      <w:r w:rsidR="0095623D" w:rsidRPr="00EC7FB9">
        <w:rPr>
          <w:rFonts w:cs="Times New Roman"/>
          <w:noProof/>
        </w:rPr>
        <w:drawing>
          <wp:anchor distT="0" distB="0" distL="114300" distR="114300" simplePos="0" relativeHeight="251666432" behindDoc="1" locked="0" layoutInCell="1" allowOverlap="1" wp14:anchorId="27D1D9E8" wp14:editId="42D69510">
            <wp:simplePos x="0" y="0"/>
            <wp:positionH relativeFrom="margin">
              <wp:align>left</wp:align>
            </wp:positionH>
            <wp:positionV relativeFrom="paragraph">
              <wp:posOffset>1214700</wp:posOffset>
            </wp:positionV>
            <wp:extent cx="3192378" cy="1656000"/>
            <wp:effectExtent l="95250" t="95250" r="103505" b="97155"/>
            <wp:wrapTight wrapText="bothSides">
              <wp:wrapPolygon edited="0">
                <wp:start x="-645" y="-1243"/>
                <wp:lineTo x="-645" y="22619"/>
                <wp:lineTo x="22171" y="22619"/>
                <wp:lineTo x="22171" y="-1243"/>
                <wp:lineTo x="-645" y="-1243"/>
              </wp:wrapPolygon>
            </wp:wrapTight>
            <wp:docPr id="1610199700" name="Picture 1" descr="A computer screen shot of a program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0199700" name="Picture 1" descr="A computer screen shot of a program code&#10;&#10;Description automatically generated"/>
                    <pic:cNvPicPr/>
                  </pic:nvPicPr>
                  <pic:blipFill rotWithShape="1">
                    <a:blip r:embed="rId24" cstate="print">
                      <a:extLst>
                        <a:ext uri="{28A0092B-C50C-407E-A947-70E740481C1C}">
                          <a14:useLocalDpi xmlns:a14="http://schemas.microsoft.com/office/drawing/2010/main" val="0"/>
                        </a:ext>
                      </a:extLst>
                    </a:blip>
                    <a:srcRect r="13662"/>
                    <a:stretch/>
                  </pic:blipFill>
                  <pic:spPr bwMode="auto">
                    <a:xfrm>
                      <a:off x="0" y="0"/>
                      <a:ext cx="3192378" cy="1656000"/>
                    </a:xfrm>
                    <a:prstGeom prst="rect">
                      <a:avLst/>
                    </a:prstGeom>
                    <a:ln>
                      <a:noFill/>
                    </a:ln>
                    <a:effectLst>
                      <a:outerShdw blurRad="63500" sx="102000" sy="102000" algn="ctr" rotWithShape="0">
                        <a:prstClr val="black">
                          <a:alpha val="40000"/>
                        </a:prstClr>
                      </a:outerShdw>
                    </a:effectLst>
                    <a:extLst>
                      <a:ext uri="{53640926-AAD7-44D8-BBD7-CCE9431645EC}">
                        <a14:shadowObscured xmlns:a14="http://schemas.microsoft.com/office/drawing/2010/main"/>
                      </a:ext>
                    </a:extLst>
                  </pic:spPr>
                </pic:pic>
              </a:graphicData>
            </a:graphic>
          </wp:anchor>
        </w:drawing>
      </w:r>
      <w:r w:rsidR="007F33AD" w:rsidRPr="00EC7FB9">
        <w:rPr>
          <w:rFonts w:cs="Times New Roman"/>
        </w:rPr>
        <w:t xml:space="preserve">A </w:t>
      </w:r>
      <w:r w:rsidR="00C002B8" w:rsidRPr="00EC7FB9">
        <w:rPr>
          <w:rFonts w:cs="Times New Roman"/>
        </w:rPr>
        <w:t>function</w:t>
      </w:r>
      <w:r w:rsidR="007F33AD" w:rsidRPr="00EC7FB9">
        <w:rPr>
          <w:rFonts w:cs="Times New Roman"/>
        </w:rPr>
        <w:t xml:space="preserve"> was written to extract</w:t>
      </w:r>
      <w:r w:rsidR="00B83151" w:rsidRPr="00EC7FB9">
        <w:rPr>
          <w:rFonts w:cs="Times New Roman"/>
        </w:rPr>
        <w:t xml:space="preserve"> the URLs f</w:t>
      </w:r>
      <w:r w:rsidR="00487684" w:rsidRPr="00EC7FB9">
        <w:rPr>
          <w:rFonts w:cs="Times New Roman"/>
        </w:rPr>
        <w:t>ro</w:t>
      </w:r>
      <w:r w:rsidR="00B83151" w:rsidRPr="00EC7FB9">
        <w:rPr>
          <w:rFonts w:cs="Times New Roman"/>
        </w:rPr>
        <w:t>m a search page, ensuring that all element</w:t>
      </w:r>
      <w:r w:rsidR="00487684" w:rsidRPr="00EC7FB9">
        <w:rPr>
          <w:rFonts w:cs="Times New Roman"/>
        </w:rPr>
        <w:t>s</w:t>
      </w:r>
      <w:r w:rsidR="00B83151" w:rsidRPr="00EC7FB9">
        <w:rPr>
          <w:rFonts w:cs="Times New Roman"/>
        </w:rPr>
        <w:t xml:space="preserve"> are loaded first with selenium</w:t>
      </w:r>
      <w:r w:rsidR="00487684" w:rsidRPr="00EC7FB9">
        <w:rPr>
          <w:rFonts w:cs="Times New Roman"/>
        </w:rPr>
        <w:t>, as shown in figure 4</w:t>
      </w:r>
      <w:r w:rsidR="00D54772" w:rsidRPr="00EC7FB9">
        <w:rPr>
          <w:rFonts w:cs="Times New Roman"/>
        </w:rPr>
        <w:t>.</w:t>
      </w:r>
      <w:r w:rsidR="00C002B8" w:rsidRPr="00EC7FB9">
        <w:rPr>
          <w:rFonts w:cs="Times New Roman"/>
        </w:rPr>
        <w:t xml:space="preserve"> </w:t>
      </w:r>
      <w:r w:rsidR="00CF32BB" w:rsidRPr="00EC7FB9">
        <w:rPr>
          <w:rFonts w:cs="Times New Roman"/>
        </w:rPr>
        <w:t>The link scraping function, and the recipe scraping function, could now be used together to automate the scraping process</w:t>
      </w:r>
      <w:r w:rsidR="00487684" w:rsidRPr="00EC7FB9">
        <w:rPr>
          <w:rFonts w:cs="Times New Roman"/>
        </w:rPr>
        <w:t xml:space="preserve">, </w:t>
      </w:r>
      <w:r w:rsidR="0095623D" w:rsidRPr="00EC7FB9">
        <w:rPr>
          <w:rFonts w:cs="Times New Roman"/>
        </w:rPr>
        <w:t>shown in figure 5</w:t>
      </w:r>
      <w:r w:rsidR="00CF32BB" w:rsidRPr="00EC7FB9">
        <w:rPr>
          <w:rFonts w:cs="Times New Roman"/>
        </w:rPr>
        <w:t>.</w:t>
      </w:r>
      <w:r w:rsidR="00C5329F" w:rsidRPr="00EC7FB9">
        <w:rPr>
          <w:rFonts w:cs="Times New Roman"/>
        </w:rPr>
        <w:t xml:space="preserve"> </w:t>
      </w:r>
    </w:p>
    <w:p w14:paraId="40300D22" w14:textId="7FEF32B6" w:rsidR="00DD7EEA" w:rsidRDefault="00DD7EEA" w:rsidP="00792682">
      <w:pPr>
        <w:spacing w:after="160"/>
        <w:ind w:firstLine="0"/>
      </w:pPr>
      <w:r>
        <w:t xml:space="preserve">This script was then run on 200 </w:t>
      </w:r>
      <w:r w:rsidR="0054335F">
        <w:t xml:space="preserve">search pages, resulting in </w:t>
      </w:r>
      <w:r w:rsidR="004F7D38">
        <w:t xml:space="preserve">approximately 5K recipes scraped. </w:t>
      </w:r>
    </w:p>
    <w:p w14:paraId="04594756" w14:textId="19306EFA" w:rsidR="00DD7EEA" w:rsidRDefault="00DD7EEA" w:rsidP="00792682">
      <w:pPr>
        <w:spacing w:after="160"/>
        <w:ind w:firstLine="0"/>
      </w:pPr>
      <w:r>
        <w:br w:type="page"/>
      </w:r>
    </w:p>
    <w:p w14:paraId="72504336" w14:textId="1A5B3F90" w:rsidR="003373FB" w:rsidRDefault="003373FB" w:rsidP="0014016A">
      <w:pPr>
        <w:pStyle w:val="Heading3"/>
      </w:pPr>
      <w:bookmarkStart w:id="37" w:name="_Toc184603633"/>
      <w:r w:rsidRPr="00EC7FB9">
        <w:lastRenderedPageBreak/>
        <w:t>4.1.</w:t>
      </w:r>
      <w:r w:rsidR="00A152D3">
        <w:t>4</w:t>
      </w:r>
      <w:r w:rsidRPr="00EC7FB9">
        <w:t xml:space="preserve"> </w:t>
      </w:r>
      <w:r w:rsidR="00670867">
        <w:t xml:space="preserve">Initial </w:t>
      </w:r>
      <w:bookmarkEnd w:id="37"/>
      <w:r w:rsidR="000A5755">
        <w:t>Allergen Mappin</w:t>
      </w:r>
      <w:r w:rsidR="000460C8">
        <w:t>g</w:t>
      </w:r>
    </w:p>
    <w:p w14:paraId="34BBD321" w14:textId="7B7F9130" w:rsidR="00CE07F8" w:rsidRPr="00CE07F8" w:rsidRDefault="005D3239" w:rsidP="00792682">
      <w:pPr>
        <w:ind w:firstLine="0"/>
      </w:pPr>
      <w:r>
        <w:t>The first sprint also attempted mapping the scraped ingredients to allergens</w:t>
      </w:r>
      <w:r w:rsidR="00544255">
        <w:t xml:space="preserve">. Firstly, </w:t>
      </w:r>
    </w:p>
    <w:p w14:paraId="11DE44CC" w14:textId="23B5DA77" w:rsidR="003373FB" w:rsidRDefault="001E35B6" w:rsidP="00792682">
      <w:pPr>
        <w:ind w:firstLine="0"/>
      </w:pPr>
      <w:r>
        <w:t>a</w:t>
      </w:r>
      <w:r w:rsidR="00AD7DD2">
        <w:t xml:space="preserve"> dictionary </w:t>
      </w:r>
      <w:r w:rsidR="001A6672">
        <w:t>of allergen sources was created</w:t>
      </w:r>
      <w:r>
        <w:t xml:space="preserve"> based on </w:t>
      </w:r>
      <w:r w:rsidR="00BC31BB">
        <w:t xml:space="preserve">health </w:t>
      </w:r>
      <w:r w:rsidR="00B04E86">
        <w:t>websites</w:t>
      </w:r>
      <w:r w:rsidR="00BC31BB">
        <w:t xml:space="preserve"> such as the Celiac Disease Foundation site, which </w:t>
      </w:r>
      <w:r w:rsidR="00B04E86">
        <w:t xml:space="preserve">had a comprehensive list of gluten sources. </w:t>
      </w:r>
    </w:p>
    <w:p w14:paraId="03EB0A05" w14:textId="77777777" w:rsidR="00CF00EF" w:rsidRDefault="00B5026F" w:rsidP="00792682">
      <w:pPr>
        <w:keepNext/>
        <w:ind w:firstLine="0"/>
        <w:jc w:val="center"/>
      </w:pPr>
      <w:r w:rsidRPr="00B5026F">
        <w:drawing>
          <wp:inline distT="0" distB="0" distL="0" distR="0" wp14:anchorId="4A8EA2A2" wp14:editId="764D6CC9">
            <wp:extent cx="2681111" cy="3810000"/>
            <wp:effectExtent l="76200" t="114300" r="81280" b="114300"/>
            <wp:docPr id="1630949574"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0949574" name="Picture 1" descr="A screenshot of a computer program&#10;&#10;Description automatically generated"/>
                    <pic:cNvPicPr/>
                  </pic:nvPicPr>
                  <pic:blipFill>
                    <a:blip r:embed="rId25"/>
                    <a:stretch>
                      <a:fillRect/>
                    </a:stretch>
                  </pic:blipFill>
                  <pic:spPr>
                    <a:xfrm>
                      <a:off x="0" y="0"/>
                      <a:ext cx="2687769" cy="3819462"/>
                    </a:xfrm>
                    <a:prstGeom prst="rect">
                      <a:avLst/>
                    </a:prstGeom>
                    <a:effectLst>
                      <a:outerShdw blurRad="63500" sx="102000" sy="102000" algn="ctr" rotWithShape="0">
                        <a:prstClr val="black">
                          <a:alpha val="40000"/>
                        </a:prstClr>
                      </a:outerShdw>
                    </a:effectLst>
                  </pic:spPr>
                </pic:pic>
              </a:graphicData>
            </a:graphic>
          </wp:inline>
        </w:drawing>
      </w:r>
    </w:p>
    <w:p w14:paraId="6395DFB4" w14:textId="2661889A" w:rsidR="00B5026F" w:rsidRPr="003373FB" w:rsidRDefault="00CF00EF" w:rsidP="00792682">
      <w:pPr>
        <w:pStyle w:val="Caption"/>
        <w:spacing w:line="360" w:lineRule="auto"/>
        <w:ind w:left="2880" w:firstLine="0"/>
      </w:pPr>
      <w:r>
        <w:t xml:space="preserve">Figure </w:t>
      </w:r>
      <w:fldSimple w:instr=" SEQ Figure \* ARABIC ">
        <w:r w:rsidR="004A2125">
          <w:rPr>
            <w:noProof/>
          </w:rPr>
          <w:t>6</w:t>
        </w:r>
      </w:fldSimple>
      <w:r>
        <w:t xml:space="preserve"> Preliminary Allergen Map</w:t>
      </w:r>
    </w:p>
    <w:p w14:paraId="0FC2B842" w14:textId="70F42C4D" w:rsidR="00D5404C" w:rsidRDefault="00FE1C7D" w:rsidP="00792682">
      <w:pPr>
        <w:spacing w:after="160"/>
        <w:ind w:firstLine="0"/>
      </w:pPr>
      <w:r>
        <w:t xml:space="preserve">With a preliminary mapping defined, a script was written to </w:t>
      </w:r>
      <w:r w:rsidR="003A1E83">
        <w:t xml:space="preserve">compare the </w:t>
      </w:r>
      <w:r w:rsidR="00AB3788">
        <w:t>allergen dictionary</w:t>
      </w:r>
      <w:r w:rsidR="003A1E83">
        <w:t xml:space="preserve"> against the scraped ingredients dataset. </w:t>
      </w:r>
      <w:r w:rsidR="00FF644F">
        <w:t>However, t</w:t>
      </w:r>
      <w:r w:rsidR="00E10D44">
        <w:t xml:space="preserve">his proved ineffective as the </w:t>
      </w:r>
      <w:r w:rsidR="003A1E83">
        <w:t xml:space="preserve">scraped ingredients dataset </w:t>
      </w:r>
      <w:r w:rsidR="0017414D">
        <w:t>contained many</w:t>
      </w:r>
      <w:r w:rsidR="00BF3129">
        <w:t xml:space="preserve"> naming</w:t>
      </w:r>
      <w:r w:rsidR="0017414D">
        <w:t xml:space="preserve"> variations</w:t>
      </w:r>
      <w:r w:rsidR="00BF3129">
        <w:t xml:space="preserve">, </w:t>
      </w:r>
      <w:r w:rsidR="0017414D">
        <w:t xml:space="preserve">contained </w:t>
      </w:r>
      <w:r w:rsidR="00E47A3A">
        <w:t>unnecessary characters, and</w:t>
      </w:r>
      <w:r w:rsidR="00BF3129">
        <w:t xml:space="preserve"> sometime included</w:t>
      </w:r>
      <w:r w:rsidR="00E47A3A">
        <w:t xml:space="preserve"> measurements.</w:t>
      </w:r>
      <w:r w:rsidR="00356E4B">
        <w:t xml:space="preserve"> This </w:t>
      </w:r>
      <w:r w:rsidR="00C86161">
        <w:t xml:space="preserve">variability made direct comparisons between the allergen dictionary and the </w:t>
      </w:r>
      <w:r w:rsidR="00D5404C">
        <w:t xml:space="preserve">ingredients list virtually impossible. </w:t>
      </w:r>
    </w:p>
    <w:p w14:paraId="48681608" w14:textId="7E060B56" w:rsidR="00215B1D" w:rsidRDefault="00A6471E" w:rsidP="00792682">
      <w:pPr>
        <w:spacing w:after="160"/>
        <w:ind w:firstLine="0"/>
      </w:pPr>
      <w:r>
        <w:t xml:space="preserve">To address this, </w:t>
      </w:r>
      <w:r w:rsidR="00CC0930">
        <w:t>the</w:t>
      </w:r>
      <w:r w:rsidR="00E25620">
        <w:t xml:space="preserve"> </w:t>
      </w:r>
      <w:r w:rsidR="00CC0930">
        <w:t xml:space="preserve">RapidFuzz </w:t>
      </w:r>
      <w:r w:rsidR="00E25620">
        <w:t xml:space="preserve">library </w:t>
      </w:r>
      <w:r w:rsidR="00062BD2">
        <w:t xml:space="preserve">was used. This library </w:t>
      </w:r>
      <w:r w:rsidR="0092461E">
        <w:t xml:space="preserve">facilitates </w:t>
      </w:r>
      <w:r w:rsidR="000613B9">
        <w:t xml:space="preserve">fuzzy string matching. </w:t>
      </w:r>
      <w:r w:rsidR="00C44686">
        <w:t xml:space="preserve">This </w:t>
      </w:r>
      <w:r w:rsidR="0092461E">
        <w:t>allows</w:t>
      </w:r>
      <w:r w:rsidR="00C44686">
        <w:t xml:space="preserve"> </w:t>
      </w:r>
      <w:r w:rsidR="002A3036">
        <w:t xml:space="preserve">a similarity </w:t>
      </w:r>
      <w:r w:rsidR="00705CD9">
        <w:t>threshold to be set</w:t>
      </w:r>
      <w:r w:rsidR="007D692D">
        <w:t xml:space="preserve"> </w:t>
      </w:r>
      <w:r w:rsidR="002A3036">
        <w:t>to determine acceptable match</w:t>
      </w:r>
      <w:r w:rsidR="007D692D">
        <w:t>es between strings</w:t>
      </w:r>
      <w:r w:rsidR="002A3036">
        <w:t xml:space="preserve">. </w:t>
      </w:r>
      <w:r w:rsidR="00FC1844">
        <w:t>For example, “eggs”</w:t>
      </w:r>
      <w:r w:rsidR="00D734FC">
        <w:t xml:space="preserve">, </w:t>
      </w:r>
      <w:r w:rsidR="00FC1844">
        <w:t>“egg”</w:t>
      </w:r>
      <w:r w:rsidR="00D734FC">
        <w:t xml:space="preserve"> and “</w:t>
      </w:r>
      <w:r w:rsidR="00EB0DFA">
        <w:t>f</w:t>
      </w:r>
      <w:r w:rsidR="00D734FC">
        <w:t>resh eggs”</w:t>
      </w:r>
      <w:r w:rsidR="00FC1844">
        <w:t xml:space="preserve"> </w:t>
      </w:r>
      <w:r w:rsidR="009F5843">
        <w:t xml:space="preserve">would </w:t>
      </w:r>
      <w:r w:rsidR="00D734FC">
        <w:t>all</w:t>
      </w:r>
      <w:r w:rsidR="009F5843">
        <w:t xml:space="preserve"> be </w:t>
      </w:r>
      <w:r w:rsidR="00D734FC">
        <w:t xml:space="preserve">matched to the </w:t>
      </w:r>
      <w:r w:rsidR="00EB0DFA">
        <w:t>allergen “Eggs”</w:t>
      </w:r>
      <w:r w:rsidR="00A90021">
        <w:t>,</w:t>
      </w:r>
      <w:r w:rsidR="00EB0DFA">
        <w:t xml:space="preserve"> </w:t>
      </w:r>
      <w:r w:rsidR="00A90021">
        <w:t>i</w:t>
      </w:r>
      <w:r w:rsidR="00EB0DFA">
        <w:t>n the dictionary with an appropriate threshold.</w:t>
      </w:r>
    </w:p>
    <w:p w14:paraId="6B234D38" w14:textId="38AA8A91" w:rsidR="00D21ECE" w:rsidRDefault="006D10C4" w:rsidP="00792682">
      <w:pPr>
        <w:spacing w:after="160"/>
        <w:ind w:firstLine="0"/>
      </w:pPr>
      <w:r>
        <w:lastRenderedPageBreak/>
        <w:t xml:space="preserve">Subsequently, </w:t>
      </w:r>
      <w:r w:rsidR="00720A40">
        <w:t>the</w:t>
      </w:r>
      <w:r w:rsidR="000C154F">
        <w:t xml:space="preserve"> script </w:t>
      </w:r>
      <w:r w:rsidR="00CF2F1B">
        <w:t xml:space="preserve">was </w:t>
      </w:r>
      <w:r w:rsidR="00B75C47">
        <w:t>altered</w:t>
      </w:r>
      <w:r w:rsidR="00CF2F1B">
        <w:t xml:space="preserve"> to </w:t>
      </w:r>
      <w:r w:rsidR="0093115D">
        <w:t>incorporate fuzzy string matching</w:t>
      </w:r>
      <w:r>
        <w:t xml:space="preserve"> int</w:t>
      </w:r>
      <w:r w:rsidR="005043E5">
        <w:t xml:space="preserve">o the allergen mapping process. The script </w:t>
      </w:r>
      <w:r w:rsidR="0093115D">
        <w:t>generat</w:t>
      </w:r>
      <w:r w:rsidR="005043E5">
        <w:t>es</w:t>
      </w:r>
      <w:r w:rsidR="0093115D">
        <w:t xml:space="preserve"> </w:t>
      </w:r>
      <w:r w:rsidR="00215B1D">
        <w:t xml:space="preserve">a binary allergen vector for each recipe. </w:t>
      </w:r>
      <w:r w:rsidR="00F6300D">
        <w:t xml:space="preserve">This vector represents the presence (1) or the absence (0) of each of the 14 predefined allergens. </w:t>
      </w:r>
      <w:r w:rsidR="00FC36A9" w:rsidRPr="00FC36A9">
        <w:t xml:space="preserve">When the script was applied to the dataset with a string similarity threshold set at 80, it produced significantly </w:t>
      </w:r>
      <w:r w:rsidR="008A5B09">
        <w:t>improved</w:t>
      </w:r>
      <w:r w:rsidR="00FC36A9" w:rsidRPr="00FC36A9">
        <w:t xml:space="preserve"> results.</w:t>
      </w:r>
    </w:p>
    <w:p w14:paraId="13C78004" w14:textId="6F2A22E4" w:rsidR="004A2125" w:rsidRDefault="004A2125" w:rsidP="004A2125">
      <w:pPr>
        <w:keepNext/>
        <w:spacing w:after="160"/>
        <w:ind w:firstLine="0"/>
      </w:pPr>
      <w:r>
        <w:rPr>
          <w:noProof/>
        </w:rPr>
        <mc:AlternateContent>
          <mc:Choice Requires="wps">
            <w:drawing>
              <wp:anchor distT="0" distB="0" distL="114300" distR="114300" simplePos="0" relativeHeight="251673600" behindDoc="1" locked="0" layoutInCell="1" allowOverlap="1" wp14:anchorId="3E897C57" wp14:editId="7E5D7F4C">
                <wp:simplePos x="0" y="0"/>
                <wp:positionH relativeFrom="column">
                  <wp:posOffset>4075044</wp:posOffset>
                </wp:positionH>
                <wp:positionV relativeFrom="paragraph">
                  <wp:posOffset>3733800</wp:posOffset>
                </wp:positionV>
                <wp:extent cx="2165350" cy="635"/>
                <wp:effectExtent l="0" t="0" r="0" b="0"/>
                <wp:wrapTight wrapText="bothSides">
                  <wp:wrapPolygon edited="0">
                    <wp:start x="0" y="0"/>
                    <wp:lineTo x="0" y="21600"/>
                    <wp:lineTo x="21600" y="21600"/>
                    <wp:lineTo x="21600" y="0"/>
                  </wp:wrapPolygon>
                </wp:wrapTight>
                <wp:docPr id="267822934" name="Text Box 1"/>
                <wp:cNvGraphicFramePr/>
                <a:graphic xmlns:a="http://schemas.openxmlformats.org/drawingml/2006/main">
                  <a:graphicData uri="http://schemas.microsoft.com/office/word/2010/wordprocessingShape">
                    <wps:wsp>
                      <wps:cNvSpPr txBox="1"/>
                      <wps:spPr>
                        <a:xfrm>
                          <a:off x="0" y="0"/>
                          <a:ext cx="2165350" cy="635"/>
                        </a:xfrm>
                        <a:prstGeom prst="rect">
                          <a:avLst/>
                        </a:prstGeom>
                        <a:solidFill>
                          <a:prstClr val="white"/>
                        </a:solidFill>
                        <a:ln>
                          <a:noFill/>
                        </a:ln>
                      </wps:spPr>
                      <wps:txbx>
                        <w:txbxContent>
                          <w:p w14:paraId="366D1160" w14:textId="366EEE0A" w:rsidR="004A2125" w:rsidRPr="002277B5" w:rsidRDefault="004A2125" w:rsidP="004A2125">
                            <w:pPr>
                              <w:pStyle w:val="Caption"/>
                              <w:rPr>
                                <w:szCs w:val="22"/>
                              </w:rPr>
                            </w:pPr>
                            <w:r>
                              <w:t xml:space="preserve">Figure </w:t>
                            </w:r>
                            <w:fldSimple w:instr=" SEQ Figure \* ARABIC ">
                              <w:r>
                                <w:rPr>
                                  <w:noProof/>
                                </w:rPr>
                                <w:t>7</w:t>
                              </w:r>
                            </w:fldSimple>
                            <w:r>
                              <w:t xml:space="preserve"> Initial Allergen Map Resul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E897C57" id="_x0000_s1028" type="#_x0000_t202" style="position:absolute;margin-left:320.85pt;margin-top:294pt;width:170.5pt;height:.05pt;z-index:-2516428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" stroked="f">
                <v:textbox style="mso-fit-shape-to-text:t" inset="0,0,0,0">
                  <w:txbxContent>
                    <w:p w14:paraId="366D1160" w14:textId="366EEE0A" w:rsidR="004A2125" w:rsidRPr="002277B5" w:rsidRDefault="004A2125" w:rsidP="004A2125">
                      <w:pPr>
                        <w:pStyle w:val="Caption"/>
                        <w:rPr>
                          <w:szCs w:val="22"/>
                        </w:rPr>
                      </w:pPr>
                      <w:r>
                        <w:t xml:space="preserve">Figure </w:t>
                      </w:r>
                      <w:fldSimple w:instr=" SEQ Figure \* ARABIC ">
                        <w:r>
                          <w:rPr>
                            <w:noProof/>
                          </w:rPr>
                          <w:t>7</w:t>
                        </w:r>
                      </w:fldSimple>
                      <w:r>
                        <w:t xml:space="preserve"> Initial Allergen Map Result</w:t>
                      </w:r>
                    </w:p>
                  </w:txbxContent>
                </v:textbox>
                <w10:wrap type="tight"/>
              </v:shape>
            </w:pict>
          </mc:Fallback>
        </mc:AlternateContent>
      </w:r>
      <w:r w:rsidR="001274D8" w:rsidRPr="00DB213B">
        <w:drawing>
          <wp:anchor distT="0" distB="0" distL="114300" distR="114300" simplePos="0" relativeHeight="251671552" behindDoc="1" locked="0" layoutInCell="1" allowOverlap="1" wp14:anchorId="64290738" wp14:editId="15E201B5">
            <wp:simplePos x="0" y="0"/>
            <wp:positionH relativeFrom="column">
              <wp:posOffset>4114800</wp:posOffset>
            </wp:positionH>
            <wp:positionV relativeFrom="paragraph">
              <wp:posOffset>1066800</wp:posOffset>
            </wp:positionV>
            <wp:extent cx="2165350" cy="2609850"/>
            <wp:effectExtent l="76200" t="95250" r="82550" b="95250"/>
            <wp:wrapTight wrapText="bothSides">
              <wp:wrapPolygon edited="0">
                <wp:start x="-760" y="-788"/>
                <wp:lineTo x="-760" y="22231"/>
                <wp:lineTo x="22233" y="22231"/>
                <wp:lineTo x="22233" y="-788"/>
                <wp:lineTo x="-760" y="-788"/>
              </wp:wrapPolygon>
            </wp:wrapTight>
            <wp:docPr id="1377773629" name="Picture 1" descr="A screen 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7773629" name="Picture 1" descr="A screen shot of a computer program&#10;&#10;Description automatically generated"/>
                    <pic:cNvPicPr/>
                  </pic:nvPicPr>
                  <pic:blipFill>
                    <a:blip r:embed="rId26">
                      <a:extLst>
                        <a:ext uri="{28A0092B-C50C-407E-A947-70E740481C1C}">
                          <a14:useLocalDpi xmlns:a14="http://schemas.microsoft.com/office/drawing/2010/main" val="0"/>
                        </a:ext>
                      </a:extLst>
                    </a:blip>
                    <a:stretch>
                      <a:fillRect/>
                    </a:stretch>
                  </pic:blipFill>
                  <pic:spPr>
                    <a:xfrm>
                      <a:off x="0" y="0"/>
                      <a:ext cx="2165350" cy="2609850"/>
                    </a:xfrm>
                    <a:prstGeom prst="rect">
                      <a:avLst/>
                    </a:prstGeom>
                    <a:effectLst>
                      <a:outerShdw blurRad="63500" sx="102000" sy="102000" algn="ctr" rotWithShape="0">
                        <a:prstClr val="black">
                          <a:alpha val="40000"/>
                        </a:prstClr>
                      </a:outerShdw>
                    </a:effectLst>
                  </pic:spPr>
                </pic:pic>
              </a:graphicData>
            </a:graphic>
          </wp:anchor>
        </w:drawing>
      </w:r>
      <w:r w:rsidR="00925437" w:rsidRPr="00925437">
        <w:drawing>
          <wp:inline distT="0" distB="0" distL="0" distR="0" wp14:anchorId="0FD9F44D" wp14:editId="37664E5C">
            <wp:extent cx="3707027" cy="4381500"/>
            <wp:effectExtent l="95250" t="114300" r="103505" b="114300"/>
            <wp:docPr id="608751284"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8751284" name="Picture 1" descr="A screenshot of a computer program&#10;&#10;Description automatically generated"/>
                    <pic:cNvPicPr/>
                  </pic:nvPicPr>
                  <pic:blipFill>
                    <a:blip r:embed="rId27"/>
                    <a:stretch>
                      <a:fillRect/>
                    </a:stretch>
                  </pic:blipFill>
                  <pic:spPr>
                    <a:xfrm>
                      <a:off x="0" y="0"/>
                      <a:ext cx="3711289" cy="4386537"/>
                    </a:xfrm>
                    <a:prstGeom prst="rect">
                      <a:avLst/>
                    </a:prstGeom>
                    <a:effectLst>
                      <a:outerShdw blurRad="63500" sx="102000" sy="102000" algn="ctr" rotWithShape="0">
                        <a:prstClr val="black">
                          <a:alpha val="40000"/>
                        </a:prstClr>
                      </a:outerShdw>
                    </a:effectLst>
                  </pic:spPr>
                </pic:pic>
              </a:graphicData>
            </a:graphic>
          </wp:inline>
        </w:drawing>
      </w:r>
    </w:p>
    <w:p w14:paraId="51DAC813" w14:textId="739B0C0A" w:rsidR="00DB213B" w:rsidRDefault="004A2125" w:rsidP="004A2125">
      <w:pPr>
        <w:pStyle w:val="Caption"/>
      </w:pPr>
      <w:r>
        <w:t xml:space="preserve">Figure </w:t>
      </w:r>
      <w:fldSimple w:instr=" SEQ Figure \* ARABIC ">
        <w:r>
          <w:rPr>
            <w:noProof/>
          </w:rPr>
          <w:t>8</w:t>
        </w:r>
      </w:fldSimple>
      <w:r>
        <w:t xml:space="preserve"> Allergen Mapping Script</w:t>
      </w:r>
    </w:p>
    <w:p w14:paraId="703C7D21" w14:textId="72443885" w:rsidR="00EA7AAF" w:rsidRDefault="00EA7AAF" w:rsidP="00792682">
      <w:pPr>
        <w:spacing w:after="160"/>
        <w:ind w:firstLine="0"/>
      </w:pPr>
    </w:p>
    <w:p w14:paraId="595D7B4E" w14:textId="72F99057" w:rsidR="003373FB" w:rsidRDefault="003373FB" w:rsidP="00792682">
      <w:pPr>
        <w:spacing w:after="160"/>
        <w:ind w:firstLine="0"/>
      </w:pPr>
      <w:r>
        <w:br w:type="page"/>
      </w:r>
    </w:p>
    <w:p w14:paraId="2C565C2A" w14:textId="649A0907" w:rsidR="00EE659E" w:rsidRPr="00EC7FB9" w:rsidRDefault="00EE659E" w:rsidP="00792682">
      <w:pPr>
        <w:pStyle w:val="Heading1"/>
        <w:spacing w:line="360" w:lineRule="auto"/>
        <w:rPr>
          <w:rFonts w:ascii="Times New Roman" w:hAnsi="Times New Roman" w:cs="Times New Roman"/>
        </w:rPr>
      </w:pPr>
      <w:bookmarkStart w:id="38" w:name="_Toc184603634"/>
      <w:r w:rsidRPr="00EC7FB9">
        <w:rPr>
          <w:rFonts w:ascii="Times New Roman" w:hAnsi="Times New Roman" w:cs="Times New Roman"/>
        </w:rPr>
        <w:lastRenderedPageBreak/>
        <w:t>References</w:t>
      </w:r>
      <w:bookmarkEnd w:id="38"/>
    </w:p>
    <w:p w14:paraId="16DA811A" w14:textId="77777777" w:rsidR="00ED1439" w:rsidRPr="00ED1439" w:rsidRDefault="00EE659E" w:rsidP="00792682">
      <w:pPr>
        <w:pStyle w:val="Bibliography"/>
        <w:spacing w:line="360" w:lineRule="auto"/>
        <w:rPr>
          <w:rFonts w:cs="Times New Roman"/>
          <w:sz w:val="22"/>
        </w:rPr>
      </w:pPr>
      <w:r w:rsidRPr="00EC7FB9">
        <w:fldChar w:fldCharType="begin"/>
      </w:r>
      <w:r w:rsidR="00ED1439">
        <w:instrText xml:space="preserve"> ADDIN ZOTERO_BIBL {"uncited":[],"omitted":[],"custom":[]} CSL_BIBLIOGRAPHY </w:instrText>
      </w:r>
      <w:r w:rsidRPr="00EC7FB9">
        <w:fldChar w:fldCharType="separate"/>
      </w:r>
      <w:r w:rsidR="00ED1439" w:rsidRPr="00ED1439">
        <w:rPr>
          <w:rFonts w:cs="Times New Roman"/>
          <w:sz w:val="22"/>
        </w:rPr>
        <w:t xml:space="preserve">Allergy Ireland, 2024. </w:t>
      </w:r>
      <w:r w:rsidR="00ED1439" w:rsidRPr="00ED1439">
        <w:rPr>
          <w:rFonts w:cs="Times New Roman"/>
          <w:i/>
          <w:iCs/>
          <w:sz w:val="22"/>
        </w:rPr>
        <w:t>Allergy Ireland: Allergy Statistics and Facts</w:t>
      </w:r>
      <w:r w:rsidR="00ED1439" w:rsidRPr="00ED1439">
        <w:rPr>
          <w:rFonts w:cs="Times New Roman"/>
          <w:sz w:val="22"/>
        </w:rPr>
        <w:t>. [online] Available at: &lt;https://www.allergy-ireland.ie/allergy&gt; [Accessed 8 December 2024].</w:t>
      </w:r>
    </w:p>
    <w:p w14:paraId="57978C79" w14:textId="77777777" w:rsidR="00ED1439" w:rsidRPr="00ED1439" w:rsidRDefault="00ED1439" w:rsidP="00792682">
      <w:pPr>
        <w:pStyle w:val="Bibliography"/>
        <w:spacing w:line="360" w:lineRule="auto"/>
        <w:rPr>
          <w:rFonts w:cs="Times New Roman"/>
          <w:sz w:val="22"/>
        </w:rPr>
      </w:pPr>
      <w:r w:rsidRPr="00ED1439">
        <w:rPr>
          <w:rFonts w:cs="Times New Roman"/>
          <w:sz w:val="22"/>
        </w:rPr>
        <w:t xml:space="preserve">Amazon, 2024a. </w:t>
      </w:r>
      <w:r w:rsidRPr="00ED1439">
        <w:rPr>
          <w:rFonts w:cs="Times New Roman"/>
          <w:i/>
          <w:iCs/>
          <w:sz w:val="22"/>
        </w:rPr>
        <w:t>What is Computer Vision? - Image recognition AI/ML Explained - AWS</w:t>
      </w:r>
      <w:r w:rsidRPr="00ED1439">
        <w:rPr>
          <w:rFonts w:cs="Times New Roman"/>
          <w:sz w:val="22"/>
        </w:rPr>
        <w:t>. [online] Amazon Web Services, Inc. Available at: &lt;https://aws.amazon.com/what-is/computer-vision/&gt; [Accessed 24 October 2024].</w:t>
      </w:r>
    </w:p>
    <w:p w14:paraId="6BF4E97A" w14:textId="77777777" w:rsidR="00ED1439" w:rsidRPr="00ED1439" w:rsidRDefault="00ED1439" w:rsidP="00792682">
      <w:pPr>
        <w:pStyle w:val="Bibliography"/>
        <w:spacing w:line="360" w:lineRule="auto"/>
        <w:rPr>
          <w:rFonts w:cs="Times New Roman"/>
          <w:sz w:val="22"/>
        </w:rPr>
      </w:pPr>
      <w:r w:rsidRPr="00ED1439">
        <w:rPr>
          <w:rFonts w:cs="Times New Roman"/>
          <w:sz w:val="22"/>
        </w:rPr>
        <w:t xml:space="preserve">Amazon, 2024b. </w:t>
      </w:r>
      <w:r w:rsidRPr="00ED1439">
        <w:rPr>
          <w:rFonts w:cs="Times New Roman"/>
          <w:i/>
          <w:iCs/>
          <w:sz w:val="22"/>
        </w:rPr>
        <w:t>What is Python? - Python Programming Language Explained - AWS</w:t>
      </w:r>
      <w:r w:rsidRPr="00ED1439">
        <w:rPr>
          <w:rFonts w:cs="Times New Roman"/>
          <w:sz w:val="22"/>
        </w:rPr>
        <w:t>. [online] Amazon Web Services, Inc. Available at: &lt;https://aws.amazon.com/what-is/python/&gt; [Accessed 19 November 2024].</w:t>
      </w:r>
    </w:p>
    <w:p w14:paraId="2DADE043" w14:textId="77777777" w:rsidR="00ED1439" w:rsidRPr="00ED1439" w:rsidRDefault="00ED1439" w:rsidP="00792682">
      <w:pPr>
        <w:pStyle w:val="Bibliography"/>
        <w:spacing w:line="360" w:lineRule="auto"/>
        <w:rPr>
          <w:rFonts w:cs="Times New Roman"/>
          <w:sz w:val="22"/>
        </w:rPr>
      </w:pPr>
      <w:r w:rsidRPr="00ED1439">
        <w:rPr>
          <w:rFonts w:cs="Times New Roman"/>
          <w:sz w:val="22"/>
        </w:rPr>
        <w:t xml:space="preserve">Beautiful Soup, 2024. </w:t>
      </w:r>
      <w:r w:rsidRPr="00ED1439">
        <w:rPr>
          <w:rFonts w:cs="Times New Roman"/>
          <w:i/>
          <w:iCs/>
          <w:sz w:val="22"/>
        </w:rPr>
        <w:t>Beautiful Soup Documentation — Beautiful Soup 4.12.0 documentation</w:t>
      </w:r>
      <w:r w:rsidRPr="00ED1439">
        <w:rPr>
          <w:rFonts w:cs="Times New Roman"/>
          <w:sz w:val="22"/>
        </w:rPr>
        <w:t>. [online] Available at: &lt;https://www.crummy.com/software/BeautifulSoup/bs4/doc/&gt; [Accessed 9 December 2024].</w:t>
      </w:r>
    </w:p>
    <w:p w14:paraId="02813665" w14:textId="77777777" w:rsidR="00ED1439" w:rsidRPr="00ED1439" w:rsidRDefault="00ED1439" w:rsidP="00792682">
      <w:pPr>
        <w:pStyle w:val="Bibliography"/>
        <w:spacing w:line="360" w:lineRule="auto"/>
        <w:rPr>
          <w:rFonts w:cs="Times New Roman"/>
          <w:sz w:val="22"/>
        </w:rPr>
      </w:pPr>
      <w:r w:rsidRPr="00ED1439">
        <w:rPr>
          <w:rFonts w:cs="Times New Roman"/>
          <w:sz w:val="22"/>
        </w:rPr>
        <w:t xml:space="preserve">Food Safety Authority, 2024. </w:t>
      </w:r>
      <w:r w:rsidRPr="00ED1439">
        <w:rPr>
          <w:rFonts w:cs="Times New Roman"/>
          <w:i/>
          <w:iCs/>
          <w:sz w:val="22"/>
        </w:rPr>
        <w:t>The 14 Allergens</w:t>
      </w:r>
      <w:r w:rsidRPr="00ED1439">
        <w:rPr>
          <w:rFonts w:cs="Times New Roman"/>
          <w:sz w:val="22"/>
        </w:rPr>
        <w:t>. [online] Food Safety Authority of Ireland. Available at: &lt;https://www.fsai.ie/Business-Advice/Starting-a-Food-Business/Allergens&gt; [Accessed 14 November 2024].</w:t>
      </w:r>
    </w:p>
    <w:p w14:paraId="3210822E" w14:textId="77777777" w:rsidR="00ED1439" w:rsidRPr="00ED1439" w:rsidRDefault="00ED1439" w:rsidP="00792682">
      <w:pPr>
        <w:pStyle w:val="Bibliography"/>
        <w:spacing w:line="360" w:lineRule="auto"/>
        <w:rPr>
          <w:rFonts w:cs="Times New Roman"/>
          <w:sz w:val="22"/>
        </w:rPr>
      </w:pPr>
      <w:r w:rsidRPr="00ED1439">
        <w:rPr>
          <w:rFonts w:cs="Times New Roman"/>
          <w:sz w:val="22"/>
        </w:rPr>
        <w:t xml:space="preserve">GeeksforGeeks, 2024. </w:t>
      </w:r>
      <w:r w:rsidRPr="00ED1439">
        <w:rPr>
          <w:rFonts w:cs="Times New Roman"/>
          <w:i/>
          <w:iCs/>
          <w:sz w:val="22"/>
        </w:rPr>
        <w:t>Keras vs Tensorflow vs Pytorch</w:t>
      </w:r>
      <w:r w:rsidRPr="00ED1439">
        <w:rPr>
          <w:rFonts w:cs="Times New Roman"/>
          <w:sz w:val="22"/>
        </w:rPr>
        <w:t>. [online] GeeksforGeeks. Available at: &lt;https://www.geeksforgeeks.org/keras-vs-tensorflow-vs-pytorch/&gt; [Accessed 8 December 2024].</w:t>
      </w:r>
    </w:p>
    <w:p w14:paraId="3E5EEF1D" w14:textId="77777777" w:rsidR="00ED1439" w:rsidRPr="00ED1439" w:rsidRDefault="00ED1439" w:rsidP="00792682">
      <w:pPr>
        <w:pStyle w:val="Bibliography"/>
        <w:spacing w:line="360" w:lineRule="auto"/>
        <w:rPr>
          <w:rFonts w:cs="Times New Roman"/>
          <w:sz w:val="22"/>
        </w:rPr>
      </w:pPr>
      <w:r w:rsidRPr="00ED1439">
        <w:rPr>
          <w:rFonts w:cs="Times New Roman"/>
          <w:sz w:val="22"/>
        </w:rPr>
        <w:t xml:space="preserve">Google Cloud, 2024. </w:t>
      </w:r>
      <w:r w:rsidRPr="00ED1439">
        <w:rPr>
          <w:rFonts w:cs="Times New Roman"/>
          <w:i/>
          <w:iCs/>
          <w:sz w:val="22"/>
        </w:rPr>
        <w:t>What is Machine Learning? Types &amp; Uses</w:t>
      </w:r>
      <w:r w:rsidRPr="00ED1439">
        <w:rPr>
          <w:rFonts w:cs="Times New Roman"/>
          <w:sz w:val="22"/>
        </w:rPr>
        <w:t>. [online] Google Cloud. Available at: &lt;https://cloud.google.com/learn/what-is-machine-learning&gt; [Accessed 1 November 2024].</w:t>
      </w:r>
    </w:p>
    <w:p w14:paraId="5B07F231" w14:textId="77777777" w:rsidR="00ED1439" w:rsidRPr="00ED1439" w:rsidRDefault="00ED1439" w:rsidP="00792682">
      <w:pPr>
        <w:pStyle w:val="Bibliography"/>
        <w:spacing w:line="360" w:lineRule="auto"/>
        <w:rPr>
          <w:rFonts w:cs="Times New Roman"/>
          <w:sz w:val="22"/>
        </w:rPr>
      </w:pPr>
      <w:r w:rsidRPr="00ED1439">
        <w:rPr>
          <w:rFonts w:cs="Times New Roman"/>
          <w:sz w:val="22"/>
        </w:rPr>
        <w:t>Hurwitz, J., 2018. Machine Learning For Dummies®, IBM Limited Edition.</w:t>
      </w:r>
    </w:p>
    <w:p w14:paraId="5AE326A7" w14:textId="77777777" w:rsidR="00ED1439" w:rsidRPr="00ED1439" w:rsidRDefault="00ED1439" w:rsidP="00792682">
      <w:pPr>
        <w:pStyle w:val="Bibliography"/>
        <w:spacing w:line="360" w:lineRule="auto"/>
        <w:rPr>
          <w:rFonts w:cs="Times New Roman"/>
          <w:sz w:val="22"/>
        </w:rPr>
      </w:pPr>
      <w:r w:rsidRPr="00ED1439">
        <w:rPr>
          <w:rFonts w:cs="Times New Roman"/>
          <w:sz w:val="22"/>
        </w:rPr>
        <w:t xml:space="preserve">IBM, 2021a. </w:t>
      </w:r>
      <w:r w:rsidRPr="00ED1439">
        <w:rPr>
          <w:rFonts w:cs="Times New Roman"/>
          <w:i/>
          <w:iCs/>
          <w:sz w:val="22"/>
        </w:rPr>
        <w:t>What is Computer Vision? | IBM</w:t>
      </w:r>
      <w:r w:rsidRPr="00ED1439">
        <w:rPr>
          <w:rFonts w:cs="Times New Roman"/>
          <w:sz w:val="22"/>
        </w:rPr>
        <w:t>. [online] Available at: &lt;https://www.ibm.com/topics/computer-vision&gt; [Accessed 24 October 2024].</w:t>
      </w:r>
    </w:p>
    <w:p w14:paraId="574EC13D" w14:textId="77777777" w:rsidR="00ED1439" w:rsidRPr="00ED1439" w:rsidRDefault="00ED1439" w:rsidP="00792682">
      <w:pPr>
        <w:pStyle w:val="Bibliography"/>
        <w:spacing w:line="360" w:lineRule="auto"/>
        <w:rPr>
          <w:rFonts w:cs="Times New Roman"/>
          <w:sz w:val="22"/>
        </w:rPr>
      </w:pPr>
      <w:r w:rsidRPr="00ED1439">
        <w:rPr>
          <w:rFonts w:cs="Times New Roman"/>
          <w:sz w:val="22"/>
        </w:rPr>
        <w:t xml:space="preserve">IBM, 2021b. </w:t>
      </w:r>
      <w:r w:rsidRPr="00ED1439">
        <w:rPr>
          <w:rFonts w:cs="Times New Roman"/>
          <w:i/>
          <w:iCs/>
          <w:sz w:val="22"/>
        </w:rPr>
        <w:t>What Is Machine Learning (ML)? | IBM</w:t>
      </w:r>
      <w:r w:rsidRPr="00ED1439">
        <w:rPr>
          <w:rFonts w:cs="Times New Roman"/>
          <w:sz w:val="22"/>
        </w:rPr>
        <w:t>. [online] Available at: &lt;https://www.ibm.com/topics/machine-learning&gt; [Accessed 31 October 2024].</w:t>
      </w:r>
    </w:p>
    <w:p w14:paraId="03582292" w14:textId="77777777" w:rsidR="00ED1439" w:rsidRPr="00ED1439" w:rsidRDefault="00ED1439" w:rsidP="00792682">
      <w:pPr>
        <w:pStyle w:val="Bibliography"/>
        <w:spacing w:line="360" w:lineRule="auto"/>
        <w:rPr>
          <w:rFonts w:cs="Times New Roman"/>
          <w:sz w:val="22"/>
        </w:rPr>
      </w:pPr>
      <w:r w:rsidRPr="00ED1439">
        <w:rPr>
          <w:rFonts w:cs="Times New Roman"/>
          <w:sz w:val="22"/>
        </w:rPr>
        <w:t xml:space="preserve">IBM, 2024. </w:t>
      </w:r>
      <w:r w:rsidRPr="00ED1439">
        <w:rPr>
          <w:rFonts w:cs="Times New Roman"/>
          <w:i/>
          <w:iCs/>
          <w:sz w:val="22"/>
        </w:rPr>
        <w:t>What Is Deep Learning? | IBM</w:t>
      </w:r>
      <w:r w:rsidRPr="00ED1439">
        <w:rPr>
          <w:rFonts w:cs="Times New Roman"/>
          <w:sz w:val="22"/>
        </w:rPr>
        <w:t>. [online] Available at: &lt;https://www.ibm.com/topics/deep-learning&gt; [Accessed 1 November 2024].</w:t>
      </w:r>
    </w:p>
    <w:p w14:paraId="6732F39C" w14:textId="77777777" w:rsidR="00ED1439" w:rsidRPr="00ED1439" w:rsidRDefault="00ED1439" w:rsidP="00792682">
      <w:pPr>
        <w:pStyle w:val="Bibliography"/>
        <w:spacing w:line="360" w:lineRule="auto"/>
        <w:rPr>
          <w:rFonts w:cs="Times New Roman"/>
          <w:sz w:val="22"/>
        </w:rPr>
      </w:pPr>
      <w:r w:rsidRPr="00ED1439">
        <w:rPr>
          <w:rFonts w:cs="Times New Roman"/>
          <w:sz w:val="22"/>
        </w:rPr>
        <w:lastRenderedPageBreak/>
        <w:t xml:space="preserve">Nvidia, 2024. </w:t>
      </w:r>
      <w:r w:rsidRPr="00ED1439">
        <w:rPr>
          <w:rFonts w:cs="Times New Roman"/>
          <w:i/>
          <w:iCs/>
          <w:sz w:val="22"/>
        </w:rPr>
        <w:t>What is PyTorch?</w:t>
      </w:r>
      <w:r w:rsidRPr="00ED1439">
        <w:rPr>
          <w:rFonts w:cs="Times New Roman"/>
          <w:sz w:val="22"/>
        </w:rPr>
        <w:t xml:space="preserve"> [online] NVIDIA Data Science Glossary. Available at: &lt;https://www.nvidia.com/en-us/glossary/pytorch/&gt; [Accessed 8 December 2024].</w:t>
      </w:r>
    </w:p>
    <w:p w14:paraId="28B886D5" w14:textId="77777777" w:rsidR="00ED1439" w:rsidRPr="00ED1439" w:rsidRDefault="00ED1439" w:rsidP="00792682">
      <w:pPr>
        <w:pStyle w:val="Bibliography"/>
        <w:spacing w:line="360" w:lineRule="auto"/>
        <w:rPr>
          <w:rFonts w:cs="Times New Roman"/>
          <w:sz w:val="22"/>
        </w:rPr>
      </w:pPr>
      <w:r w:rsidRPr="00ED1439">
        <w:rPr>
          <w:rFonts w:cs="Times New Roman"/>
          <w:sz w:val="22"/>
        </w:rPr>
        <w:t xml:space="preserve">O’Shea, K. and Nash, R., 2015. </w:t>
      </w:r>
      <w:r w:rsidRPr="00ED1439">
        <w:rPr>
          <w:rFonts w:cs="Times New Roman"/>
          <w:i/>
          <w:iCs/>
          <w:sz w:val="22"/>
        </w:rPr>
        <w:t>An Introduction to Convolutional Neural Networks</w:t>
      </w:r>
      <w:r w:rsidRPr="00ED1439">
        <w:rPr>
          <w:rFonts w:cs="Times New Roman"/>
          <w:sz w:val="22"/>
        </w:rPr>
        <w:t>. Available at: &lt;http://arxiv.org/abs/1511.08458&gt; [Accessed 23 October 2024].</w:t>
      </w:r>
    </w:p>
    <w:p w14:paraId="4A196714" w14:textId="77777777" w:rsidR="00ED1439" w:rsidRPr="00ED1439" w:rsidRDefault="00ED1439" w:rsidP="00792682">
      <w:pPr>
        <w:pStyle w:val="Bibliography"/>
        <w:spacing w:line="360" w:lineRule="auto"/>
        <w:rPr>
          <w:rFonts w:cs="Times New Roman"/>
          <w:sz w:val="22"/>
        </w:rPr>
      </w:pPr>
      <w:r w:rsidRPr="00ED1439">
        <w:rPr>
          <w:rFonts w:cs="Times New Roman"/>
          <w:sz w:val="22"/>
        </w:rPr>
        <w:t xml:space="preserve">Rawat, W. and Zenghui Wang, 2017. Deep Convolutional Neural Networks for Image Classification: A Comprehensive Review. </w:t>
      </w:r>
      <w:r w:rsidRPr="00ED1439">
        <w:rPr>
          <w:rFonts w:cs="Times New Roman"/>
          <w:i/>
          <w:iCs/>
          <w:sz w:val="22"/>
        </w:rPr>
        <w:t>Neural Computation</w:t>
      </w:r>
      <w:r w:rsidRPr="00ED1439">
        <w:rPr>
          <w:rFonts w:cs="Times New Roman"/>
          <w:sz w:val="22"/>
        </w:rPr>
        <w:t>, 29(9), pp.2352–2449. https://doi.org/10.1162/NECO_a_00990.</w:t>
      </w:r>
    </w:p>
    <w:p w14:paraId="4B9451F7" w14:textId="77777777" w:rsidR="00ED1439" w:rsidRPr="00ED1439" w:rsidRDefault="00ED1439" w:rsidP="00792682">
      <w:pPr>
        <w:pStyle w:val="Bibliography"/>
        <w:spacing w:line="360" w:lineRule="auto"/>
        <w:rPr>
          <w:rFonts w:cs="Times New Roman"/>
          <w:sz w:val="22"/>
        </w:rPr>
      </w:pPr>
      <w:r w:rsidRPr="00ED1439">
        <w:rPr>
          <w:rFonts w:cs="Times New Roman"/>
          <w:sz w:val="22"/>
        </w:rPr>
        <w:t xml:space="preserve">Read, J. and Perez-Cruz, F., 2014. </w:t>
      </w:r>
      <w:r w:rsidRPr="00ED1439">
        <w:rPr>
          <w:rFonts w:cs="Times New Roman"/>
          <w:i/>
          <w:iCs/>
          <w:sz w:val="22"/>
        </w:rPr>
        <w:t>Deep Learning for Multi-label Classification</w:t>
      </w:r>
      <w:r w:rsidRPr="00ED1439">
        <w:rPr>
          <w:rFonts w:cs="Times New Roman"/>
          <w:sz w:val="22"/>
        </w:rPr>
        <w:t>. Available at: &lt;http://arxiv.org/abs/1502.05988&gt; [Accessed 14 November 2024].</w:t>
      </w:r>
    </w:p>
    <w:p w14:paraId="1419598F" w14:textId="77777777" w:rsidR="00ED1439" w:rsidRPr="00ED1439" w:rsidRDefault="00ED1439" w:rsidP="00792682">
      <w:pPr>
        <w:pStyle w:val="Bibliography"/>
        <w:spacing w:line="360" w:lineRule="auto"/>
        <w:rPr>
          <w:rFonts w:cs="Times New Roman"/>
          <w:sz w:val="22"/>
        </w:rPr>
      </w:pPr>
      <w:r w:rsidRPr="00ED1439">
        <w:rPr>
          <w:rFonts w:cs="Times New Roman"/>
          <w:sz w:val="22"/>
        </w:rPr>
        <w:t xml:space="preserve">Selenium, 2024. </w:t>
      </w:r>
      <w:r w:rsidRPr="00ED1439">
        <w:rPr>
          <w:rFonts w:cs="Times New Roman"/>
          <w:i/>
          <w:iCs/>
          <w:sz w:val="22"/>
        </w:rPr>
        <w:t>Getting started</w:t>
      </w:r>
      <w:r w:rsidRPr="00ED1439">
        <w:rPr>
          <w:rFonts w:cs="Times New Roman"/>
          <w:sz w:val="22"/>
        </w:rPr>
        <w:t>. [online] Selenium. Available at: &lt;https://www.selenium.dev/documentation/webdriver/getting_started/&gt; [Accessed 9 December 2024].</w:t>
      </w:r>
    </w:p>
    <w:p w14:paraId="2B8D7AD9" w14:textId="77777777" w:rsidR="00ED1439" w:rsidRPr="00ED1439" w:rsidRDefault="00ED1439" w:rsidP="00792682">
      <w:pPr>
        <w:pStyle w:val="Bibliography"/>
        <w:spacing w:line="360" w:lineRule="auto"/>
        <w:rPr>
          <w:rFonts w:cs="Times New Roman"/>
          <w:sz w:val="22"/>
        </w:rPr>
      </w:pPr>
      <w:r w:rsidRPr="00ED1439">
        <w:rPr>
          <w:rFonts w:cs="Times New Roman"/>
          <w:sz w:val="22"/>
        </w:rPr>
        <w:t xml:space="preserve">Szeliski, R., 2022. </w:t>
      </w:r>
      <w:r w:rsidRPr="00ED1439">
        <w:rPr>
          <w:rFonts w:cs="Times New Roman"/>
          <w:i/>
          <w:iCs/>
          <w:sz w:val="22"/>
        </w:rPr>
        <w:t>Computer Vision: Algorithms and Applications</w:t>
      </w:r>
      <w:r w:rsidRPr="00ED1439">
        <w:rPr>
          <w:rFonts w:cs="Times New Roman"/>
          <w:sz w:val="22"/>
        </w:rPr>
        <w:t>. Springer Nature.</w:t>
      </w:r>
    </w:p>
    <w:p w14:paraId="6DAE9DA3" w14:textId="77777777" w:rsidR="00ED1439" w:rsidRPr="00ED1439" w:rsidRDefault="00ED1439" w:rsidP="00792682">
      <w:pPr>
        <w:pStyle w:val="Bibliography"/>
        <w:spacing w:line="360" w:lineRule="auto"/>
        <w:rPr>
          <w:rFonts w:cs="Times New Roman"/>
          <w:sz w:val="22"/>
        </w:rPr>
      </w:pPr>
      <w:r w:rsidRPr="00ED1439">
        <w:rPr>
          <w:rFonts w:cs="Times New Roman"/>
          <w:sz w:val="22"/>
        </w:rPr>
        <w:t xml:space="preserve">Tanno, L.K. and Demoly, P., 2022. Food allergy in the World Health Organization’s International Classification of Diseases (ICD)‐11. </w:t>
      </w:r>
      <w:r w:rsidRPr="00ED1439">
        <w:rPr>
          <w:rFonts w:cs="Times New Roman"/>
          <w:i/>
          <w:iCs/>
          <w:sz w:val="22"/>
        </w:rPr>
        <w:t>Pediatric Allergy and Immunology</w:t>
      </w:r>
      <w:r w:rsidRPr="00ED1439">
        <w:rPr>
          <w:rFonts w:cs="Times New Roman"/>
          <w:sz w:val="22"/>
        </w:rPr>
        <w:t>, 33(11), p.e13882. https://doi.org/10.1111/pai.13882.</w:t>
      </w:r>
    </w:p>
    <w:p w14:paraId="5EE26901" w14:textId="77777777" w:rsidR="00ED1439" w:rsidRPr="00ED1439" w:rsidRDefault="00ED1439" w:rsidP="00792682">
      <w:pPr>
        <w:pStyle w:val="Bibliography"/>
        <w:spacing w:line="360" w:lineRule="auto"/>
        <w:rPr>
          <w:rFonts w:cs="Times New Roman"/>
          <w:sz w:val="22"/>
        </w:rPr>
      </w:pPr>
      <w:r w:rsidRPr="00ED1439">
        <w:rPr>
          <w:rFonts w:cs="Times New Roman"/>
          <w:sz w:val="22"/>
        </w:rPr>
        <w:t xml:space="preserve">TorchVision, 2024. </w:t>
      </w:r>
      <w:r w:rsidRPr="00ED1439">
        <w:rPr>
          <w:rFonts w:cs="Times New Roman"/>
          <w:i/>
          <w:iCs/>
          <w:sz w:val="22"/>
        </w:rPr>
        <w:t>torchvision — Torchvision 0.20 documentation</w:t>
      </w:r>
      <w:r w:rsidRPr="00ED1439">
        <w:rPr>
          <w:rFonts w:cs="Times New Roman"/>
          <w:sz w:val="22"/>
        </w:rPr>
        <w:t>. [online] Available at: &lt;https://pytorch.org/vision/stable/index.html&gt; [Accessed 8 December 2024].</w:t>
      </w:r>
    </w:p>
    <w:p w14:paraId="2EE32FB2" w14:textId="77777777" w:rsidR="00ED1439" w:rsidRPr="00ED1439" w:rsidRDefault="00ED1439" w:rsidP="00792682">
      <w:pPr>
        <w:pStyle w:val="Bibliography"/>
        <w:spacing w:line="360" w:lineRule="auto"/>
        <w:rPr>
          <w:rFonts w:cs="Times New Roman"/>
          <w:sz w:val="22"/>
        </w:rPr>
      </w:pPr>
      <w:r w:rsidRPr="00ED1439">
        <w:rPr>
          <w:rFonts w:cs="Times New Roman"/>
          <w:sz w:val="22"/>
        </w:rPr>
        <w:t xml:space="preserve">Voulodimos, A., Doulamis, N., Doulamis, A. and Protopapadakis, E., 2024. </w:t>
      </w:r>
      <w:r w:rsidRPr="00ED1439">
        <w:rPr>
          <w:rFonts w:cs="Times New Roman"/>
          <w:i/>
          <w:iCs/>
          <w:sz w:val="22"/>
        </w:rPr>
        <w:t>Deep Learning for Computer Vision: A Brief Review</w:t>
      </w:r>
      <w:r w:rsidRPr="00ED1439">
        <w:rPr>
          <w:rFonts w:cs="Times New Roman"/>
          <w:sz w:val="22"/>
        </w:rPr>
        <w:t>. [online] Available at: &lt;https://onlinelibrary.wiley.com/doi/epdf/10.1155/2018/7068349&gt; [Accessed 17 October 2024].</w:t>
      </w:r>
    </w:p>
    <w:p w14:paraId="7464BBFD" w14:textId="6CF20F64" w:rsidR="00E06D0F" w:rsidRPr="00EC7FB9" w:rsidRDefault="00EE659E" w:rsidP="00792682">
      <w:pPr>
        <w:rPr>
          <w:rFonts w:cs="Times New Roman"/>
        </w:rPr>
      </w:pPr>
      <w:r w:rsidRPr="00EC7FB9">
        <w:rPr>
          <w:rFonts w:cs="Times New Roman"/>
        </w:rPr>
        <w:fldChar w:fldCharType="end"/>
      </w:r>
      <w:r w:rsidR="00E06D0F" w:rsidRPr="00EC7FB9">
        <w:rPr>
          <w:rFonts w:cs="Times New Roman"/>
        </w:rPr>
        <w:t xml:space="preserve"> </w:t>
      </w:r>
    </w:p>
    <w:p w14:paraId="578CD8BD" w14:textId="77777777" w:rsidR="00E06D0F" w:rsidRPr="00EC7FB9" w:rsidRDefault="00E06D0F" w:rsidP="00792682">
      <w:pPr>
        <w:rPr>
          <w:rFonts w:cs="Times New Roman"/>
          <w:i/>
          <w:iCs/>
        </w:rPr>
      </w:pPr>
      <w:r w:rsidRPr="00EC7FB9">
        <w:rPr>
          <w:rFonts w:cs="Times New Roman"/>
        </w:rPr>
        <w:t xml:space="preserve"> </w:t>
      </w:r>
    </w:p>
    <w:p w14:paraId="580628AA" w14:textId="77777777" w:rsidR="00435490" w:rsidRPr="00EC7FB9" w:rsidRDefault="00435490" w:rsidP="00792682">
      <w:pPr>
        <w:rPr>
          <w:rFonts w:cs="Times New Roman"/>
        </w:rPr>
      </w:pPr>
    </w:p>
    <w:sectPr w:rsidR="00435490" w:rsidRPr="00EC7FB9" w:rsidSect="00E06D0F">
      <w:headerReference w:type="first" r:id="rId28"/>
      <w:footerReference w:type="first" r:id="rId29"/>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0558C2E" w14:textId="77777777" w:rsidR="00F57F3E" w:rsidRPr="00C3129A" w:rsidRDefault="00F57F3E">
      <w:pPr>
        <w:spacing w:line="240" w:lineRule="auto"/>
      </w:pPr>
      <w:r w:rsidRPr="00C3129A">
        <w:separator/>
      </w:r>
    </w:p>
  </w:endnote>
  <w:endnote w:type="continuationSeparator" w:id="0">
    <w:p w14:paraId="3053762C" w14:textId="77777777" w:rsidR="00F57F3E" w:rsidRPr="00C3129A" w:rsidRDefault="00F57F3E">
      <w:pPr>
        <w:spacing w:line="240" w:lineRule="auto"/>
      </w:pPr>
      <w:r w:rsidRPr="00C3129A">
        <w:continuationSeparator/>
      </w:r>
    </w:p>
  </w:endnote>
  <w:endnote w:type="continuationNotice" w:id="1">
    <w:p w14:paraId="6DA54373" w14:textId="77777777" w:rsidR="00F57F3E" w:rsidRPr="00C3129A" w:rsidRDefault="00F57F3E">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tos Display">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W w:w="0" w:type="auto"/>
      <w:tblLayout w:type="fixed"/>
      <w:tblLook w:val="06A0" w:firstRow="1" w:lastRow="0" w:firstColumn="1" w:lastColumn="0" w:noHBand="1" w:noVBand="1"/>
    </w:tblPr>
    <w:tblGrid>
      <w:gridCol w:w="3120"/>
      <w:gridCol w:w="3120"/>
      <w:gridCol w:w="3120"/>
    </w:tblGrid>
    <w:tr w:rsidR="00D342A4" w:rsidRPr="00C3129A" w14:paraId="1DCECB16" w14:textId="77777777">
      <w:tc>
        <w:tcPr>
          <w:tcW w:w="3120" w:type="dxa"/>
        </w:tcPr>
        <w:p w14:paraId="35255FC2" w14:textId="77777777" w:rsidR="00680575" w:rsidRPr="00C3129A" w:rsidRDefault="00680575">
          <w:pPr>
            <w:pStyle w:val="Header"/>
            <w:ind w:left="-115"/>
          </w:pPr>
        </w:p>
      </w:tc>
      <w:tc>
        <w:tcPr>
          <w:tcW w:w="3120" w:type="dxa"/>
        </w:tcPr>
        <w:p w14:paraId="75D75BC2" w14:textId="77777777" w:rsidR="00680575" w:rsidRPr="00C3129A" w:rsidRDefault="00680575">
          <w:pPr>
            <w:pStyle w:val="Header"/>
            <w:jc w:val="center"/>
          </w:pPr>
        </w:p>
      </w:tc>
      <w:tc>
        <w:tcPr>
          <w:tcW w:w="3120" w:type="dxa"/>
        </w:tcPr>
        <w:p w14:paraId="61E809DA" w14:textId="77777777" w:rsidR="00680575" w:rsidRPr="00C3129A" w:rsidRDefault="00680575">
          <w:pPr>
            <w:pStyle w:val="Header"/>
            <w:ind w:right="-115"/>
            <w:jc w:val="right"/>
          </w:pPr>
        </w:p>
      </w:tc>
    </w:tr>
  </w:tbl>
  <w:p w14:paraId="2151CB22" w14:textId="77777777" w:rsidR="00680575" w:rsidRPr="00C3129A" w:rsidRDefault="0068057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BC7CB62" w14:textId="77777777" w:rsidR="00F57F3E" w:rsidRPr="00C3129A" w:rsidRDefault="00F57F3E">
      <w:pPr>
        <w:spacing w:line="240" w:lineRule="auto"/>
      </w:pPr>
      <w:r w:rsidRPr="00C3129A">
        <w:separator/>
      </w:r>
    </w:p>
  </w:footnote>
  <w:footnote w:type="continuationSeparator" w:id="0">
    <w:p w14:paraId="6FB36E69" w14:textId="77777777" w:rsidR="00F57F3E" w:rsidRPr="00C3129A" w:rsidRDefault="00F57F3E">
      <w:pPr>
        <w:spacing w:line="240" w:lineRule="auto"/>
      </w:pPr>
      <w:r w:rsidRPr="00C3129A">
        <w:continuationSeparator/>
      </w:r>
    </w:p>
  </w:footnote>
  <w:footnote w:type="continuationNotice" w:id="1">
    <w:p w14:paraId="74EBE4B3" w14:textId="77777777" w:rsidR="00F57F3E" w:rsidRPr="00C3129A" w:rsidRDefault="00F57F3E">
      <w:pPr>
        <w:spacing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W w:w="0" w:type="auto"/>
      <w:tblLayout w:type="fixed"/>
      <w:tblCellMar>
        <w:left w:w="0" w:type="dxa"/>
        <w:right w:w="0" w:type="dxa"/>
      </w:tblCellMar>
      <w:tblLook w:val="0600" w:firstRow="0" w:lastRow="0" w:firstColumn="0" w:lastColumn="0" w:noHBand="1" w:noVBand="1"/>
    </w:tblPr>
    <w:tblGrid>
      <w:gridCol w:w="3120"/>
      <w:gridCol w:w="3120"/>
      <w:gridCol w:w="3120"/>
    </w:tblGrid>
    <w:tr w:rsidR="00D342A4" w:rsidRPr="00C3129A" w14:paraId="1540A603" w14:textId="77777777">
      <w:tc>
        <w:tcPr>
          <w:tcW w:w="3120" w:type="dxa"/>
        </w:tcPr>
        <w:p w14:paraId="5163A001" w14:textId="77777777" w:rsidR="00680575" w:rsidRPr="00C3129A" w:rsidRDefault="00680575">
          <w:pPr>
            <w:pStyle w:val="Header"/>
          </w:pPr>
        </w:p>
      </w:tc>
      <w:tc>
        <w:tcPr>
          <w:tcW w:w="3120" w:type="dxa"/>
        </w:tcPr>
        <w:p w14:paraId="75FE1BEE" w14:textId="77777777" w:rsidR="00680575" w:rsidRPr="00C3129A" w:rsidRDefault="00680575">
          <w:pPr>
            <w:pStyle w:val="Header"/>
            <w:jc w:val="center"/>
          </w:pPr>
        </w:p>
      </w:tc>
      <w:tc>
        <w:tcPr>
          <w:tcW w:w="3120" w:type="dxa"/>
        </w:tcPr>
        <w:p w14:paraId="308263EF" w14:textId="77777777" w:rsidR="00680575" w:rsidRPr="00C3129A" w:rsidRDefault="00680575">
          <w:pPr>
            <w:pStyle w:val="Header"/>
            <w:ind w:right="-115"/>
            <w:jc w:val="right"/>
          </w:pPr>
        </w:p>
      </w:tc>
    </w:tr>
  </w:tbl>
  <w:p w14:paraId="6C2D80ED" w14:textId="77777777" w:rsidR="00680575" w:rsidRPr="00C3129A" w:rsidRDefault="0068057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24C01C8D"/>
    <w:multiLevelType w:val="hybridMultilevel"/>
    <w:tmpl w:val="A8508D8E"/>
    <w:lvl w:ilvl="0" w:tplc="DCE6DDD4">
      <w:numFmt w:val="bullet"/>
      <w:lvlText w:val="-"/>
      <w:lvlJc w:val="left"/>
      <w:pPr>
        <w:ind w:left="720" w:hanging="360"/>
      </w:pPr>
      <w:rPr>
        <w:rFonts w:ascii="Times New Roman" w:eastAsiaTheme="minorHAnsi" w:hAnsi="Times New Roman" w:cs="Times New Roman"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 w15:restartNumberingAfterBreak="0">
    <w:nsid w:val="24D96475"/>
    <w:multiLevelType w:val="multilevel"/>
    <w:tmpl w:val="49FE20A6"/>
    <w:lvl w:ilvl="0">
      <w:start w:val="1"/>
      <w:numFmt w:val="decimal"/>
      <w:lvlText w:val="%1"/>
      <w:lvlJc w:val="left"/>
      <w:pPr>
        <w:ind w:left="645" w:hanging="645"/>
      </w:pPr>
      <w:rPr>
        <w:rFonts w:hint="default"/>
      </w:rPr>
    </w:lvl>
    <w:lvl w:ilvl="1">
      <w:start w:val="1"/>
      <w:numFmt w:val="decimal"/>
      <w:lvlText w:val="%1.%2"/>
      <w:lvlJc w:val="left"/>
      <w:pPr>
        <w:ind w:left="720" w:hanging="72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2" w15:restartNumberingAfterBreak="0">
    <w:nsid w:val="35703FD6"/>
    <w:multiLevelType w:val="hybridMultilevel"/>
    <w:tmpl w:val="A552E5E4"/>
    <w:lvl w:ilvl="0" w:tplc="5DE82416">
      <w:start w:val="1"/>
      <w:numFmt w:val="bullet"/>
      <w:lvlText w:val="-"/>
      <w:lvlJc w:val="left"/>
      <w:pPr>
        <w:ind w:left="720" w:hanging="360"/>
      </w:pPr>
      <w:rPr>
        <w:rFonts w:ascii="Times New Roman" w:eastAsiaTheme="minorHAnsi" w:hAnsi="Times New Roman" w:cs="Times New Roman"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3" w15:restartNumberingAfterBreak="0">
    <w:nsid w:val="529D1991"/>
    <w:multiLevelType w:val="multilevel"/>
    <w:tmpl w:val="28E2C5B4"/>
    <w:lvl w:ilvl="0">
      <w:start w:val="1"/>
      <w:numFmt w:val="decimal"/>
      <w:lvlText w:val="%1"/>
      <w:lvlJc w:val="left"/>
      <w:pPr>
        <w:ind w:left="465" w:hanging="465"/>
      </w:pPr>
      <w:rPr>
        <w:rFonts w:hint="default"/>
      </w:rPr>
    </w:lvl>
    <w:lvl w:ilvl="1">
      <w:start w:val="1"/>
      <w:numFmt w:val="decimal"/>
      <w:lvlText w:val="%1.%2"/>
      <w:lvlJc w:val="left"/>
      <w:pPr>
        <w:ind w:left="465" w:hanging="46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16cid:durableId="163980348">
    <w:abstractNumId w:val="3"/>
  </w:num>
  <w:num w:numId="2" w16cid:durableId="1773625385">
    <w:abstractNumId w:val="1"/>
  </w:num>
  <w:num w:numId="3" w16cid:durableId="100805051">
    <w:abstractNumId w:val="2"/>
  </w:num>
  <w:num w:numId="4" w16cid:durableId="69403883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20"/>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06D0F"/>
    <w:rsid w:val="00000507"/>
    <w:rsid w:val="000007FC"/>
    <w:rsid w:val="0000146A"/>
    <w:rsid w:val="000017B6"/>
    <w:rsid w:val="00007E04"/>
    <w:rsid w:val="00015B6B"/>
    <w:rsid w:val="00016AF9"/>
    <w:rsid w:val="00016B68"/>
    <w:rsid w:val="00016EE5"/>
    <w:rsid w:val="00017BD7"/>
    <w:rsid w:val="0002018F"/>
    <w:rsid w:val="000208B8"/>
    <w:rsid w:val="0002202A"/>
    <w:rsid w:val="00022080"/>
    <w:rsid w:val="00023E70"/>
    <w:rsid w:val="00024DD7"/>
    <w:rsid w:val="00025FB7"/>
    <w:rsid w:val="00026C26"/>
    <w:rsid w:val="00027910"/>
    <w:rsid w:val="00027D43"/>
    <w:rsid w:val="0003069B"/>
    <w:rsid w:val="000310AC"/>
    <w:rsid w:val="000316FF"/>
    <w:rsid w:val="00031EB5"/>
    <w:rsid w:val="00032565"/>
    <w:rsid w:val="00032B6F"/>
    <w:rsid w:val="0003369E"/>
    <w:rsid w:val="000336BA"/>
    <w:rsid w:val="000347CA"/>
    <w:rsid w:val="00035B15"/>
    <w:rsid w:val="00036552"/>
    <w:rsid w:val="00037CE0"/>
    <w:rsid w:val="0004086A"/>
    <w:rsid w:val="00040F20"/>
    <w:rsid w:val="00042118"/>
    <w:rsid w:val="00042220"/>
    <w:rsid w:val="00042D0F"/>
    <w:rsid w:val="00042FAD"/>
    <w:rsid w:val="00043722"/>
    <w:rsid w:val="00044899"/>
    <w:rsid w:val="00044A8F"/>
    <w:rsid w:val="000460C8"/>
    <w:rsid w:val="00046CE9"/>
    <w:rsid w:val="00047E91"/>
    <w:rsid w:val="00050B2A"/>
    <w:rsid w:val="00050E1A"/>
    <w:rsid w:val="00051BAD"/>
    <w:rsid w:val="00051EDF"/>
    <w:rsid w:val="00053052"/>
    <w:rsid w:val="0005322F"/>
    <w:rsid w:val="000543E3"/>
    <w:rsid w:val="000554F2"/>
    <w:rsid w:val="000558DB"/>
    <w:rsid w:val="00056BBA"/>
    <w:rsid w:val="000602F5"/>
    <w:rsid w:val="000613B9"/>
    <w:rsid w:val="00062BD2"/>
    <w:rsid w:val="00063E66"/>
    <w:rsid w:val="000642BC"/>
    <w:rsid w:val="0006745D"/>
    <w:rsid w:val="00067B5C"/>
    <w:rsid w:val="0007305B"/>
    <w:rsid w:val="00074B97"/>
    <w:rsid w:val="0007561D"/>
    <w:rsid w:val="00077377"/>
    <w:rsid w:val="000806B3"/>
    <w:rsid w:val="00082349"/>
    <w:rsid w:val="00082ECF"/>
    <w:rsid w:val="00083284"/>
    <w:rsid w:val="00084586"/>
    <w:rsid w:val="00084783"/>
    <w:rsid w:val="000852B8"/>
    <w:rsid w:val="0008692F"/>
    <w:rsid w:val="00093C4D"/>
    <w:rsid w:val="000940D9"/>
    <w:rsid w:val="00096679"/>
    <w:rsid w:val="00096C53"/>
    <w:rsid w:val="00097682"/>
    <w:rsid w:val="000A1A9C"/>
    <w:rsid w:val="000A29A8"/>
    <w:rsid w:val="000A30FB"/>
    <w:rsid w:val="000A3EEC"/>
    <w:rsid w:val="000A4614"/>
    <w:rsid w:val="000A5755"/>
    <w:rsid w:val="000A6454"/>
    <w:rsid w:val="000B13CB"/>
    <w:rsid w:val="000B15DA"/>
    <w:rsid w:val="000B49B9"/>
    <w:rsid w:val="000B6628"/>
    <w:rsid w:val="000B687A"/>
    <w:rsid w:val="000B74C5"/>
    <w:rsid w:val="000B790E"/>
    <w:rsid w:val="000C154F"/>
    <w:rsid w:val="000C1BDE"/>
    <w:rsid w:val="000C1EF8"/>
    <w:rsid w:val="000C27BB"/>
    <w:rsid w:val="000C35ED"/>
    <w:rsid w:val="000C3A73"/>
    <w:rsid w:val="000C4AFC"/>
    <w:rsid w:val="000C5047"/>
    <w:rsid w:val="000C769A"/>
    <w:rsid w:val="000D0E54"/>
    <w:rsid w:val="000D2338"/>
    <w:rsid w:val="000D27BA"/>
    <w:rsid w:val="000D29D2"/>
    <w:rsid w:val="000D3A46"/>
    <w:rsid w:val="000D3BEE"/>
    <w:rsid w:val="000D3D4A"/>
    <w:rsid w:val="000D452C"/>
    <w:rsid w:val="000D5B45"/>
    <w:rsid w:val="000D6174"/>
    <w:rsid w:val="000E0AE0"/>
    <w:rsid w:val="000E0F2E"/>
    <w:rsid w:val="000E1542"/>
    <w:rsid w:val="000E2CE0"/>
    <w:rsid w:val="000E56D1"/>
    <w:rsid w:val="000E668D"/>
    <w:rsid w:val="000E7712"/>
    <w:rsid w:val="000F037C"/>
    <w:rsid w:val="000F2504"/>
    <w:rsid w:val="000F5B58"/>
    <w:rsid w:val="000F60A1"/>
    <w:rsid w:val="000F671B"/>
    <w:rsid w:val="00101376"/>
    <w:rsid w:val="0010228D"/>
    <w:rsid w:val="0010349B"/>
    <w:rsid w:val="00103747"/>
    <w:rsid w:val="001059FE"/>
    <w:rsid w:val="00107A0B"/>
    <w:rsid w:val="001100E7"/>
    <w:rsid w:val="00110E08"/>
    <w:rsid w:val="00113750"/>
    <w:rsid w:val="00120C2B"/>
    <w:rsid w:val="00121061"/>
    <w:rsid w:val="0012174E"/>
    <w:rsid w:val="00121B68"/>
    <w:rsid w:val="00122577"/>
    <w:rsid w:val="00122C43"/>
    <w:rsid w:val="00123C84"/>
    <w:rsid w:val="001270AF"/>
    <w:rsid w:val="001274D8"/>
    <w:rsid w:val="00127CB9"/>
    <w:rsid w:val="00130148"/>
    <w:rsid w:val="00132540"/>
    <w:rsid w:val="0013257F"/>
    <w:rsid w:val="00134815"/>
    <w:rsid w:val="0014016A"/>
    <w:rsid w:val="00140D6B"/>
    <w:rsid w:val="00141D08"/>
    <w:rsid w:val="00142608"/>
    <w:rsid w:val="0014337C"/>
    <w:rsid w:val="0014387C"/>
    <w:rsid w:val="00145AD4"/>
    <w:rsid w:val="001473CB"/>
    <w:rsid w:val="001476D6"/>
    <w:rsid w:val="001513B2"/>
    <w:rsid w:val="001534EC"/>
    <w:rsid w:val="00154E55"/>
    <w:rsid w:val="00155E04"/>
    <w:rsid w:val="001562EF"/>
    <w:rsid w:val="0015685D"/>
    <w:rsid w:val="00160254"/>
    <w:rsid w:val="00162D74"/>
    <w:rsid w:val="00170E83"/>
    <w:rsid w:val="001718E9"/>
    <w:rsid w:val="001719B2"/>
    <w:rsid w:val="00171C4F"/>
    <w:rsid w:val="001721CF"/>
    <w:rsid w:val="00172449"/>
    <w:rsid w:val="00173E4F"/>
    <w:rsid w:val="0017414D"/>
    <w:rsid w:val="00175A8B"/>
    <w:rsid w:val="00175F80"/>
    <w:rsid w:val="00177E15"/>
    <w:rsid w:val="0018079F"/>
    <w:rsid w:val="00181799"/>
    <w:rsid w:val="00181A25"/>
    <w:rsid w:val="001823EE"/>
    <w:rsid w:val="001828BD"/>
    <w:rsid w:val="00183436"/>
    <w:rsid w:val="00184190"/>
    <w:rsid w:val="0018430F"/>
    <w:rsid w:val="001850D0"/>
    <w:rsid w:val="0018591E"/>
    <w:rsid w:val="00187296"/>
    <w:rsid w:val="001900EA"/>
    <w:rsid w:val="00191294"/>
    <w:rsid w:val="0019370B"/>
    <w:rsid w:val="00195900"/>
    <w:rsid w:val="00195C27"/>
    <w:rsid w:val="001A071D"/>
    <w:rsid w:val="001A48F7"/>
    <w:rsid w:val="001A4A4D"/>
    <w:rsid w:val="001A5D54"/>
    <w:rsid w:val="001A6672"/>
    <w:rsid w:val="001A732C"/>
    <w:rsid w:val="001A7EA5"/>
    <w:rsid w:val="001A7F64"/>
    <w:rsid w:val="001B1FCC"/>
    <w:rsid w:val="001B60C1"/>
    <w:rsid w:val="001C016C"/>
    <w:rsid w:val="001C1A8C"/>
    <w:rsid w:val="001C1DA4"/>
    <w:rsid w:val="001C280C"/>
    <w:rsid w:val="001C2C44"/>
    <w:rsid w:val="001C3372"/>
    <w:rsid w:val="001C4404"/>
    <w:rsid w:val="001C56C0"/>
    <w:rsid w:val="001C7ABB"/>
    <w:rsid w:val="001D1D8D"/>
    <w:rsid w:val="001D2539"/>
    <w:rsid w:val="001D403C"/>
    <w:rsid w:val="001D578D"/>
    <w:rsid w:val="001D6DA3"/>
    <w:rsid w:val="001E1D5C"/>
    <w:rsid w:val="001E2703"/>
    <w:rsid w:val="001E2835"/>
    <w:rsid w:val="001E2BEE"/>
    <w:rsid w:val="001E3352"/>
    <w:rsid w:val="001E35B6"/>
    <w:rsid w:val="001E3FCA"/>
    <w:rsid w:val="001E42F9"/>
    <w:rsid w:val="001E4E03"/>
    <w:rsid w:val="001E5775"/>
    <w:rsid w:val="001E5D2D"/>
    <w:rsid w:val="001E6445"/>
    <w:rsid w:val="001E7743"/>
    <w:rsid w:val="001E778F"/>
    <w:rsid w:val="001E7BD1"/>
    <w:rsid w:val="001F0A6A"/>
    <w:rsid w:val="001F154F"/>
    <w:rsid w:val="001F423F"/>
    <w:rsid w:val="001F4FFA"/>
    <w:rsid w:val="001F5863"/>
    <w:rsid w:val="00202384"/>
    <w:rsid w:val="002024F9"/>
    <w:rsid w:val="00202C4A"/>
    <w:rsid w:val="0020370A"/>
    <w:rsid w:val="002060C2"/>
    <w:rsid w:val="002073AE"/>
    <w:rsid w:val="00210135"/>
    <w:rsid w:val="00212522"/>
    <w:rsid w:val="00213B5C"/>
    <w:rsid w:val="002149D3"/>
    <w:rsid w:val="00215B1D"/>
    <w:rsid w:val="00216777"/>
    <w:rsid w:val="00217F43"/>
    <w:rsid w:val="00220E71"/>
    <w:rsid w:val="00221CBD"/>
    <w:rsid w:val="0022252C"/>
    <w:rsid w:val="0022339A"/>
    <w:rsid w:val="00225996"/>
    <w:rsid w:val="0022604A"/>
    <w:rsid w:val="00226C0E"/>
    <w:rsid w:val="00227DB1"/>
    <w:rsid w:val="00231D1B"/>
    <w:rsid w:val="002325FA"/>
    <w:rsid w:val="0023278A"/>
    <w:rsid w:val="00235A0A"/>
    <w:rsid w:val="002370A4"/>
    <w:rsid w:val="00237DEB"/>
    <w:rsid w:val="002425D1"/>
    <w:rsid w:val="00242EC3"/>
    <w:rsid w:val="0024417E"/>
    <w:rsid w:val="00244207"/>
    <w:rsid w:val="00247CAC"/>
    <w:rsid w:val="00253507"/>
    <w:rsid w:val="00254CC2"/>
    <w:rsid w:val="00255D39"/>
    <w:rsid w:val="002571B0"/>
    <w:rsid w:val="0025764C"/>
    <w:rsid w:val="00257E4D"/>
    <w:rsid w:val="002610DB"/>
    <w:rsid w:val="002624F8"/>
    <w:rsid w:val="002629F0"/>
    <w:rsid w:val="00264D73"/>
    <w:rsid w:val="00267279"/>
    <w:rsid w:val="0027458B"/>
    <w:rsid w:val="00274DF1"/>
    <w:rsid w:val="002765CD"/>
    <w:rsid w:val="002830A5"/>
    <w:rsid w:val="00284CB2"/>
    <w:rsid w:val="00285E87"/>
    <w:rsid w:val="00290D22"/>
    <w:rsid w:val="00292844"/>
    <w:rsid w:val="00295317"/>
    <w:rsid w:val="0029698C"/>
    <w:rsid w:val="002A0564"/>
    <w:rsid w:val="002A1E23"/>
    <w:rsid w:val="002A2D32"/>
    <w:rsid w:val="002A3036"/>
    <w:rsid w:val="002A49B6"/>
    <w:rsid w:val="002A4B04"/>
    <w:rsid w:val="002A7F73"/>
    <w:rsid w:val="002B0468"/>
    <w:rsid w:val="002B21DB"/>
    <w:rsid w:val="002B2ECA"/>
    <w:rsid w:val="002B33B9"/>
    <w:rsid w:val="002B4D4A"/>
    <w:rsid w:val="002C02FE"/>
    <w:rsid w:val="002C14AB"/>
    <w:rsid w:val="002C1E8B"/>
    <w:rsid w:val="002C3C82"/>
    <w:rsid w:val="002C4979"/>
    <w:rsid w:val="002C63DE"/>
    <w:rsid w:val="002D1E14"/>
    <w:rsid w:val="002D2192"/>
    <w:rsid w:val="002D7CEE"/>
    <w:rsid w:val="002D7FDD"/>
    <w:rsid w:val="002E1040"/>
    <w:rsid w:val="002E106C"/>
    <w:rsid w:val="002E2F1C"/>
    <w:rsid w:val="002E448D"/>
    <w:rsid w:val="002E4516"/>
    <w:rsid w:val="002E4BFF"/>
    <w:rsid w:val="002E4DF4"/>
    <w:rsid w:val="002E6DEB"/>
    <w:rsid w:val="002F14F4"/>
    <w:rsid w:val="002F4ECE"/>
    <w:rsid w:val="002F6B23"/>
    <w:rsid w:val="003001B2"/>
    <w:rsid w:val="00301049"/>
    <w:rsid w:val="00302843"/>
    <w:rsid w:val="00303B58"/>
    <w:rsid w:val="00303B9E"/>
    <w:rsid w:val="00303C0A"/>
    <w:rsid w:val="0030512E"/>
    <w:rsid w:val="00306C02"/>
    <w:rsid w:val="00307826"/>
    <w:rsid w:val="00310795"/>
    <w:rsid w:val="00313081"/>
    <w:rsid w:val="003130AD"/>
    <w:rsid w:val="00313949"/>
    <w:rsid w:val="00314466"/>
    <w:rsid w:val="00317465"/>
    <w:rsid w:val="00317BE1"/>
    <w:rsid w:val="003202D1"/>
    <w:rsid w:val="003211C2"/>
    <w:rsid w:val="00322812"/>
    <w:rsid w:val="00323FE0"/>
    <w:rsid w:val="0032593C"/>
    <w:rsid w:val="00327ECE"/>
    <w:rsid w:val="003309B8"/>
    <w:rsid w:val="0033172D"/>
    <w:rsid w:val="003332A0"/>
    <w:rsid w:val="00334186"/>
    <w:rsid w:val="00334B82"/>
    <w:rsid w:val="00335E04"/>
    <w:rsid w:val="003370C4"/>
    <w:rsid w:val="003373FB"/>
    <w:rsid w:val="00340057"/>
    <w:rsid w:val="0034128E"/>
    <w:rsid w:val="00341A45"/>
    <w:rsid w:val="00342BB8"/>
    <w:rsid w:val="00343D22"/>
    <w:rsid w:val="0034619C"/>
    <w:rsid w:val="00347B5B"/>
    <w:rsid w:val="00347D40"/>
    <w:rsid w:val="00347DFC"/>
    <w:rsid w:val="00350382"/>
    <w:rsid w:val="00353E67"/>
    <w:rsid w:val="00354BD0"/>
    <w:rsid w:val="0035526A"/>
    <w:rsid w:val="00356E4B"/>
    <w:rsid w:val="00357059"/>
    <w:rsid w:val="00357DFD"/>
    <w:rsid w:val="00360145"/>
    <w:rsid w:val="00360B2F"/>
    <w:rsid w:val="00360BDB"/>
    <w:rsid w:val="003619F9"/>
    <w:rsid w:val="00363A46"/>
    <w:rsid w:val="003641AF"/>
    <w:rsid w:val="00364AC7"/>
    <w:rsid w:val="00366180"/>
    <w:rsid w:val="0037016D"/>
    <w:rsid w:val="00370417"/>
    <w:rsid w:val="00370670"/>
    <w:rsid w:val="003711FE"/>
    <w:rsid w:val="0037207E"/>
    <w:rsid w:val="00373754"/>
    <w:rsid w:val="003739D3"/>
    <w:rsid w:val="003757C4"/>
    <w:rsid w:val="003809AA"/>
    <w:rsid w:val="00380DCC"/>
    <w:rsid w:val="00383DAC"/>
    <w:rsid w:val="00385753"/>
    <w:rsid w:val="00385A13"/>
    <w:rsid w:val="0038649A"/>
    <w:rsid w:val="00387849"/>
    <w:rsid w:val="00390075"/>
    <w:rsid w:val="0039359A"/>
    <w:rsid w:val="00394877"/>
    <w:rsid w:val="003952C9"/>
    <w:rsid w:val="00395ECC"/>
    <w:rsid w:val="00396501"/>
    <w:rsid w:val="003A005E"/>
    <w:rsid w:val="003A18D0"/>
    <w:rsid w:val="003A1E83"/>
    <w:rsid w:val="003A6E9F"/>
    <w:rsid w:val="003A6F99"/>
    <w:rsid w:val="003A761E"/>
    <w:rsid w:val="003B0B02"/>
    <w:rsid w:val="003B23FF"/>
    <w:rsid w:val="003B24BF"/>
    <w:rsid w:val="003B54AB"/>
    <w:rsid w:val="003B5B2E"/>
    <w:rsid w:val="003C1059"/>
    <w:rsid w:val="003C1345"/>
    <w:rsid w:val="003C3A38"/>
    <w:rsid w:val="003C3B5C"/>
    <w:rsid w:val="003C3C28"/>
    <w:rsid w:val="003C4F5B"/>
    <w:rsid w:val="003C55AF"/>
    <w:rsid w:val="003C7AAE"/>
    <w:rsid w:val="003C7CE0"/>
    <w:rsid w:val="003D506A"/>
    <w:rsid w:val="003D6C1B"/>
    <w:rsid w:val="003D7FA4"/>
    <w:rsid w:val="003E2A39"/>
    <w:rsid w:val="003E51C8"/>
    <w:rsid w:val="003E5575"/>
    <w:rsid w:val="003E557F"/>
    <w:rsid w:val="003E58EA"/>
    <w:rsid w:val="003F1225"/>
    <w:rsid w:val="003F417E"/>
    <w:rsid w:val="003F4E69"/>
    <w:rsid w:val="003F7291"/>
    <w:rsid w:val="00401621"/>
    <w:rsid w:val="00404682"/>
    <w:rsid w:val="0040590A"/>
    <w:rsid w:val="00405CE2"/>
    <w:rsid w:val="00406944"/>
    <w:rsid w:val="004079C7"/>
    <w:rsid w:val="00407A62"/>
    <w:rsid w:val="00410A9E"/>
    <w:rsid w:val="00411EF4"/>
    <w:rsid w:val="00412F83"/>
    <w:rsid w:val="00415916"/>
    <w:rsid w:val="00417355"/>
    <w:rsid w:val="004205DE"/>
    <w:rsid w:val="00421AC3"/>
    <w:rsid w:val="00422C46"/>
    <w:rsid w:val="0042523A"/>
    <w:rsid w:val="00425BD1"/>
    <w:rsid w:val="00426CE7"/>
    <w:rsid w:val="004306E1"/>
    <w:rsid w:val="00430A69"/>
    <w:rsid w:val="004319B9"/>
    <w:rsid w:val="004327A3"/>
    <w:rsid w:val="0043480F"/>
    <w:rsid w:val="00434E01"/>
    <w:rsid w:val="00435490"/>
    <w:rsid w:val="00435CBF"/>
    <w:rsid w:val="00440000"/>
    <w:rsid w:val="0044396E"/>
    <w:rsid w:val="00445345"/>
    <w:rsid w:val="0044608B"/>
    <w:rsid w:val="00446B3D"/>
    <w:rsid w:val="004519B3"/>
    <w:rsid w:val="00453B05"/>
    <w:rsid w:val="00453DFE"/>
    <w:rsid w:val="00456B99"/>
    <w:rsid w:val="00456DC6"/>
    <w:rsid w:val="00457AE5"/>
    <w:rsid w:val="00457BA8"/>
    <w:rsid w:val="00457EAD"/>
    <w:rsid w:val="00460FE0"/>
    <w:rsid w:val="004612E5"/>
    <w:rsid w:val="0046168D"/>
    <w:rsid w:val="004648D9"/>
    <w:rsid w:val="00464ADD"/>
    <w:rsid w:val="004666C0"/>
    <w:rsid w:val="0046738A"/>
    <w:rsid w:val="00470AF4"/>
    <w:rsid w:val="00470D78"/>
    <w:rsid w:val="0047490C"/>
    <w:rsid w:val="00474AB0"/>
    <w:rsid w:val="004757E9"/>
    <w:rsid w:val="00475A92"/>
    <w:rsid w:val="00475E26"/>
    <w:rsid w:val="004765E4"/>
    <w:rsid w:val="00477CDB"/>
    <w:rsid w:val="00483DBF"/>
    <w:rsid w:val="00484AA9"/>
    <w:rsid w:val="00485DDD"/>
    <w:rsid w:val="00487684"/>
    <w:rsid w:val="00487CF6"/>
    <w:rsid w:val="004912A1"/>
    <w:rsid w:val="004945CF"/>
    <w:rsid w:val="00495780"/>
    <w:rsid w:val="00496B62"/>
    <w:rsid w:val="00496F06"/>
    <w:rsid w:val="00497D47"/>
    <w:rsid w:val="00497E2C"/>
    <w:rsid w:val="004A035C"/>
    <w:rsid w:val="004A19A8"/>
    <w:rsid w:val="004A2125"/>
    <w:rsid w:val="004A2553"/>
    <w:rsid w:val="004A4C55"/>
    <w:rsid w:val="004A681D"/>
    <w:rsid w:val="004A6D51"/>
    <w:rsid w:val="004A6E67"/>
    <w:rsid w:val="004B0503"/>
    <w:rsid w:val="004B49F5"/>
    <w:rsid w:val="004B5494"/>
    <w:rsid w:val="004C0D32"/>
    <w:rsid w:val="004C0F32"/>
    <w:rsid w:val="004C0F8C"/>
    <w:rsid w:val="004C125D"/>
    <w:rsid w:val="004C1366"/>
    <w:rsid w:val="004C1D60"/>
    <w:rsid w:val="004C3B46"/>
    <w:rsid w:val="004C459D"/>
    <w:rsid w:val="004C5E2B"/>
    <w:rsid w:val="004C6C55"/>
    <w:rsid w:val="004C765C"/>
    <w:rsid w:val="004D09A9"/>
    <w:rsid w:val="004D09B6"/>
    <w:rsid w:val="004D186C"/>
    <w:rsid w:val="004D211C"/>
    <w:rsid w:val="004D2323"/>
    <w:rsid w:val="004D47FE"/>
    <w:rsid w:val="004D5037"/>
    <w:rsid w:val="004D5827"/>
    <w:rsid w:val="004D6FCA"/>
    <w:rsid w:val="004E2197"/>
    <w:rsid w:val="004E2469"/>
    <w:rsid w:val="004E49B2"/>
    <w:rsid w:val="004E5CB7"/>
    <w:rsid w:val="004E6256"/>
    <w:rsid w:val="004E6873"/>
    <w:rsid w:val="004F1BF5"/>
    <w:rsid w:val="004F2D0E"/>
    <w:rsid w:val="004F5448"/>
    <w:rsid w:val="004F6347"/>
    <w:rsid w:val="004F7C89"/>
    <w:rsid w:val="004F7D38"/>
    <w:rsid w:val="0050092A"/>
    <w:rsid w:val="00501ED7"/>
    <w:rsid w:val="005043E5"/>
    <w:rsid w:val="00504E54"/>
    <w:rsid w:val="0050592C"/>
    <w:rsid w:val="00507302"/>
    <w:rsid w:val="00507A8E"/>
    <w:rsid w:val="005108DD"/>
    <w:rsid w:val="00511B94"/>
    <w:rsid w:val="00511DEE"/>
    <w:rsid w:val="005131AF"/>
    <w:rsid w:val="00513AB0"/>
    <w:rsid w:val="0051473D"/>
    <w:rsid w:val="00520C12"/>
    <w:rsid w:val="00522E2D"/>
    <w:rsid w:val="005230E9"/>
    <w:rsid w:val="00523AD2"/>
    <w:rsid w:val="00524CFF"/>
    <w:rsid w:val="00524DE0"/>
    <w:rsid w:val="00525EED"/>
    <w:rsid w:val="00530971"/>
    <w:rsid w:val="00531CC7"/>
    <w:rsid w:val="00533E01"/>
    <w:rsid w:val="00537B54"/>
    <w:rsid w:val="00537E99"/>
    <w:rsid w:val="00540EF3"/>
    <w:rsid w:val="00543094"/>
    <w:rsid w:val="0054335F"/>
    <w:rsid w:val="00544255"/>
    <w:rsid w:val="00544ABA"/>
    <w:rsid w:val="005452F6"/>
    <w:rsid w:val="00545419"/>
    <w:rsid w:val="00545C22"/>
    <w:rsid w:val="00545C8F"/>
    <w:rsid w:val="00545EB3"/>
    <w:rsid w:val="00547401"/>
    <w:rsid w:val="00550A77"/>
    <w:rsid w:val="00550E2D"/>
    <w:rsid w:val="005511AF"/>
    <w:rsid w:val="00551321"/>
    <w:rsid w:val="00551719"/>
    <w:rsid w:val="005526DE"/>
    <w:rsid w:val="0055282C"/>
    <w:rsid w:val="00553CDC"/>
    <w:rsid w:val="00553D65"/>
    <w:rsid w:val="00554773"/>
    <w:rsid w:val="00554CFC"/>
    <w:rsid w:val="005554BD"/>
    <w:rsid w:val="005566A7"/>
    <w:rsid w:val="00556CED"/>
    <w:rsid w:val="00562543"/>
    <w:rsid w:val="00562DB7"/>
    <w:rsid w:val="00563FB8"/>
    <w:rsid w:val="005706E8"/>
    <w:rsid w:val="005712FA"/>
    <w:rsid w:val="00574B2D"/>
    <w:rsid w:val="00576068"/>
    <w:rsid w:val="00576447"/>
    <w:rsid w:val="00577E85"/>
    <w:rsid w:val="005817FD"/>
    <w:rsid w:val="00581B21"/>
    <w:rsid w:val="005825D5"/>
    <w:rsid w:val="00584263"/>
    <w:rsid w:val="00584451"/>
    <w:rsid w:val="005862F4"/>
    <w:rsid w:val="0059039A"/>
    <w:rsid w:val="00591551"/>
    <w:rsid w:val="005922AA"/>
    <w:rsid w:val="005927DA"/>
    <w:rsid w:val="00593925"/>
    <w:rsid w:val="00593A78"/>
    <w:rsid w:val="0059411C"/>
    <w:rsid w:val="00597208"/>
    <w:rsid w:val="00597B0F"/>
    <w:rsid w:val="005A0745"/>
    <w:rsid w:val="005A0CCF"/>
    <w:rsid w:val="005A2B1D"/>
    <w:rsid w:val="005A3E93"/>
    <w:rsid w:val="005A49CF"/>
    <w:rsid w:val="005A543E"/>
    <w:rsid w:val="005A63F2"/>
    <w:rsid w:val="005B10BC"/>
    <w:rsid w:val="005B21E7"/>
    <w:rsid w:val="005B2572"/>
    <w:rsid w:val="005B330E"/>
    <w:rsid w:val="005B613D"/>
    <w:rsid w:val="005B69D7"/>
    <w:rsid w:val="005B6CEE"/>
    <w:rsid w:val="005C0440"/>
    <w:rsid w:val="005C0D5A"/>
    <w:rsid w:val="005C26F6"/>
    <w:rsid w:val="005C6106"/>
    <w:rsid w:val="005C685F"/>
    <w:rsid w:val="005C7524"/>
    <w:rsid w:val="005D02BA"/>
    <w:rsid w:val="005D1C18"/>
    <w:rsid w:val="005D25E4"/>
    <w:rsid w:val="005D2CFA"/>
    <w:rsid w:val="005D3239"/>
    <w:rsid w:val="005D3DD3"/>
    <w:rsid w:val="005D566B"/>
    <w:rsid w:val="005D56FA"/>
    <w:rsid w:val="005D5815"/>
    <w:rsid w:val="005D5879"/>
    <w:rsid w:val="005D5906"/>
    <w:rsid w:val="005D6714"/>
    <w:rsid w:val="005D67EA"/>
    <w:rsid w:val="005D76C5"/>
    <w:rsid w:val="005D7C13"/>
    <w:rsid w:val="005E0537"/>
    <w:rsid w:val="005E11EE"/>
    <w:rsid w:val="005E2104"/>
    <w:rsid w:val="005E3D35"/>
    <w:rsid w:val="005E41B4"/>
    <w:rsid w:val="005E47A5"/>
    <w:rsid w:val="005E4E48"/>
    <w:rsid w:val="005E5CB2"/>
    <w:rsid w:val="005E5DF4"/>
    <w:rsid w:val="005E5EBB"/>
    <w:rsid w:val="005E6BE8"/>
    <w:rsid w:val="005E7020"/>
    <w:rsid w:val="005F00BF"/>
    <w:rsid w:val="005F0140"/>
    <w:rsid w:val="005F11BA"/>
    <w:rsid w:val="005F2782"/>
    <w:rsid w:val="005F2BDE"/>
    <w:rsid w:val="005F3B19"/>
    <w:rsid w:val="005F6618"/>
    <w:rsid w:val="005F69EC"/>
    <w:rsid w:val="006005D8"/>
    <w:rsid w:val="00600E9F"/>
    <w:rsid w:val="0060193F"/>
    <w:rsid w:val="00601A23"/>
    <w:rsid w:val="00601CB4"/>
    <w:rsid w:val="00603066"/>
    <w:rsid w:val="00603742"/>
    <w:rsid w:val="006045CD"/>
    <w:rsid w:val="00605119"/>
    <w:rsid w:val="0060524C"/>
    <w:rsid w:val="006059E5"/>
    <w:rsid w:val="006062E2"/>
    <w:rsid w:val="006066E8"/>
    <w:rsid w:val="00606BA7"/>
    <w:rsid w:val="006072D7"/>
    <w:rsid w:val="00607504"/>
    <w:rsid w:val="0061222E"/>
    <w:rsid w:val="00612AC3"/>
    <w:rsid w:val="006138DB"/>
    <w:rsid w:val="00614276"/>
    <w:rsid w:val="0061455D"/>
    <w:rsid w:val="00614EE0"/>
    <w:rsid w:val="0062120D"/>
    <w:rsid w:val="00622B62"/>
    <w:rsid w:val="006232FE"/>
    <w:rsid w:val="00623CA6"/>
    <w:rsid w:val="00624035"/>
    <w:rsid w:val="006244DE"/>
    <w:rsid w:val="00624A97"/>
    <w:rsid w:val="00626074"/>
    <w:rsid w:val="00626191"/>
    <w:rsid w:val="00633026"/>
    <w:rsid w:val="0063551A"/>
    <w:rsid w:val="00635911"/>
    <w:rsid w:val="0063621D"/>
    <w:rsid w:val="006362DE"/>
    <w:rsid w:val="00636991"/>
    <w:rsid w:val="00636A7A"/>
    <w:rsid w:val="0064046C"/>
    <w:rsid w:val="0064097A"/>
    <w:rsid w:val="00641276"/>
    <w:rsid w:val="00641759"/>
    <w:rsid w:val="0064204C"/>
    <w:rsid w:val="00643573"/>
    <w:rsid w:val="006437AC"/>
    <w:rsid w:val="00645893"/>
    <w:rsid w:val="00646501"/>
    <w:rsid w:val="00646C4D"/>
    <w:rsid w:val="00646DE7"/>
    <w:rsid w:val="00650969"/>
    <w:rsid w:val="00650DA6"/>
    <w:rsid w:val="00651802"/>
    <w:rsid w:val="00651B90"/>
    <w:rsid w:val="00653844"/>
    <w:rsid w:val="0065443F"/>
    <w:rsid w:val="00655579"/>
    <w:rsid w:val="006577D3"/>
    <w:rsid w:val="00657B44"/>
    <w:rsid w:val="00660B3F"/>
    <w:rsid w:val="0066192E"/>
    <w:rsid w:val="00661E8B"/>
    <w:rsid w:val="00666B18"/>
    <w:rsid w:val="00667F37"/>
    <w:rsid w:val="006704C7"/>
    <w:rsid w:val="00670867"/>
    <w:rsid w:val="00670F0B"/>
    <w:rsid w:val="00671133"/>
    <w:rsid w:val="00672CC7"/>
    <w:rsid w:val="00674CA3"/>
    <w:rsid w:val="00674F2E"/>
    <w:rsid w:val="006761DE"/>
    <w:rsid w:val="00676268"/>
    <w:rsid w:val="0067670E"/>
    <w:rsid w:val="00680575"/>
    <w:rsid w:val="0068190A"/>
    <w:rsid w:val="00683152"/>
    <w:rsid w:val="00683826"/>
    <w:rsid w:val="00685777"/>
    <w:rsid w:val="00690309"/>
    <w:rsid w:val="00692C19"/>
    <w:rsid w:val="00692DC5"/>
    <w:rsid w:val="0069348D"/>
    <w:rsid w:val="00694E97"/>
    <w:rsid w:val="006958AF"/>
    <w:rsid w:val="006965D7"/>
    <w:rsid w:val="006A1090"/>
    <w:rsid w:val="006A222E"/>
    <w:rsid w:val="006A2263"/>
    <w:rsid w:val="006A2848"/>
    <w:rsid w:val="006A37A8"/>
    <w:rsid w:val="006A3828"/>
    <w:rsid w:val="006A3A8E"/>
    <w:rsid w:val="006A3C91"/>
    <w:rsid w:val="006A52E7"/>
    <w:rsid w:val="006A6B1C"/>
    <w:rsid w:val="006A77B4"/>
    <w:rsid w:val="006B01D4"/>
    <w:rsid w:val="006B1030"/>
    <w:rsid w:val="006B28D8"/>
    <w:rsid w:val="006B4A9D"/>
    <w:rsid w:val="006B7429"/>
    <w:rsid w:val="006B7CA6"/>
    <w:rsid w:val="006C05C2"/>
    <w:rsid w:val="006C1C55"/>
    <w:rsid w:val="006C1DE9"/>
    <w:rsid w:val="006C2692"/>
    <w:rsid w:val="006C392A"/>
    <w:rsid w:val="006C41E0"/>
    <w:rsid w:val="006C482F"/>
    <w:rsid w:val="006C4C5C"/>
    <w:rsid w:val="006C536C"/>
    <w:rsid w:val="006C5910"/>
    <w:rsid w:val="006D0671"/>
    <w:rsid w:val="006D10C4"/>
    <w:rsid w:val="006D26A1"/>
    <w:rsid w:val="006D424B"/>
    <w:rsid w:val="006D5F3F"/>
    <w:rsid w:val="006D61AA"/>
    <w:rsid w:val="006D625B"/>
    <w:rsid w:val="006D6F4B"/>
    <w:rsid w:val="006D7CCB"/>
    <w:rsid w:val="006E007A"/>
    <w:rsid w:val="006E0204"/>
    <w:rsid w:val="006E0F35"/>
    <w:rsid w:val="006E1A54"/>
    <w:rsid w:val="006E36A3"/>
    <w:rsid w:val="006E4A3C"/>
    <w:rsid w:val="006E5AF8"/>
    <w:rsid w:val="006E698A"/>
    <w:rsid w:val="006E72E8"/>
    <w:rsid w:val="006E795F"/>
    <w:rsid w:val="006E7E6D"/>
    <w:rsid w:val="006F0923"/>
    <w:rsid w:val="006F09AD"/>
    <w:rsid w:val="006F219E"/>
    <w:rsid w:val="006F2FE3"/>
    <w:rsid w:val="00702E00"/>
    <w:rsid w:val="00704F9B"/>
    <w:rsid w:val="007059E4"/>
    <w:rsid w:val="00705A5A"/>
    <w:rsid w:val="00705C94"/>
    <w:rsid w:val="00705CD9"/>
    <w:rsid w:val="007076F7"/>
    <w:rsid w:val="00707C6F"/>
    <w:rsid w:val="00707EC4"/>
    <w:rsid w:val="007103F5"/>
    <w:rsid w:val="00710516"/>
    <w:rsid w:val="0071140E"/>
    <w:rsid w:val="00711C62"/>
    <w:rsid w:val="00714A1F"/>
    <w:rsid w:val="00714DA0"/>
    <w:rsid w:val="007158E6"/>
    <w:rsid w:val="00715A8C"/>
    <w:rsid w:val="007178A9"/>
    <w:rsid w:val="00720A40"/>
    <w:rsid w:val="00723298"/>
    <w:rsid w:val="00723883"/>
    <w:rsid w:val="007255F9"/>
    <w:rsid w:val="00726E95"/>
    <w:rsid w:val="00727389"/>
    <w:rsid w:val="00731484"/>
    <w:rsid w:val="00731A5D"/>
    <w:rsid w:val="0073231B"/>
    <w:rsid w:val="00732475"/>
    <w:rsid w:val="00732D92"/>
    <w:rsid w:val="007330E3"/>
    <w:rsid w:val="007358F0"/>
    <w:rsid w:val="0074011B"/>
    <w:rsid w:val="00740787"/>
    <w:rsid w:val="00740CE0"/>
    <w:rsid w:val="007415AA"/>
    <w:rsid w:val="007416D8"/>
    <w:rsid w:val="00741FD2"/>
    <w:rsid w:val="00742015"/>
    <w:rsid w:val="0074322D"/>
    <w:rsid w:val="00743723"/>
    <w:rsid w:val="00743A06"/>
    <w:rsid w:val="00744221"/>
    <w:rsid w:val="00745282"/>
    <w:rsid w:val="00745869"/>
    <w:rsid w:val="007512B9"/>
    <w:rsid w:val="00752A05"/>
    <w:rsid w:val="0075414B"/>
    <w:rsid w:val="00755542"/>
    <w:rsid w:val="00757048"/>
    <w:rsid w:val="007604D5"/>
    <w:rsid w:val="00761266"/>
    <w:rsid w:val="0077173B"/>
    <w:rsid w:val="007738D1"/>
    <w:rsid w:val="00774D75"/>
    <w:rsid w:val="00775B5E"/>
    <w:rsid w:val="007813BE"/>
    <w:rsid w:val="0078558B"/>
    <w:rsid w:val="0079027E"/>
    <w:rsid w:val="00790759"/>
    <w:rsid w:val="007916CA"/>
    <w:rsid w:val="00791F66"/>
    <w:rsid w:val="00792682"/>
    <w:rsid w:val="007926CB"/>
    <w:rsid w:val="00792BCB"/>
    <w:rsid w:val="007950BF"/>
    <w:rsid w:val="0079639F"/>
    <w:rsid w:val="007A1D36"/>
    <w:rsid w:val="007A3A9B"/>
    <w:rsid w:val="007A3B52"/>
    <w:rsid w:val="007A4A06"/>
    <w:rsid w:val="007A4D80"/>
    <w:rsid w:val="007B39F5"/>
    <w:rsid w:val="007B3F63"/>
    <w:rsid w:val="007B4363"/>
    <w:rsid w:val="007C09AD"/>
    <w:rsid w:val="007C1B94"/>
    <w:rsid w:val="007C3160"/>
    <w:rsid w:val="007C3206"/>
    <w:rsid w:val="007C5B34"/>
    <w:rsid w:val="007C5FEA"/>
    <w:rsid w:val="007C7FBD"/>
    <w:rsid w:val="007D128A"/>
    <w:rsid w:val="007D17D8"/>
    <w:rsid w:val="007D1BAF"/>
    <w:rsid w:val="007D4127"/>
    <w:rsid w:val="007D42FD"/>
    <w:rsid w:val="007D63BF"/>
    <w:rsid w:val="007D6526"/>
    <w:rsid w:val="007D692D"/>
    <w:rsid w:val="007D695F"/>
    <w:rsid w:val="007D701D"/>
    <w:rsid w:val="007D71B4"/>
    <w:rsid w:val="007D723B"/>
    <w:rsid w:val="007D785E"/>
    <w:rsid w:val="007E1DF6"/>
    <w:rsid w:val="007E3611"/>
    <w:rsid w:val="007E65E7"/>
    <w:rsid w:val="007E75DA"/>
    <w:rsid w:val="007E7726"/>
    <w:rsid w:val="007F2889"/>
    <w:rsid w:val="007F33AD"/>
    <w:rsid w:val="007F43F2"/>
    <w:rsid w:val="007F4A68"/>
    <w:rsid w:val="0080054F"/>
    <w:rsid w:val="00801EBA"/>
    <w:rsid w:val="008020F9"/>
    <w:rsid w:val="00803F4B"/>
    <w:rsid w:val="0080440B"/>
    <w:rsid w:val="008050FC"/>
    <w:rsid w:val="00806C92"/>
    <w:rsid w:val="008117D2"/>
    <w:rsid w:val="00815513"/>
    <w:rsid w:val="00816706"/>
    <w:rsid w:val="00817388"/>
    <w:rsid w:val="0082141A"/>
    <w:rsid w:val="0082301C"/>
    <w:rsid w:val="008240BA"/>
    <w:rsid w:val="008243AD"/>
    <w:rsid w:val="0082504D"/>
    <w:rsid w:val="0082699D"/>
    <w:rsid w:val="0082749B"/>
    <w:rsid w:val="008303A5"/>
    <w:rsid w:val="00832D38"/>
    <w:rsid w:val="00833786"/>
    <w:rsid w:val="00837266"/>
    <w:rsid w:val="00837964"/>
    <w:rsid w:val="00837EBF"/>
    <w:rsid w:val="008437C4"/>
    <w:rsid w:val="008458F2"/>
    <w:rsid w:val="008504FC"/>
    <w:rsid w:val="00852388"/>
    <w:rsid w:val="00853539"/>
    <w:rsid w:val="00853F3F"/>
    <w:rsid w:val="00854A08"/>
    <w:rsid w:val="008555C8"/>
    <w:rsid w:val="00861694"/>
    <w:rsid w:val="008673F0"/>
    <w:rsid w:val="00867F7E"/>
    <w:rsid w:val="008700C3"/>
    <w:rsid w:val="0087094E"/>
    <w:rsid w:val="00873CC9"/>
    <w:rsid w:val="008746FD"/>
    <w:rsid w:val="00875C34"/>
    <w:rsid w:val="00876242"/>
    <w:rsid w:val="008763FD"/>
    <w:rsid w:val="00876997"/>
    <w:rsid w:val="0088143A"/>
    <w:rsid w:val="00881D99"/>
    <w:rsid w:val="00881F2C"/>
    <w:rsid w:val="0088392F"/>
    <w:rsid w:val="00884886"/>
    <w:rsid w:val="00884A25"/>
    <w:rsid w:val="00884BDA"/>
    <w:rsid w:val="00885D09"/>
    <w:rsid w:val="00891C8E"/>
    <w:rsid w:val="00891E6D"/>
    <w:rsid w:val="008927D7"/>
    <w:rsid w:val="00892E15"/>
    <w:rsid w:val="00893ADA"/>
    <w:rsid w:val="0089689A"/>
    <w:rsid w:val="00897B61"/>
    <w:rsid w:val="008A0ED7"/>
    <w:rsid w:val="008A0F7F"/>
    <w:rsid w:val="008A1A71"/>
    <w:rsid w:val="008A3E7C"/>
    <w:rsid w:val="008A5B09"/>
    <w:rsid w:val="008A61B0"/>
    <w:rsid w:val="008A624D"/>
    <w:rsid w:val="008A6325"/>
    <w:rsid w:val="008A70B2"/>
    <w:rsid w:val="008B1512"/>
    <w:rsid w:val="008B1689"/>
    <w:rsid w:val="008B3E21"/>
    <w:rsid w:val="008B4044"/>
    <w:rsid w:val="008B4979"/>
    <w:rsid w:val="008B5064"/>
    <w:rsid w:val="008B6066"/>
    <w:rsid w:val="008B6972"/>
    <w:rsid w:val="008B6E6D"/>
    <w:rsid w:val="008C0420"/>
    <w:rsid w:val="008C04E7"/>
    <w:rsid w:val="008C0E68"/>
    <w:rsid w:val="008C2EAB"/>
    <w:rsid w:val="008C3699"/>
    <w:rsid w:val="008C389A"/>
    <w:rsid w:val="008C3EEF"/>
    <w:rsid w:val="008C60FA"/>
    <w:rsid w:val="008C7788"/>
    <w:rsid w:val="008D0869"/>
    <w:rsid w:val="008D0C81"/>
    <w:rsid w:val="008D2752"/>
    <w:rsid w:val="008D2A31"/>
    <w:rsid w:val="008D3300"/>
    <w:rsid w:val="008D338D"/>
    <w:rsid w:val="008D4305"/>
    <w:rsid w:val="008E04DC"/>
    <w:rsid w:val="008E0D8E"/>
    <w:rsid w:val="008E17A5"/>
    <w:rsid w:val="008E3453"/>
    <w:rsid w:val="008E46A6"/>
    <w:rsid w:val="008E598B"/>
    <w:rsid w:val="008E59DC"/>
    <w:rsid w:val="008E5F87"/>
    <w:rsid w:val="008E7A56"/>
    <w:rsid w:val="008F2778"/>
    <w:rsid w:val="008F70B3"/>
    <w:rsid w:val="008F70CE"/>
    <w:rsid w:val="008F77E3"/>
    <w:rsid w:val="00902EE9"/>
    <w:rsid w:val="00903284"/>
    <w:rsid w:val="00904ACC"/>
    <w:rsid w:val="00905C2D"/>
    <w:rsid w:val="00907127"/>
    <w:rsid w:val="009103F6"/>
    <w:rsid w:val="00913AAD"/>
    <w:rsid w:val="00913ED4"/>
    <w:rsid w:val="00914DFB"/>
    <w:rsid w:val="00914FFC"/>
    <w:rsid w:val="00915ABD"/>
    <w:rsid w:val="009175EB"/>
    <w:rsid w:val="009178A5"/>
    <w:rsid w:val="0092071C"/>
    <w:rsid w:val="00920A72"/>
    <w:rsid w:val="009212C8"/>
    <w:rsid w:val="00921B1B"/>
    <w:rsid w:val="00921E4A"/>
    <w:rsid w:val="009232D7"/>
    <w:rsid w:val="009235DB"/>
    <w:rsid w:val="0092461E"/>
    <w:rsid w:val="009247BF"/>
    <w:rsid w:val="0092496B"/>
    <w:rsid w:val="00925437"/>
    <w:rsid w:val="00925DF2"/>
    <w:rsid w:val="0093115D"/>
    <w:rsid w:val="009330D9"/>
    <w:rsid w:val="00933ADD"/>
    <w:rsid w:val="00934FF3"/>
    <w:rsid w:val="00943235"/>
    <w:rsid w:val="00944222"/>
    <w:rsid w:val="00944E95"/>
    <w:rsid w:val="00945498"/>
    <w:rsid w:val="00945547"/>
    <w:rsid w:val="00947433"/>
    <w:rsid w:val="00950E98"/>
    <w:rsid w:val="00953AF2"/>
    <w:rsid w:val="00953E6C"/>
    <w:rsid w:val="00954C27"/>
    <w:rsid w:val="00955C80"/>
    <w:rsid w:val="0095623D"/>
    <w:rsid w:val="00956AAC"/>
    <w:rsid w:val="00957044"/>
    <w:rsid w:val="00960A04"/>
    <w:rsid w:val="00960A1C"/>
    <w:rsid w:val="00960A2C"/>
    <w:rsid w:val="00961430"/>
    <w:rsid w:val="00963FF5"/>
    <w:rsid w:val="009644E2"/>
    <w:rsid w:val="00965E64"/>
    <w:rsid w:val="0096630F"/>
    <w:rsid w:val="00971159"/>
    <w:rsid w:val="00971951"/>
    <w:rsid w:val="00971ACA"/>
    <w:rsid w:val="009722E7"/>
    <w:rsid w:val="0097333F"/>
    <w:rsid w:val="009737A0"/>
    <w:rsid w:val="00974BD9"/>
    <w:rsid w:val="00976643"/>
    <w:rsid w:val="00977F8B"/>
    <w:rsid w:val="009814BA"/>
    <w:rsid w:val="0098205D"/>
    <w:rsid w:val="00982472"/>
    <w:rsid w:val="00982DC7"/>
    <w:rsid w:val="00983D44"/>
    <w:rsid w:val="0098521C"/>
    <w:rsid w:val="00987D7F"/>
    <w:rsid w:val="0099140F"/>
    <w:rsid w:val="0099157B"/>
    <w:rsid w:val="00991DE4"/>
    <w:rsid w:val="0099264E"/>
    <w:rsid w:val="009927D3"/>
    <w:rsid w:val="009931DF"/>
    <w:rsid w:val="00993616"/>
    <w:rsid w:val="00993B8F"/>
    <w:rsid w:val="00996043"/>
    <w:rsid w:val="00996946"/>
    <w:rsid w:val="009A051D"/>
    <w:rsid w:val="009A0F94"/>
    <w:rsid w:val="009A2616"/>
    <w:rsid w:val="009A29F9"/>
    <w:rsid w:val="009A2E6A"/>
    <w:rsid w:val="009A2F93"/>
    <w:rsid w:val="009A56B7"/>
    <w:rsid w:val="009A648F"/>
    <w:rsid w:val="009A79BD"/>
    <w:rsid w:val="009A7CF7"/>
    <w:rsid w:val="009A7E24"/>
    <w:rsid w:val="009B029A"/>
    <w:rsid w:val="009B0DF9"/>
    <w:rsid w:val="009B1AC0"/>
    <w:rsid w:val="009B237F"/>
    <w:rsid w:val="009B27F5"/>
    <w:rsid w:val="009B48A0"/>
    <w:rsid w:val="009B56DB"/>
    <w:rsid w:val="009B6465"/>
    <w:rsid w:val="009B711C"/>
    <w:rsid w:val="009C01F2"/>
    <w:rsid w:val="009C7C16"/>
    <w:rsid w:val="009D04D3"/>
    <w:rsid w:val="009D1495"/>
    <w:rsid w:val="009D1EBB"/>
    <w:rsid w:val="009D2027"/>
    <w:rsid w:val="009D2BBC"/>
    <w:rsid w:val="009D2DC3"/>
    <w:rsid w:val="009D5A44"/>
    <w:rsid w:val="009D7224"/>
    <w:rsid w:val="009E0D62"/>
    <w:rsid w:val="009E16EE"/>
    <w:rsid w:val="009E1CFF"/>
    <w:rsid w:val="009E307D"/>
    <w:rsid w:val="009E4BC6"/>
    <w:rsid w:val="009E5207"/>
    <w:rsid w:val="009E5E01"/>
    <w:rsid w:val="009E771A"/>
    <w:rsid w:val="009F1404"/>
    <w:rsid w:val="009F1695"/>
    <w:rsid w:val="009F5070"/>
    <w:rsid w:val="009F50C7"/>
    <w:rsid w:val="009F5843"/>
    <w:rsid w:val="009F5CB2"/>
    <w:rsid w:val="009F6398"/>
    <w:rsid w:val="009F723E"/>
    <w:rsid w:val="009F7C32"/>
    <w:rsid w:val="00A00C34"/>
    <w:rsid w:val="00A0204D"/>
    <w:rsid w:val="00A02B26"/>
    <w:rsid w:val="00A02EE2"/>
    <w:rsid w:val="00A066A2"/>
    <w:rsid w:val="00A07F0F"/>
    <w:rsid w:val="00A106A3"/>
    <w:rsid w:val="00A12CE8"/>
    <w:rsid w:val="00A13078"/>
    <w:rsid w:val="00A13453"/>
    <w:rsid w:val="00A14110"/>
    <w:rsid w:val="00A1486F"/>
    <w:rsid w:val="00A152D3"/>
    <w:rsid w:val="00A165AC"/>
    <w:rsid w:val="00A16A79"/>
    <w:rsid w:val="00A16B0E"/>
    <w:rsid w:val="00A2007F"/>
    <w:rsid w:val="00A2164A"/>
    <w:rsid w:val="00A254EE"/>
    <w:rsid w:val="00A25770"/>
    <w:rsid w:val="00A25C29"/>
    <w:rsid w:val="00A30013"/>
    <w:rsid w:val="00A30D8E"/>
    <w:rsid w:val="00A34CA7"/>
    <w:rsid w:val="00A35C08"/>
    <w:rsid w:val="00A36512"/>
    <w:rsid w:val="00A3794F"/>
    <w:rsid w:val="00A40CD5"/>
    <w:rsid w:val="00A421E5"/>
    <w:rsid w:val="00A44991"/>
    <w:rsid w:val="00A44A9F"/>
    <w:rsid w:val="00A44C36"/>
    <w:rsid w:val="00A44FF3"/>
    <w:rsid w:val="00A45C6A"/>
    <w:rsid w:val="00A46851"/>
    <w:rsid w:val="00A47335"/>
    <w:rsid w:val="00A479B7"/>
    <w:rsid w:val="00A47B6A"/>
    <w:rsid w:val="00A5376E"/>
    <w:rsid w:val="00A53885"/>
    <w:rsid w:val="00A53E22"/>
    <w:rsid w:val="00A54009"/>
    <w:rsid w:val="00A5424F"/>
    <w:rsid w:val="00A5676F"/>
    <w:rsid w:val="00A609A2"/>
    <w:rsid w:val="00A6128B"/>
    <w:rsid w:val="00A61915"/>
    <w:rsid w:val="00A61B84"/>
    <w:rsid w:val="00A62354"/>
    <w:rsid w:val="00A630F9"/>
    <w:rsid w:val="00A6471E"/>
    <w:rsid w:val="00A65D5C"/>
    <w:rsid w:val="00A66591"/>
    <w:rsid w:val="00A70BAE"/>
    <w:rsid w:val="00A7218E"/>
    <w:rsid w:val="00A72855"/>
    <w:rsid w:val="00A733D1"/>
    <w:rsid w:val="00A74469"/>
    <w:rsid w:val="00A74B90"/>
    <w:rsid w:val="00A74CAB"/>
    <w:rsid w:val="00A7524B"/>
    <w:rsid w:val="00A7549E"/>
    <w:rsid w:val="00A75963"/>
    <w:rsid w:val="00A7760E"/>
    <w:rsid w:val="00A77932"/>
    <w:rsid w:val="00A77FAC"/>
    <w:rsid w:val="00A8110E"/>
    <w:rsid w:val="00A82213"/>
    <w:rsid w:val="00A82E0A"/>
    <w:rsid w:val="00A82E5E"/>
    <w:rsid w:val="00A90021"/>
    <w:rsid w:val="00A912FC"/>
    <w:rsid w:val="00A91F55"/>
    <w:rsid w:val="00A93706"/>
    <w:rsid w:val="00A93EAD"/>
    <w:rsid w:val="00A940CA"/>
    <w:rsid w:val="00A95431"/>
    <w:rsid w:val="00A966A2"/>
    <w:rsid w:val="00A97EA1"/>
    <w:rsid w:val="00AA10B5"/>
    <w:rsid w:val="00AA16DB"/>
    <w:rsid w:val="00AA5448"/>
    <w:rsid w:val="00AA585D"/>
    <w:rsid w:val="00AA64EA"/>
    <w:rsid w:val="00AA6F7B"/>
    <w:rsid w:val="00AA7A39"/>
    <w:rsid w:val="00AB17B6"/>
    <w:rsid w:val="00AB2AD5"/>
    <w:rsid w:val="00AB3788"/>
    <w:rsid w:val="00AB54AF"/>
    <w:rsid w:val="00AC09F5"/>
    <w:rsid w:val="00AC1735"/>
    <w:rsid w:val="00AC2AB5"/>
    <w:rsid w:val="00AC4F31"/>
    <w:rsid w:val="00AC51C1"/>
    <w:rsid w:val="00AC59A3"/>
    <w:rsid w:val="00AC5F87"/>
    <w:rsid w:val="00AD0171"/>
    <w:rsid w:val="00AD026C"/>
    <w:rsid w:val="00AD1C37"/>
    <w:rsid w:val="00AD2020"/>
    <w:rsid w:val="00AD2819"/>
    <w:rsid w:val="00AD28D4"/>
    <w:rsid w:val="00AD3DB7"/>
    <w:rsid w:val="00AD3E21"/>
    <w:rsid w:val="00AD4AEF"/>
    <w:rsid w:val="00AD54B1"/>
    <w:rsid w:val="00AD7DD2"/>
    <w:rsid w:val="00AE179F"/>
    <w:rsid w:val="00AE326D"/>
    <w:rsid w:val="00AE3C65"/>
    <w:rsid w:val="00AE4033"/>
    <w:rsid w:val="00AE4097"/>
    <w:rsid w:val="00AE597E"/>
    <w:rsid w:val="00AE677D"/>
    <w:rsid w:val="00AF14D2"/>
    <w:rsid w:val="00AF31F5"/>
    <w:rsid w:val="00AF3DA1"/>
    <w:rsid w:val="00AF4282"/>
    <w:rsid w:val="00AF4534"/>
    <w:rsid w:val="00AF4EAB"/>
    <w:rsid w:val="00AF514F"/>
    <w:rsid w:val="00AF6F4C"/>
    <w:rsid w:val="00B00609"/>
    <w:rsid w:val="00B02A89"/>
    <w:rsid w:val="00B02C4D"/>
    <w:rsid w:val="00B04CD0"/>
    <w:rsid w:val="00B04E86"/>
    <w:rsid w:val="00B07247"/>
    <w:rsid w:val="00B10F9C"/>
    <w:rsid w:val="00B1144C"/>
    <w:rsid w:val="00B115B7"/>
    <w:rsid w:val="00B11779"/>
    <w:rsid w:val="00B11FE6"/>
    <w:rsid w:val="00B202DF"/>
    <w:rsid w:val="00B2053A"/>
    <w:rsid w:val="00B2107F"/>
    <w:rsid w:val="00B21D93"/>
    <w:rsid w:val="00B234D7"/>
    <w:rsid w:val="00B23F8D"/>
    <w:rsid w:val="00B249C0"/>
    <w:rsid w:val="00B25675"/>
    <w:rsid w:val="00B258F3"/>
    <w:rsid w:val="00B2598D"/>
    <w:rsid w:val="00B26896"/>
    <w:rsid w:val="00B27058"/>
    <w:rsid w:val="00B30434"/>
    <w:rsid w:val="00B30909"/>
    <w:rsid w:val="00B32131"/>
    <w:rsid w:val="00B336FF"/>
    <w:rsid w:val="00B3411D"/>
    <w:rsid w:val="00B3433F"/>
    <w:rsid w:val="00B35A1C"/>
    <w:rsid w:val="00B35D98"/>
    <w:rsid w:val="00B416D0"/>
    <w:rsid w:val="00B43814"/>
    <w:rsid w:val="00B45100"/>
    <w:rsid w:val="00B45D68"/>
    <w:rsid w:val="00B47E11"/>
    <w:rsid w:val="00B501DB"/>
    <w:rsid w:val="00B5026F"/>
    <w:rsid w:val="00B536CE"/>
    <w:rsid w:val="00B55A9A"/>
    <w:rsid w:val="00B55F00"/>
    <w:rsid w:val="00B5746A"/>
    <w:rsid w:val="00B61C79"/>
    <w:rsid w:val="00B62690"/>
    <w:rsid w:val="00B6290D"/>
    <w:rsid w:val="00B62D46"/>
    <w:rsid w:val="00B63595"/>
    <w:rsid w:val="00B63859"/>
    <w:rsid w:val="00B63FD1"/>
    <w:rsid w:val="00B647ED"/>
    <w:rsid w:val="00B667FB"/>
    <w:rsid w:val="00B67055"/>
    <w:rsid w:val="00B704EF"/>
    <w:rsid w:val="00B71222"/>
    <w:rsid w:val="00B715F4"/>
    <w:rsid w:val="00B7205D"/>
    <w:rsid w:val="00B72E06"/>
    <w:rsid w:val="00B7333E"/>
    <w:rsid w:val="00B740C6"/>
    <w:rsid w:val="00B74171"/>
    <w:rsid w:val="00B75287"/>
    <w:rsid w:val="00B7557D"/>
    <w:rsid w:val="00B75C47"/>
    <w:rsid w:val="00B769AA"/>
    <w:rsid w:val="00B76A7B"/>
    <w:rsid w:val="00B76DDB"/>
    <w:rsid w:val="00B772B6"/>
    <w:rsid w:val="00B77CEB"/>
    <w:rsid w:val="00B77D31"/>
    <w:rsid w:val="00B801AA"/>
    <w:rsid w:val="00B813CF"/>
    <w:rsid w:val="00B82E3E"/>
    <w:rsid w:val="00B83151"/>
    <w:rsid w:val="00B832A5"/>
    <w:rsid w:val="00B9080D"/>
    <w:rsid w:val="00B92E30"/>
    <w:rsid w:val="00B93021"/>
    <w:rsid w:val="00B933C5"/>
    <w:rsid w:val="00B9352B"/>
    <w:rsid w:val="00B94A43"/>
    <w:rsid w:val="00B94C40"/>
    <w:rsid w:val="00B94D60"/>
    <w:rsid w:val="00B95B3A"/>
    <w:rsid w:val="00B95C8D"/>
    <w:rsid w:val="00B979D4"/>
    <w:rsid w:val="00BA219E"/>
    <w:rsid w:val="00BA23BF"/>
    <w:rsid w:val="00BA2D34"/>
    <w:rsid w:val="00BA33B9"/>
    <w:rsid w:val="00BA35FE"/>
    <w:rsid w:val="00BA4CA6"/>
    <w:rsid w:val="00BA5CC5"/>
    <w:rsid w:val="00BA6558"/>
    <w:rsid w:val="00BA7ED7"/>
    <w:rsid w:val="00BB072D"/>
    <w:rsid w:val="00BB1E87"/>
    <w:rsid w:val="00BB1EB5"/>
    <w:rsid w:val="00BB257B"/>
    <w:rsid w:val="00BB29E9"/>
    <w:rsid w:val="00BB46D2"/>
    <w:rsid w:val="00BB4CE7"/>
    <w:rsid w:val="00BB5C57"/>
    <w:rsid w:val="00BB65EA"/>
    <w:rsid w:val="00BB6877"/>
    <w:rsid w:val="00BB6F26"/>
    <w:rsid w:val="00BB7635"/>
    <w:rsid w:val="00BC00C9"/>
    <w:rsid w:val="00BC00CC"/>
    <w:rsid w:val="00BC0C43"/>
    <w:rsid w:val="00BC31BB"/>
    <w:rsid w:val="00BC3A40"/>
    <w:rsid w:val="00BC4B5D"/>
    <w:rsid w:val="00BC7B5C"/>
    <w:rsid w:val="00BD009F"/>
    <w:rsid w:val="00BD3B98"/>
    <w:rsid w:val="00BD42FC"/>
    <w:rsid w:val="00BD4507"/>
    <w:rsid w:val="00BD5D61"/>
    <w:rsid w:val="00BD5FA5"/>
    <w:rsid w:val="00BD6367"/>
    <w:rsid w:val="00BE07B6"/>
    <w:rsid w:val="00BE156D"/>
    <w:rsid w:val="00BE1808"/>
    <w:rsid w:val="00BE33A3"/>
    <w:rsid w:val="00BE4B99"/>
    <w:rsid w:val="00BE76FA"/>
    <w:rsid w:val="00BF01A9"/>
    <w:rsid w:val="00BF06BD"/>
    <w:rsid w:val="00BF0BB0"/>
    <w:rsid w:val="00BF1626"/>
    <w:rsid w:val="00BF1DDB"/>
    <w:rsid w:val="00BF2536"/>
    <w:rsid w:val="00BF3129"/>
    <w:rsid w:val="00BF5A29"/>
    <w:rsid w:val="00C002B8"/>
    <w:rsid w:val="00C01DE8"/>
    <w:rsid w:val="00C01F47"/>
    <w:rsid w:val="00C01F58"/>
    <w:rsid w:val="00C0418E"/>
    <w:rsid w:val="00C04B7C"/>
    <w:rsid w:val="00C06EE1"/>
    <w:rsid w:val="00C0761E"/>
    <w:rsid w:val="00C07621"/>
    <w:rsid w:val="00C16A1A"/>
    <w:rsid w:val="00C20D65"/>
    <w:rsid w:val="00C20DF1"/>
    <w:rsid w:val="00C2106B"/>
    <w:rsid w:val="00C2118E"/>
    <w:rsid w:val="00C219A0"/>
    <w:rsid w:val="00C21E89"/>
    <w:rsid w:val="00C2241C"/>
    <w:rsid w:val="00C22475"/>
    <w:rsid w:val="00C2295E"/>
    <w:rsid w:val="00C22EBC"/>
    <w:rsid w:val="00C233D5"/>
    <w:rsid w:val="00C2558E"/>
    <w:rsid w:val="00C26724"/>
    <w:rsid w:val="00C26E45"/>
    <w:rsid w:val="00C27B46"/>
    <w:rsid w:val="00C302B4"/>
    <w:rsid w:val="00C30820"/>
    <w:rsid w:val="00C30A7E"/>
    <w:rsid w:val="00C3129A"/>
    <w:rsid w:val="00C31941"/>
    <w:rsid w:val="00C32270"/>
    <w:rsid w:val="00C36760"/>
    <w:rsid w:val="00C371B6"/>
    <w:rsid w:val="00C37709"/>
    <w:rsid w:val="00C37CFA"/>
    <w:rsid w:val="00C402A8"/>
    <w:rsid w:val="00C40AA7"/>
    <w:rsid w:val="00C42E25"/>
    <w:rsid w:val="00C42ED8"/>
    <w:rsid w:val="00C43903"/>
    <w:rsid w:val="00C44686"/>
    <w:rsid w:val="00C44878"/>
    <w:rsid w:val="00C45432"/>
    <w:rsid w:val="00C466FB"/>
    <w:rsid w:val="00C46D85"/>
    <w:rsid w:val="00C47B49"/>
    <w:rsid w:val="00C47C54"/>
    <w:rsid w:val="00C47CF9"/>
    <w:rsid w:val="00C5290D"/>
    <w:rsid w:val="00C5329F"/>
    <w:rsid w:val="00C54285"/>
    <w:rsid w:val="00C55072"/>
    <w:rsid w:val="00C551DF"/>
    <w:rsid w:val="00C5630E"/>
    <w:rsid w:val="00C56A9A"/>
    <w:rsid w:val="00C5796F"/>
    <w:rsid w:val="00C57CA9"/>
    <w:rsid w:val="00C62677"/>
    <w:rsid w:val="00C64348"/>
    <w:rsid w:val="00C649E1"/>
    <w:rsid w:val="00C664B9"/>
    <w:rsid w:val="00C66947"/>
    <w:rsid w:val="00C66B81"/>
    <w:rsid w:val="00C67D39"/>
    <w:rsid w:val="00C70EDE"/>
    <w:rsid w:val="00C73FA4"/>
    <w:rsid w:val="00C7478E"/>
    <w:rsid w:val="00C75576"/>
    <w:rsid w:val="00C75DB8"/>
    <w:rsid w:val="00C7618F"/>
    <w:rsid w:val="00C76AE5"/>
    <w:rsid w:val="00C76B05"/>
    <w:rsid w:val="00C80056"/>
    <w:rsid w:val="00C8026C"/>
    <w:rsid w:val="00C81B9C"/>
    <w:rsid w:val="00C82585"/>
    <w:rsid w:val="00C83A31"/>
    <w:rsid w:val="00C84D03"/>
    <w:rsid w:val="00C86161"/>
    <w:rsid w:val="00C862D5"/>
    <w:rsid w:val="00C86804"/>
    <w:rsid w:val="00C87ED7"/>
    <w:rsid w:val="00C87F90"/>
    <w:rsid w:val="00C91670"/>
    <w:rsid w:val="00C922A6"/>
    <w:rsid w:val="00C92677"/>
    <w:rsid w:val="00C944D8"/>
    <w:rsid w:val="00C95BDC"/>
    <w:rsid w:val="00C96362"/>
    <w:rsid w:val="00CA03EB"/>
    <w:rsid w:val="00CA0CD1"/>
    <w:rsid w:val="00CA1549"/>
    <w:rsid w:val="00CA2A02"/>
    <w:rsid w:val="00CB11ED"/>
    <w:rsid w:val="00CB1F37"/>
    <w:rsid w:val="00CB3D27"/>
    <w:rsid w:val="00CB439B"/>
    <w:rsid w:val="00CB4E04"/>
    <w:rsid w:val="00CB7E9F"/>
    <w:rsid w:val="00CC02B5"/>
    <w:rsid w:val="00CC0930"/>
    <w:rsid w:val="00CC1425"/>
    <w:rsid w:val="00CC21A5"/>
    <w:rsid w:val="00CC3C7C"/>
    <w:rsid w:val="00CC6538"/>
    <w:rsid w:val="00CC6ADD"/>
    <w:rsid w:val="00CC6C1F"/>
    <w:rsid w:val="00CD01D0"/>
    <w:rsid w:val="00CD0509"/>
    <w:rsid w:val="00CD2095"/>
    <w:rsid w:val="00CD4A60"/>
    <w:rsid w:val="00CD5655"/>
    <w:rsid w:val="00CD6688"/>
    <w:rsid w:val="00CD7B2C"/>
    <w:rsid w:val="00CD7BE3"/>
    <w:rsid w:val="00CE01AD"/>
    <w:rsid w:val="00CE07F8"/>
    <w:rsid w:val="00CE113C"/>
    <w:rsid w:val="00CE1532"/>
    <w:rsid w:val="00CE1881"/>
    <w:rsid w:val="00CE1C44"/>
    <w:rsid w:val="00CE346D"/>
    <w:rsid w:val="00CE3CD3"/>
    <w:rsid w:val="00CE5797"/>
    <w:rsid w:val="00CE61E6"/>
    <w:rsid w:val="00CE6AE8"/>
    <w:rsid w:val="00CE7C39"/>
    <w:rsid w:val="00CF00A0"/>
    <w:rsid w:val="00CF00EF"/>
    <w:rsid w:val="00CF148E"/>
    <w:rsid w:val="00CF2F1B"/>
    <w:rsid w:val="00CF32BB"/>
    <w:rsid w:val="00CF4DE5"/>
    <w:rsid w:val="00CF7710"/>
    <w:rsid w:val="00CF7817"/>
    <w:rsid w:val="00CF7E45"/>
    <w:rsid w:val="00D01FD4"/>
    <w:rsid w:val="00D0261B"/>
    <w:rsid w:val="00D02CA7"/>
    <w:rsid w:val="00D03736"/>
    <w:rsid w:val="00D046BF"/>
    <w:rsid w:val="00D049DA"/>
    <w:rsid w:val="00D04AC6"/>
    <w:rsid w:val="00D05399"/>
    <w:rsid w:val="00D05B6D"/>
    <w:rsid w:val="00D06561"/>
    <w:rsid w:val="00D06AB8"/>
    <w:rsid w:val="00D06D9C"/>
    <w:rsid w:val="00D10CD3"/>
    <w:rsid w:val="00D14007"/>
    <w:rsid w:val="00D14962"/>
    <w:rsid w:val="00D14DD0"/>
    <w:rsid w:val="00D15552"/>
    <w:rsid w:val="00D211FA"/>
    <w:rsid w:val="00D218DD"/>
    <w:rsid w:val="00D21C8E"/>
    <w:rsid w:val="00D21ECE"/>
    <w:rsid w:val="00D225E0"/>
    <w:rsid w:val="00D24B8E"/>
    <w:rsid w:val="00D25055"/>
    <w:rsid w:val="00D257FB"/>
    <w:rsid w:val="00D26BE1"/>
    <w:rsid w:val="00D27AD2"/>
    <w:rsid w:val="00D301D1"/>
    <w:rsid w:val="00D30A43"/>
    <w:rsid w:val="00D31F13"/>
    <w:rsid w:val="00D342A4"/>
    <w:rsid w:val="00D34DB2"/>
    <w:rsid w:val="00D34FC0"/>
    <w:rsid w:val="00D35564"/>
    <w:rsid w:val="00D41F7E"/>
    <w:rsid w:val="00D42672"/>
    <w:rsid w:val="00D44946"/>
    <w:rsid w:val="00D44C54"/>
    <w:rsid w:val="00D47371"/>
    <w:rsid w:val="00D47868"/>
    <w:rsid w:val="00D51D74"/>
    <w:rsid w:val="00D5404C"/>
    <w:rsid w:val="00D54772"/>
    <w:rsid w:val="00D5535D"/>
    <w:rsid w:val="00D557F6"/>
    <w:rsid w:val="00D55852"/>
    <w:rsid w:val="00D6083A"/>
    <w:rsid w:val="00D60C8E"/>
    <w:rsid w:val="00D61713"/>
    <w:rsid w:val="00D652CD"/>
    <w:rsid w:val="00D66541"/>
    <w:rsid w:val="00D7155D"/>
    <w:rsid w:val="00D734FC"/>
    <w:rsid w:val="00D73E02"/>
    <w:rsid w:val="00D74855"/>
    <w:rsid w:val="00D75094"/>
    <w:rsid w:val="00D757E5"/>
    <w:rsid w:val="00D761A3"/>
    <w:rsid w:val="00D77413"/>
    <w:rsid w:val="00D8165D"/>
    <w:rsid w:val="00D81FAE"/>
    <w:rsid w:val="00D82739"/>
    <w:rsid w:val="00D859C9"/>
    <w:rsid w:val="00D871B9"/>
    <w:rsid w:val="00D877C3"/>
    <w:rsid w:val="00D90402"/>
    <w:rsid w:val="00D90728"/>
    <w:rsid w:val="00D9114B"/>
    <w:rsid w:val="00D91919"/>
    <w:rsid w:val="00D92234"/>
    <w:rsid w:val="00D92A30"/>
    <w:rsid w:val="00D93988"/>
    <w:rsid w:val="00D940B8"/>
    <w:rsid w:val="00D94EDE"/>
    <w:rsid w:val="00D95BBA"/>
    <w:rsid w:val="00D95BC0"/>
    <w:rsid w:val="00D971E5"/>
    <w:rsid w:val="00DA03A4"/>
    <w:rsid w:val="00DA08A3"/>
    <w:rsid w:val="00DA3A76"/>
    <w:rsid w:val="00DA3D7A"/>
    <w:rsid w:val="00DA43E5"/>
    <w:rsid w:val="00DA5E5C"/>
    <w:rsid w:val="00DA69C3"/>
    <w:rsid w:val="00DA6EBF"/>
    <w:rsid w:val="00DB0BF0"/>
    <w:rsid w:val="00DB16EB"/>
    <w:rsid w:val="00DB213B"/>
    <w:rsid w:val="00DB6865"/>
    <w:rsid w:val="00DC0FC4"/>
    <w:rsid w:val="00DC2F7B"/>
    <w:rsid w:val="00DC4219"/>
    <w:rsid w:val="00DC527B"/>
    <w:rsid w:val="00DC5C36"/>
    <w:rsid w:val="00DD1348"/>
    <w:rsid w:val="00DD19AD"/>
    <w:rsid w:val="00DD2470"/>
    <w:rsid w:val="00DD535F"/>
    <w:rsid w:val="00DD5A4C"/>
    <w:rsid w:val="00DD6752"/>
    <w:rsid w:val="00DD6BD7"/>
    <w:rsid w:val="00DD78D1"/>
    <w:rsid w:val="00DD7EEA"/>
    <w:rsid w:val="00DE0BD2"/>
    <w:rsid w:val="00DE19CD"/>
    <w:rsid w:val="00DE209C"/>
    <w:rsid w:val="00DE37EF"/>
    <w:rsid w:val="00DE4125"/>
    <w:rsid w:val="00DE47B5"/>
    <w:rsid w:val="00DE4C68"/>
    <w:rsid w:val="00DE580E"/>
    <w:rsid w:val="00DE5E22"/>
    <w:rsid w:val="00DF05C8"/>
    <w:rsid w:val="00DF146C"/>
    <w:rsid w:val="00DF17B0"/>
    <w:rsid w:val="00DF21FC"/>
    <w:rsid w:val="00DF2380"/>
    <w:rsid w:val="00DF316C"/>
    <w:rsid w:val="00DF3C79"/>
    <w:rsid w:val="00DF4976"/>
    <w:rsid w:val="00DF673D"/>
    <w:rsid w:val="00E00491"/>
    <w:rsid w:val="00E03BBE"/>
    <w:rsid w:val="00E06D0F"/>
    <w:rsid w:val="00E10D44"/>
    <w:rsid w:val="00E10E5A"/>
    <w:rsid w:val="00E1157F"/>
    <w:rsid w:val="00E137B3"/>
    <w:rsid w:val="00E1473F"/>
    <w:rsid w:val="00E14EC4"/>
    <w:rsid w:val="00E14F61"/>
    <w:rsid w:val="00E15213"/>
    <w:rsid w:val="00E1669C"/>
    <w:rsid w:val="00E16F29"/>
    <w:rsid w:val="00E176BE"/>
    <w:rsid w:val="00E22D68"/>
    <w:rsid w:val="00E2392A"/>
    <w:rsid w:val="00E25257"/>
    <w:rsid w:val="00E25620"/>
    <w:rsid w:val="00E30123"/>
    <w:rsid w:val="00E305E4"/>
    <w:rsid w:val="00E30EF6"/>
    <w:rsid w:val="00E31517"/>
    <w:rsid w:val="00E3185D"/>
    <w:rsid w:val="00E321E1"/>
    <w:rsid w:val="00E33021"/>
    <w:rsid w:val="00E33FEF"/>
    <w:rsid w:val="00E359DB"/>
    <w:rsid w:val="00E37334"/>
    <w:rsid w:val="00E41BE2"/>
    <w:rsid w:val="00E41D9A"/>
    <w:rsid w:val="00E44326"/>
    <w:rsid w:val="00E45202"/>
    <w:rsid w:val="00E452AA"/>
    <w:rsid w:val="00E46333"/>
    <w:rsid w:val="00E467F4"/>
    <w:rsid w:val="00E46DD5"/>
    <w:rsid w:val="00E4762C"/>
    <w:rsid w:val="00E47A3A"/>
    <w:rsid w:val="00E5157D"/>
    <w:rsid w:val="00E51930"/>
    <w:rsid w:val="00E51F05"/>
    <w:rsid w:val="00E51F62"/>
    <w:rsid w:val="00E547D1"/>
    <w:rsid w:val="00E55037"/>
    <w:rsid w:val="00E56A8E"/>
    <w:rsid w:val="00E56C19"/>
    <w:rsid w:val="00E56C73"/>
    <w:rsid w:val="00E61304"/>
    <w:rsid w:val="00E61343"/>
    <w:rsid w:val="00E62FAC"/>
    <w:rsid w:val="00E63DE3"/>
    <w:rsid w:val="00E63F2E"/>
    <w:rsid w:val="00E6442C"/>
    <w:rsid w:val="00E653E1"/>
    <w:rsid w:val="00E664C5"/>
    <w:rsid w:val="00E704B4"/>
    <w:rsid w:val="00E710D6"/>
    <w:rsid w:val="00E71DCD"/>
    <w:rsid w:val="00E739A6"/>
    <w:rsid w:val="00E74E19"/>
    <w:rsid w:val="00E74F79"/>
    <w:rsid w:val="00E76CA2"/>
    <w:rsid w:val="00E77072"/>
    <w:rsid w:val="00E773A1"/>
    <w:rsid w:val="00E777FD"/>
    <w:rsid w:val="00E80C81"/>
    <w:rsid w:val="00E82CEB"/>
    <w:rsid w:val="00E846F8"/>
    <w:rsid w:val="00E850AC"/>
    <w:rsid w:val="00E857F1"/>
    <w:rsid w:val="00E8598E"/>
    <w:rsid w:val="00E85AB7"/>
    <w:rsid w:val="00E863E1"/>
    <w:rsid w:val="00E87D64"/>
    <w:rsid w:val="00E90C0E"/>
    <w:rsid w:val="00E9201B"/>
    <w:rsid w:val="00E94F97"/>
    <w:rsid w:val="00E96938"/>
    <w:rsid w:val="00E96C4F"/>
    <w:rsid w:val="00E970BC"/>
    <w:rsid w:val="00EA0080"/>
    <w:rsid w:val="00EA0D9B"/>
    <w:rsid w:val="00EA100F"/>
    <w:rsid w:val="00EA175B"/>
    <w:rsid w:val="00EA227A"/>
    <w:rsid w:val="00EA7AAF"/>
    <w:rsid w:val="00EA7D5C"/>
    <w:rsid w:val="00EB0AA5"/>
    <w:rsid w:val="00EB0D6F"/>
    <w:rsid w:val="00EB0DFA"/>
    <w:rsid w:val="00EB3C48"/>
    <w:rsid w:val="00EB3DDF"/>
    <w:rsid w:val="00EB7B45"/>
    <w:rsid w:val="00EC112E"/>
    <w:rsid w:val="00EC1B9A"/>
    <w:rsid w:val="00EC333B"/>
    <w:rsid w:val="00EC3A8A"/>
    <w:rsid w:val="00EC3D21"/>
    <w:rsid w:val="00EC49BD"/>
    <w:rsid w:val="00EC578D"/>
    <w:rsid w:val="00EC5A8F"/>
    <w:rsid w:val="00EC6241"/>
    <w:rsid w:val="00EC7FB9"/>
    <w:rsid w:val="00ED0AC7"/>
    <w:rsid w:val="00ED0DDA"/>
    <w:rsid w:val="00ED1179"/>
    <w:rsid w:val="00ED1439"/>
    <w:rsid w:val="00ED47B8"/>
    <w:rsid w:val="00ED4DDA"/>
    <w:rsid w:val="00ED6126"/>
    <w:rsid w:val="00ED722A"/>
    <w:rsid w:val="00ED76E4"/>
    <w:rsid w:val="00ED7ADF"/>
    <w:rsid w:val="00EE0414"/>
    <w:rsid w:val="00EE1048"/>
    <w:rsid w:val="00EE45EF"/>
    <w:rsid w:val="00EE5ADD"/>
    <w:rsid w:val="00EE659E"/>
    <w:rsid w:val="00EE75BD"/>
    <w:rsid w:val="00EE7CA3"/>
    <w:rsid w:val="00EF08E1"/>
    <w:rsid w:val="00EF2A28"/>
    <w:rsid w:val="00F00226"/>
    <w:rsid w:val="00F016AA"/>
    <w:rsid w:val="00F031C5"/>
    <w:rsid w:val="00F03DB8"/>
    <w:rsid w:val="00F04979"/>
    <w:rsid w:val="00F05AF3"/>
    <w:rsid w:val="00F06B89"/>
    <w:rsid w:val="00F06EF8"/>
    <w:rsid w:val="00F07108"/>
    <w:rsid w:val="00F1019D"/>
    <w:rsid w:val="00F106D0"/>
    <w:rsid w:val="00F12776"/>
    <w:rsid w:val="00F12EFD"/>
    <w:rsid w:val="00F15686"/>
    <w:rsid w:val="00F170BE"/>
    <w:rsid w:val="00F1752B"/>
    <w:rsid w:val="00F2013E"/>
    <w:rsid w:val="00F20A1B"/>
    <w:rsid w:val="00F227C9"/>
    <w:rsid w:val="00F22842"/>
    <w:rsid w:val="00F24D18"/>
    <w:rsid w:val="00F24FA0"/>
    <w:rsid w:val="00F267F1"/>
    <w:rsid w:val="00F274B7"/>
    <w:rsid w:val="00F278FF"/>
    <w:rsid w:val="00F27A3A"/>
    <w:rsid w:val="00F30F03"/>
    <w:rsid w:val="00F31C48"/>
    <w:rsid w:val="00F32E38"/>
    <w:rsid w:val="00F34531"/>
    <w:rsid w:val="00F362E4"/>
    <w:rsid w:val="00F364E6"/>
    <w:rsid w:val="00F42D8F"/>
    <w:rsid w:val="00F42FA1"/>
    <w:rsid w:val="00F43D23"/>
    <w:rsid w:val="00F440DA"/>
    <w:rsid w:val="00F462CF"/>
    <w:rsid w:val="00F46307"/>
    <w:rsid w:val="00F474FC"/>
    <w:rsid w:val="00F507F8"/>
    <w:rsid w:val="00F50B6E"/>
    <w:rsid w:val="00F51E9D"/>
    <w:rsid w:val="00F53F1F"/>
    <w:rsid w:val="00F54E16"/>
    <w:rsid w:val="00F55B1F"/>
    <w:rsid w:val="00F562C7"/>
    <w:rsid w:val="00F57F3E"/>
    <w:rsid w:val="00F6300D"/>
    <w:rsid w:val="00F64665"/>
    <w:rsid w:val="00F655A1"/>
    <w:rsid w:val="00F65643"/>
    <w:rsid w:val="00F6762B"/>
    <w:rsid w:val="00F67D01"/>
    <w:rsid w:val="00F67FDD"/>
    <w:rsid w:val="00F70532"/>
    <w:rsid w:val="00F71F1D"/>
    <w:rsid w:val="00F73CDF"/>
    <w:rsid w:val="00F763F4"/>
    <w:rsid w:val="00F80110"/>
    <w:rsid w:val="00F80F02"/>
    <w:rsid w:val="00F82765"/>
    <w:rsid w:val="00F83896"/>
    <w:rsid w:val="00F83BE5"/>
    <w:rsid w:val="00F84452"/>
    <w:rsid w:val="00F848EC"/>
    <w:rsid w:val="00F8582C"/>
    <w:rsid w:val="00F85A38"/>
    <w:rsid w:val="00F86085"/>
    <w:rsid w:val="00F930F4"/>
    <w:rsid w:val="00F94389"/>
    <w:rsid w:val="00F97287"/>
    <w:rsid w:val="00F976E7"/>
    <w:rsid w:val="00FA05CD"/>
    <w:rsid w:val="00FA0B25"/>
    <w:rsid w:val="00FA15BC"/>
    <w:rsid w:val="00FA1B0E"/>
    <w:rsid w:val="00FA2F96"/>
    <w:rsid w:val="00FA3799"/>
    <w:rsid w:val="00FA51F7"/>
    <w:rsid w:val="00FA7CEF"/>
    <w:rsid w:val="00FB0DC8"/>
    <w:rsid w:val="00FB1F8D"/>
    <w:rsid w:val="00FB3202"/>
    <w:rsid w:val="00FB64C7"/>
    <w:rsid w:val="00FB782E"/>
    <w:rsid w:val="00FB7C8F"/>
    <w:rsid w:val="00FC1844"/>
    <w:rsid w:val="00FC1B67"/>
    <w:rsid w:val="00FC2E3D"/>
    <w:rsid w:val="00FC36A9"/>
    <w:rsid w:val="00FC4F57"/>
    <w:rsid w:val="00FC5094"/>
    <w:rsid w:val="00FC518D"/>
    <w:rsid w:val="00FC733F"/>
    <w:rsid w:val="00FC75C0"/>
    <w:rsid w:val="00FD0D06"/>
    <w:rsid w:val="00FD47E0"/>
    <w:rsid w:val="00FD7A2C"/>
    <w:rsid w:val="00FE1C7D"/>
    <w:rsid w:val="00FE28D4"/>
    <w:rsid w:val="00FE3614"/>
    <w:rsid w:val="00FE5E94"/>
    <w:rsid w:val="00FE7956"/>
    <w:rsid w:val="00FF0158"/>
    <w:rsid w:val="00FF287A"/>
    <w:rsid w:val="00FF3701"/>
    <w:rsid w:val="00FF387F"/>
    <w:rsid w:val="00FF4B78"/>
    <w:rsid w:val="00FF5AB9"/>
    <w:rsid w:val="00FF60D1"/>
    <w:rsid w:val="00FF63A2"/>
    <w:rsid w:val="00FF644F"/>
    <w:rsid w:val="00FF67FF"/>
    <w:rsid w:val="00FF69F7"/>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167AB53B"/>
  <w15:chartTrackingRefBased/>
  <w15:docId w15:val="{A6FE1E0F-7A76-4B44-A471-3AFF0AE25BA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en-IE"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9140F"/>
    <w:pPr>
      <w:spacing w:after="0" w:line="360" w:lineRule="auto"/>
      <w:ind w:firstLine="720"/>
    </w:pPr>
    <w:rPr>
      <w:rFonts w:ascii="Times New Roman" w:hAnsi="Times New Roman"/>
      <w:kern w:val="0"/>
      <w:szCs w:val="22"/>
      <w14:ligatures w14:val="none"/>
    </w:rPr>
  </w:style>
  <w:style w:type="paragraph" w:styleId="Heading1">
    <w:name w:val="heading 1"/>
    <w:basedOn w:val="Normal"/>
    <w:next w:val="Normal"/>
    <w:link w:val="Heading1Char"/>
    <w:uiPriority w:val="9"/>
    <w:qFormat/>
    <w:rsid w:val="00E06D0F"/>
    <w:pPr>
      <w:keepNext/>
      <w:keepLines/>
      <w:spacing w:before="360" w:after="80" w:line="278" w:lineRule="auto"/>
      <w:ind w:firstLine="0"/>
      <w:outlineLvl w:val="0"/>
    </w:pPr>
    <w:rPr>
      <w:rFonts w:asciiTheme="majorHAnsi" w:eastAsiaTheme="majorEastAsia" w:hAnsiTheme="majorHAnsi" w:cstheme="majorBidi"/>
      <w:color w:val="0F4761" w:themeColor="accent1" w:themeShade="BF"/>
      <w:kern w:val="2"/>
      <w:sz w:val="40"/>
      <w:szCs w:val="40"/>
      <w14:ligatures w14:val="standardContextual"/>
    </w:rPr>
  </w:style>
  <w:style w:type="paragraph" w:styleId="Heading2">
    <w:name w:val="heading 2"/>
    <w:basedOn w:val="Normal"/>
    <w:next w:val="Normal"/>
    <w:link w:val="Heading2Char"/>
    <w:uiPriority w:val="9"/>
    <w:unhideWhenUsed/>
    <w:qFormat/>
    <w:rsid w:val="00E06D0F"/>
    <w:pPr>
      <w:keepNext/>
      <w:keepLines/>
      <w:spacing w:before="160" w:after="80" w:line="278" w:lineRule="auto"/>
      <w:ind w:firstLine="0"/>
      <w:outlineLvl w:val="1"/>
    </w:pPr>
    <w:rPr>
      <w:rFonts w:asciiTheme="majorHAnsi" w:eastAsiaTheme="majorEastAsia" w:hAnsiTheme="majorHAnsi" w:cstheme="majorBidi"/>
      <w:color w:val="0F4761" w:themeColor="accent1" w:themeShade="BF"/>
      <w:kern w:val="2"/>
      <w:sz w:val="32"/>
      <w:szCs w:val="32"/>
      <w14:ligatures w14:val="standardContextual"/>
    </w:rPr>
  </w:style>
  <w:style w:type="paragraph" w:styleId="Heading3">
    <w:name w:val="heading 3"/>
    <w:basedOn w:val="Normal"/>
    <w:next w:val="Normal"/>
    <w:link w:val="Heading3Char"/>
    <w:uiPriority w:val="9"/>
    <w:unhideWhenUsed/>
    <w:qFormat/>
    <w:rsid w:val="00E06D0F"/>
    <w:pPr>
      <w:keepNext/>
      <w:keepLines/>
      <w:spacing w:before="160" w:after="80" w:line="278" w:lineRule="auto"/>
      <w:ind w:firstLine="0"/>
      <w:outlineLvl w:val="2"/>
    </w:pPr>
    <w:rPr>
      <w:rFonts w:eastAsiaTheme="majorEastAsia" w:cstheme="majorBidi"/>
      <w:color w:val="0F4761" w:themeColor="accent1" w:themeShade="BF"/>
      <w:kern w:val="2"/>
      <w:sz w:val="28"/>
      <w:szCs w:val="28"/>
      <w14:ligatures w14:val="standardContextual"/>
    </w:rPr>
  </w:style>
  <w:style w:type="paragraph" w:styleId="Heading4">
    <w:name w:val="heading 4"/>
    <w:basedOn w:val="Normal"/>
    <w:next w:val="Normal"/>
    <w:link w:val="Heading4Char"/>
    <w:uiPriority w:val="9"/>
    <w:unhideWhenUsed/>
    <w:qFormat/>
    <w:rsid w:val="00E06D0F"/>
    <w:pPr>
      <w:keepNext/>
      <w:keepLines/>
      <w:spacing w:before="80" w:after="40" w:line="278" w:lineRule="auto"/>
      <w:ind w:firstLine="0"/>
      <w:outlineLvl w:val="3"/>
    </w:pPr>
    <w:rPr>
      <w:rFonts w:eastAsiaTheme="majorEastAsia" w:cstheme="majorBidi"/>
      <w:i/>
      <w:iCs/>
      <w:color w:val="0F4761" w:themeColor="accent1" w:themeShade="BF"/>
      <w:kern w:val="2"/>
      <w:szCs w:val="24"/>
      <w14:ligatures w14:val="standardContextual"/>
    </w:rPr>
  </w:style>
  <w:style w:type="paragraph" w:styleId="Heading5">
    <w:name w:val="heading 5"/>
    <w:basedOn w:val="Normal"/>
    <w:next w:val="Normal"/>
    <w:link w:val="Heading5Char"/>
    <w:uiPriority w:val="9"/>
    <w:semiHidden/>
    <w:unhideWhenUsed/>
    <w:qFormat/>
    <w:rsid w:val="00E06D0F"/>
    <w:pPr>
      <w:keepNext/>
      <w:keepLines/>
      <w:spacing w:before="80" w:after="40" w:line="278" w:lineRule="auto"/>
      <w:ind w:firstLine="0"/>
      <w:outlineLvl w:val="4"/>
    </w:pPr>
    <w:rPr>
      <w:rFonts w:eastAsiaTheme="majorEastAsia" w:cstheme="majorBidi"/>
      <w:color w:val="0F4761" w:themeColor="accent1" w:themeShade="BF"/>
      <w:kern w:val="2"/>
      <w:szCs w:val="24"/>
      <w14:ligatures w14:val="standardContextual"/>
    </w:rPr>
  </w:style>
  <w:style w:type="paragraph" w:styleId="Heading6">
    <w:name w:val="heading 6"/>
    <w:basedOn w:val="Normal"/>
    <w:next w:val="Normal"/>
    <w:link w:val="Heading6Char"/>
    <w:uiPriority w:val="9"/>
    <w:semiHidden/>
    <w:unhideWhenUsed/>
    <w:qFormat/>
    <w:rsid w:val="00E06D0F"/>
    <w:pPr>
      <w:keepNext/>
      <w:keepLines/>
      <w:spacing w:before="40" w:line="278" w:lineRule="auto"/>
      <w:ind w:firstLine="0"/>
      <w:outlineLvl w:val="5"/>
    </w:pPr>
    <w:rPr>
      <w:rFonts w:eastAsiaTheme="majorEastAsia" w:cstheme="majorBidi"/>
      <w:i/>
      <w:iCs/>
      <w:color w:val="595959" w:themeColor="text1" w:themeTint="A6"/>
      <w:kern w:val="2"/>
      <w:szCs w:val="24"/>
      <w14:ligatures w14:val="standardContextual"/>
    </w:rPr>
  </w:style>
  <w:style w:type="paragraph" w:styleId="Heading7">
    <w:name w:val="heading 7"/>
    <w:basedOn w:val="Normal"/>
    <w:next w:val="Normal"/>
    <w:link w:val="Heading7Char"/>
    <w:uiPriority w:val="9"/>
    <w:semiHidden/>
    <w:unhideWhenUsed/>
    <w:qFormat/>
    <w:rsid w:val="00E06D0F"/>
    <w:pPr>
      <w:keepNext/>
      <w:keepLines/>
      <w:spacing w:before="40" w:line="278" w:lineRule="auto"/>
      <w:ind w:firstLine="0"/>
      <w:outlineLvl w:val="6"/>
    </w:pPr>
    <w:rPr>
      <w:rFonts w:eastAsiaTheme="majorEastAsia" w:cstheme="majorBidi"/>
      <w:color w:val="595959" w:themeColor="text1" w:themeTint="A6"/>
      <w:kern w:val="2"/>
      <w:szCs w:val="24"/>
      <w14:ligatures w14:val="standardContextual"/>
    </w:rPr>
  </w:style>
  <w:style w:type="paragraph" w:styleId="Heading8">
    <w:name w:val="heading 8"/>
    <w:basedOn w:val="Normal"/>
    <w:next w:val="Normal"/>
    <w:link w:val="Heading8Char"/>
    <w:uiPriority w:val="9"/>
    <w:semiHidden/>
    <w:unhideWhenUsed/>
    <w:qFormat/>
    <w:rsid w:val="00E06D0F"/>
    <w:pPr>
      <w:keepNext/>
      <w:keepLines/>
      <w:spacing w:line="278" w:lineRule="auto"/>
      <w:ind w:firstLine="0"/>
      <w:outlineLvl w:val="7"/>
    </w:pPr>
    <w:rPr>
      <w:rFonts w:eastAsiaTheme="majorEastAsia" w:cstheme="majorBidi"/>
      <w:i/>
      <w:iCs/>
      <w:color w:val="272727" w:themeColor="text1" w:themeTint="D8"/>
      <w:kern w:val="2"/>
      <w:szCs w:val="24"/>
      <w14:ligatures w14:val="standardContextual"/>
    </w:rPr>
  </w:style>
  <w:style w:type="paragraph" w:styleId="Heading9">
    <w:name w:val="heading 9"/>
    <w:basedOn w:val="Normal"/>
    <w:next w:val="Normal"/>
    <w:link w:val="Heading9Char"/>
    <w:uiPriority w:val="9"/>
    <w:semiHidden/>
    <w:unhideWhenUsed/>
    <w:qFormat/>
    <w:rsid w:val="00E06D0F"/>
    <w:pPr>
      <w:keepNext/>
      <w:keepLines/>
      <w:spacing w:line="278" w:lineRule="auto"/>
      <w:ind w:firstLine="0"/>
      <w:outlineLvl w:val="8"/>
    </w:pPr>
    <w:rPr>
      <w:rFonts w:eastAsiaTheme="majorEastAsia" w:cstheme="majorBidi"/>
      <w:color w:val="272727" w:themeColor="text1" w:themeTint="D8"/>
      <w:kern w:val="2"/>
      <w:szCs w:val="24"/>
      <w14:ligatures w14:val="standardContextual"/>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06D0F"/>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E06D0F"/>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E06D0F"/>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rsid w:val="00E06D0F"/>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E06D0F"/>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E06D0F"/>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E06D0F"/>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E06D0F"/>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E06D0F"/>
    <w:rPr>
      <w:rFonts w:eastAsiaTheme="majorEastAsia" w:cstheme="majorBidi"/>
      <w:color w:val="272727" w:themeColor="text1" w:themeTint="D8"/>
    </w:rPr>
  </w:style>
  <w:style w:type="paragraph" w:styleId="Title">
    <w:name w:val="Title"/>
    <w:basedOn w:val="Normal"/>
    <w:next w:val="Normal"/>
    <w:link w:val="TitleChar"/>
    <w:uiPriority w:val="10"/>
    <w:qFormat/>
    <w:rsid w:val="00E06D0F"/>
    <w:pPr>
      <w:spacing w:after="80" w:line="240" w:lineRule="auto"/>
      <w:ind w:firstLine="0"/>
      <w:contextualSpacing/>
    </w:pPr>
    <w:rPr>
      <w:rFonts w:asciiTheme="majorHAnsi" w:eastAsiaTheme="majorEastAsia" w:hAnsiTheme="majorHAnsi" w:cstheme="majorBidi"/>
      <w:spacing w:val="-10"/>
      <w:kern w:val="28"/>
      <w:sz w:val="56"/>
      <w:szCs w:val="56"/>
      <w14:ligatures w14:val="standardContextual"/>
    </w:rPr>
  </w:style>
  <w:style w:type="character" w:customStyle="1" w:styleId="TitleChar">
    <w:name w:val="Title Char"/>
    <w:basedOn w:val="DefaultParagraphFont"/>
    <w:link w:val="Title"/>
    <w:uiPriority w:val="10"/>
    <w:rsid w:val="00E06D0F"/>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E06D0F"/>
    <w:pPr>
      <w:numPr>
        <w:ilvl w:val="1"/>
      </w:numPr>
      <w:spacing w:after="160" w:line="278" w:lineRule="auto"/>
      <w:ind w:firstLine="720"/>
    </w:pPr>
    <w:rPr>
      <w:rFonts w:eastAsiaTheme="majorEastAsia" w:cstheme="majorBidi"/>
      <w:color w:val="595959" w:themeColor="text1" w:themeTint="A6"/>
      <w:spacing w:val="15"/>
      <w:kern w:val="2"/>
      <w:sz w:val="28"/>
      <w:szCs w:val="28"/>
      <w14:ligatures w14:val="standardContextual"/>
    </w:rPr>
  </w:style>
  <w:style w:type="character" w:customStyle="1" w:styleId="SubtitleChar">
    <w:name w:val="Subtitle Char"/>
    <w:basedOn w:val="DefaultParagraphFont"/>
    <w:link w:val="Subtitle"/>
    <w:uiPriority w:val="11"/>
    <w:rsid w:val="00E06D0F"/>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E06D0F"/>
    <w:pPr>
      <w:spacing w:before="160" w:after="160" w:line="278" w:lineRule="auto"/>
      <w:ind w:firstLine="0"/>
      <w:jc w:val="center"/>
    </w:pPr>
    <w:rPr>
      <w:i/>
      <w:iCs/>
      <w:color w:val="404040" w:themeColor="text1" w:themeTint="BF"/>
      <w:kern w:val="2"/>
      <w:szCs w:val="24"/>
      <w14:ligatures w14:val="standardContextual"/>
    </w:rPr>
  </w:style>
  <w:style w:type="character" w:customStyle="1" w:styleId="QuoteChar">
    <w:name w:val="Quote Char"/>
    <w:basedOn w:val="DefaultParagraphFont"/>
    <w:link w:val="Quote"/>
    <w:uiPriority w:val="29"/>
    <w:rsid w:val="00E06D0F"/>
    <w:rPr>
      <w:i/>
      <w:iCs/>
      <w:color w:val="404040" w:themeColor="text1" w:themeTint="BF"/>
    </w:rPr>
  </w:style>
  <w:style w:type="paragraph" w:styleId="ListParagraph">
    <w:name w:val="List Paragraph"/>
    <w:basedOn w:val="Normal"/>
    <w:uiPriority w:val="34"/>
    <w:qFormat/>
    <w:rsid w:val="00E06D0F"/>
    <w:pPr>
      <w:spacing w:after="160" w:line="278" w:lineRule="auto"/>
      <w:ind w:left="720" w:firstLine="0"/>
      <w:contextualSpacing/>
    </w:pPr>
    <w:rPr>
      <w:kern w:val="2"/>
      <w:szCs w:val="24"/>
      <w14:ligatures w14:val="standardContextual"/>
    </w:rPr>
  </w:style>
  <w:style w:type="character" w:styleId="IntenseEmphasis">
    <w:name w:val="Intense Emphasis"/>
    <w:basedOn w:val="DefaultParagraphFont"/>
    <w:uiPriority w:val="21"/>
    <w:qFormat/>
    <w:rsid w:val="00E06D0F"/>
    <w:rPr>
      <w:i/>
      <w:iCs/>
      <w:color w:val="0F4761" w:themeColor="accent1" w:themeShade="BF"/>
    </w:rPr>
  </w:style>
  <w:style w:type="paragraph" w:styleId="IntenseQuote">
    <w:name w:val="Intense Quote"/>
    <w:basedOn w:val="Normal"/>
    <w:next w:val="Normal"/>
    <w:link w:val="IntenseQuoteChar"/>
    <w:uiPriority w:val="30"/>
    <w:qFormat/>
    <w:rsid w:val="00E06D0F"/>
    <w:pPr>
      <w:pBdr>
        <w:top w:val="single" w:sz="4" w:space="10" w:color="0F4761" w:themeColor="accent1" w:themeShade="BF"/>
        <w:bottom w:val="single" w:sz="4" w:space="10" w:color="0F4761" w:themeColor="accent1" w:themeShade="BF"/>
      </w:pBdr>
      <w:spacing w:before="360" w:after="360" w:line="278" w:lineRule="auto"/>
      <w:ind w:left="864" w:right="864" w:firstLine="0"/>
      <w:jc w:val="center"/>
    </w:pPr>
    <w:rPr>
      <w:i/>
      <w:iCs/>
      <w:color w:val="0F4761" w:themeColor="accent1" w:themeShade="BF"/>
      <w:kern w:val="2"/>
      <w:szCs w:val="24"/>
      <w14:ligatures w14:val="standardContextual"/>
    </w:rPr>
  </w:style>
  <w:style w:type="character" w:customStyle="1" w:styleId="IntenseQuoteChar">
    <w:name w:val="Intense Quote Char"/>
    <w:basedOn w:val="DefaultParagraphFont"/>
    <w:link w:val="IntenseQuote"/>
    <w:uiPriority w:val="30"/>
    <w:rsid w:val="00E06D0F"/>
    <w:rPr>
      <w:i/>
      <w:iCs/>
      <w:color w:val="0F4761" w:themeColor="accent1" w:themeShade="BF"/>
    </w:rPr>
  </w:style>
  <w:style w:type="character" w:styleId="IntenseReference">
    <w:name w:val="Intense Reference"/>
    <w:basedOn w:val="DefaultParagraphFont"/>
    <w:uiPriority w:val="32"/>
    <w:qFormat/>
    <w:rsid w:val="00E06D0F"/>
    <w:rPr>
      <w:b/>
      <w:bCs/>
      <w:smallCaps/>
      <w:color w:val="0F4761" w:themeColor="accent1" w:themeShade="BF"/>
      <w:spacing w:val="5"/>
    </w:rPr>
  </w:style>
  <w:style w:type="character" w:customStyle="1" w:styleId="HeaderChar">
    <w:name w:val="Header Char"/>
    <w:basedOn w:val="DefaultParagraphFont"/>
    <w:link w:val="Header"/>
    <w:uiPriority w:val="99"/>
    <w:rsid w:val="00E06D0F"/>
  </w:style>
  <w:style w:type="paragraph" w:styleId="Header">
    <w:name w:val="header"/>
    <w:basedOn w:val="Normal"/>
    <w:link w:val="HeaderChar"/>
    <w:uiPriority w:val="99"/>
    <w:unhideWhenUsed/>
    <w:rsid w:val="00E06D0F"/>
    <w:pPr>
      <w:tabs>
        <w:tab w:val="center" w:pos="4680"/>
        <w:tab w:val="right" w:pos="9360"/>
      </w:tabs>
      <w:spacing w:line="240" w:lineRule="auto"/>
      <w:ind w:firstLine="0"/>
    </w:pPr>
    <w:rPr>
      <w:kern w:val="2"/>
      <w:szCs w:val="24"/>
      <w14:ligatures w14:val="standardContextual"/>
    </w:rPr>
  </w:style>
  <w:style w:type="character" w:customStyle="1" w:styleId="HeaderChar1">
    <w:name w:val="Header Char1"/>
    <w:basedOn w:val="DefaultParagraphFont"/>
    <w:uiPriority w:val="99"/>
    <w:semiHidden/>
    <w:rsid w:val="00E06D0F"/>
    <w:rPr>
      <w:kern w:val="0"/>
      <w:sz w:val="22"/>
      <w:szCs w:val="22"/>
      <w:lang w:val="en-US"/>
      <w14:ligatures w14:val="none"/>
    </w:rPr>
  </w:style>
  <w:style w:type="character" w:customStyle="1" w:styleId="FooterChar">
    <w:name w:val="Footer Char"/>
    <w:basedOn w:val="DefaultParagraphFont"/>
    <w:link w:val="Footer"/>
    <w:uiPriority w:val="99"/>
    <w:rsid w:val="00E06D0F"/>
  </w:style>
  <w:style w:type="paragraph" w:styleId="Footer">
    <w:name w:val="footer"/>
    <w:basedOn w:val="Normal"/>
    <w:link w:val="FooterChar"/>
    <w:uiPriority w:val="99"/>
    <w:unhideWhenUsed/>
    <w:rsid w:val="00E06D0F"/>
    <w:pPr>
      <w:tabs>
        <w:tab w:val="center" w:pos="4680"/>
        <w:tab w:val="right" w:pos="9360"/>
      </w:tabs>
      <w:spacing w:line="240" w:lineRule="auto"/>
      <w:ind w:firstLine="0"/>
    </w:pPr>
    <w:rPr>
      <w:kern w:val="2"/>
      <w:szCs w:val="24"/>
      <w14:ligatures w14:val="standardContextual"/>
    </w:rPr>
  </w:style>
  <w:style w:type="character" w:customStyle="1" w:styleId="FooterChar1">
    <w:name w:val="Footer Char1"/>
    <w:basedOn w:val="DefaultParagraphFont"/>
    <w:uiPriority w:val="99"/>
    <w:semiHidden/>
    <w:rsid w:val="00E06D0F"/>
    <w:rPr>
      <w:kern w:val="0"/>
      <w:sz w:val="22"/>
      <w:szCs w:val="22"/>
      <w:lang w:val="en-US"/>
      <w14:ligatures w14:val="none"/>
    </w:rPr>
  </w:style>
  <w:style w:type="paragraph" w:customStyle="1" w:styleId="SectionTitle">
    <w:name w:val="Section Title"/>
    <w:basedOn w:val="Normal"/>
    <w:next w:val="Normal"/>
    <w:uiPriority w:val="12"/>
    <w:qFormat/>
    <w:rsid w:val="00E06D0F"/>
    <w:pPr>
      <w:ind w:firstLine="0"/>
      <w:jc w:val="center"/>
    </w:pPr>
    <w:rPr>
      <w:b/>
      <w:bCs/>
    </w:rPr>
  </w:style>
  <w:style w:type="paragraph" w:styleId="TOCHeading">
    <w:name w:val="TOC Heading"/>
    <w:basedOn w:val="Heading1"/>
    <w:next w:val="Normal"/>
    <w:uiPriority w:val="39"/>
    <w:unhideWhenUsed/>
    <w:qFormat/>
    <w:rsid w:val="00680575"/>
    <w:pPr>
      <w:spacing w:before="240" w:after="0" w:line="259" w:lineRule="auto"/>
      <w:outlineLvl w:val="9"/>
    </w:pPr>
    <w:rPr>
      <w:kern w:val="0"/>
      <w:sz w:val="32"/>
      <w:szCs w:val="32"/>
      <w:lang w:val="en-US"/>
      <w14:ligatures w14:val="none"/>
    </w:rPr>
  </w:style>
  <w:style w:type="paragraph" w:styleId="TOC1">
    <w:name w:val="toc 1"/>
    <w:basedOn w:val="Normal"/>
    <w:next w:val="Normal"/>
    <w:autoRedefine/>
    <w:uiPriority w:val="39"/>
    <w:unhideWhenUsed/>
    <w:rsid w:val="00680575"/>
    <w:pPr>
      <w:spacing w:after="100"/>
    </w:pPr>
  </w:style>
  <w:style w:type="paragraph" w:styleId="TOC2">
    <w:name w:val="toc 2"/>
    <w:basedOn w:val="Normal"/>
    <w:next w:val="Normal"/>
    <w:autoRedefine/>
    <w:uiPriority w:val="39"/>
    <w:unhideWhenUsed/>
    <w:rsid w:val="00680575"/>
    <w:pPr>
      <w:spacing w:after="100"/>
      <w:ind w:left="220"/>
    </w:pPr>
  </w:style>
  <w:style w:type="character" w:styleId="Hyperlink">
    <w:name w:val="Hyperlink"/>
    <w:basedOn w:val="DefaultParagraphFont"/>
    <w:uiPriority w:val="99"/>
    <w:unhideWhenUsed/>
    <w:rsid w:val="00680575"/>
    <w:rPr>
      <w:color w:val="467886" w:themeColor="hyperlink"/>
      <w:u w:val="single"/>
    </w:rPr>
  </w:style>
  <w:style w:type="paragraph" w:styleId="Bibliography">
    <w:name w:val="Bibliography"/>
    <w:basedOn w:val="Normal"/>
    <w:next w:val="Normal"/>
    <w:uiPriority w:val="37"/>
    <w:unhideWhenUsed/>
    <w:rsid w:val="009F5070"/>
    <w:pPr>
      <w:spacing w:after="240" w:line="240" w:lineRule="auto"/>
      <w:ind w:firstLine="0"/>
    </w:pPr>
  </w:style>
  <w:style w:type="paragraph" w:styleId="TOC3">
    <w:name w:val="toc 3"/>
    <w:basedOn w:val="Normal"/>
    <w:next w:val="Normal"/>
    <w:autoRedefine/>
    <w:uiPriority w:val="39"/>
    <w:unhideWhenUsed/>
    <w:rsid w:val="00C87ED7"/>
    <w:pPr>
      <w:spacing w:after="100"/>
      <w:ind w:left="440"/>
    </w:pPr>
  </w:style>
  <w:style w:type="character" w:styleId="UnresolvedMention">
    <w:name w:val="Unresolved Mention"/>
    <w:basedOn w:val="DefaultParagraphFont"/>
    <w:uiPriority w:val="99"/>
    <w:semiHidden/>
    <w:unhideWhenUsed/>
    <w:rsid w:val="004C459D"/>
    <w:rPr>
      <w:color w:val="605E5C"/>
      <w:shd w:val="clear" w:color="auto" w:fill="E1DFDD"/>
    </w:rPr>
  </w:style>
  <w:style w:type="paragraph" w:styleId="Caption">
    <w:name w:val="caption"/>
    <w:basedOn w:val="Normal"/>
    <w:next w:val="Normal"/>
    <w:uiPriority w:val="35"/>
    <w:unhideWhenUsed/>
    <w:qFormat/>
    <w:rsid w:val="005E5CB2"/>
    <w:pPr>
      <w:spacing w:after="200" w:line="240" w:lineRule="auto"/>
    </w:pPr>
    <w:rPr>
      <w:i/>
      <w:iCs/>
      <w:color w:val="0E2841" w:themeColor="text2"/>
      <w:sz w:val="18"/>
      <w:szCs w:val="18"/>
    </w:rPr>
  </w:style>
  <w:style w:type="paragraph" w:styleId="TableofFigures">
    <w:name w:val="table of figures"/>
    <w:basedOn w:val="Normal"/>
    <w:next w:val="Normal"/>
    <w:uiPriority w:val="99"/>
    <w:unhideWhenUsed/>
    <w:rsid w:val="009247B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78068924">
      <w:bodyDiv w:val="1"/>
      <w:marLeft w:val="0"/>
      <w:marRight w:val="0"/>
      <w:marTop w:val="0"/>
      <w:marBottom w:val="0"/>
      <w:divBdr>
        <w:top w:val="none" w:sz="0" w:space="0" w:color="auto"/>
        <w:left w:val="none" w:sz="0" w:space="0" w:color="auto"/>
        <w:bottom w:val="none" w:sz="0" w:space="0" w:color="auto"/>
        <w:right w:val="none" w:sz="0" w:space="0" w:color="auto"/>
      </w:divBdr>
    </w:div>
    <w:div w:id="137495948">
      <w:bodyDiv w:val="1"/>
      <w:marLeft w:val="0"/>
      <w:marRight w:val="0"/>
      <w:marTop w:val="0"/>
      <w:marBottom w:val="0"/>
      <w:divBdr>
        <w:top w:val="none" w:sz="0" w:space="0" w:color="auto"/>
        <w:left w:val="none" w:sz="0" w:space="0" w:color="auto"/>
        <w:bottom w:val="none" w:sz="0" w:space="0" w:color="auto"/>
        <w:right w:val="none" w:sz="0" w:space="0" w:color="auto"/>
      </w:divBdr>
    </w:div>
    <w:div w:id="151261266">
      <w:bodyDiv w:val="1"/>
      <w:marLeft w:val="0"/>
      <w:marRight w:val="0"/>
      <w:marTop w:val="0"/>
      <w:marBottom w:val="0"/>
      <w:divBdr>
        <w:top w:val="none" w:sz="0" w:space="0" w:color="auto"/>
        <w:left w:val="none" w:sz="0" w:space="0" w:color="auto"/>
        <w:bottom w:val="none" w:sz="0" w:space="0" w:color="auto"/>
        <w:right w:val="none" w:sz="0" w:space="0" w:color="auto"/>
      </w:divBdr>
    </w:div>
    <w:div w:id="187378268">
      <w:bodyDiv w:val="1"/>
      <w:marLeft w:val="0"/>
      <w:marRight w:val="0"/>
      <w:marTop w:val="0"/>
      <w:marBottom w:val="0"/>
      <w:divBdr>
        <w:top w:val="none" w:sz="0" w:space="0" w:color="auto"/>
        <w:left w:val="none" w:sz="0" w:space="0" w:color="auto"/>
        <w:bottom w:val="none" w:sz="0" w:space="0" w:color="auto"/>
        <w:right w:val="none" w:sz="0" w:space="0" w:color="auto"/>
      </w:divBdr>
    </w:div>
    <w:div w:id="214002296">
      <w:bodyDiv w:val="1"/>
      <w:marLeft w:val="0"/>
      <w:marRight w:val="0"/>
      <w:marTop w:val="0"/>
      <w:marBottom w:val="0"/>
      <w:divBdr>
        <w:top w:val="none" w:sz="0" w:space="0" w:color="auto"/>
        <w:left w:val="none" w:sz="0" w:space="0" w:color="auto"/>
        <w:bottom w:val="none" w:sz="0" w:space="0" w:color="auto"/>
        <w:right w:val="none" w:sz="0" w:space="0" w:color="auto"/>
      </w:divBdr>
    </w:div>
    <w:div w:id="233391383">
      <w:bodyDiv w:val="1"/>
      <w:marLeft w:val="0"/>
      <w:marRight w:val="0"/>
      <w:marTop w:val="0"/>
      <w:marBottom w:val="0"/>
      <w:divBdr>
        <w:top w:val="none" w:sz="0" w:space="0" w:color="auto"/>
        <w:left w:val="none" w:sz="0" w:space="0" w:color="auto"/>
        <w:bottom w:val="none" w:sz="0" w:space="0" w:color="auto"/>
        <w:right w:val="none" w:sz="0" w:space="0" w:color="auto"/>
      </w:divBdr>
    </w:div>
    <w:div w:id="293565004">
      <w:bodyDiv w:val="1"/>
      <w:marLeft w:val="0"/>
      <w:marRight w:val="0"/>
      <w:marTop w:val="0"/>
      <w:marBottom w:val="0"/>
      <w:divBdr>
        <w:top w:val="none" w:sz="0" w:space="0" w:color="auto"/>
        <w:left w:val="none" w:sz="0" w:space="0" w:color="auto"/>
        <w:bottom w:val="none" w:sz="0" w:space="0" w:color="auto"/>
        <w:right w:val="none" w:sz="0" w:space="0" w:color="auto"/>
      </w:divBdr>
    </w:div>
    <w:div w:id="340015438">
      <w:bodyDiv w:val="1"/>
      <w:marLeft w:val="0"/>
      <w:marRight w:val="0"/>
      <w:marTop w:val="0"/>
      <w:marBottom w:val="0"/>
      <w:divBdr>
        <w:top w:val="none" w:sz="0" w:space="0" w:color="auto"/>
        <w:left w:val="none" w:sz="0" w:space="0" w:color="auto"/>
        <w:bottom w:val="none" w:sz="0" w:space="0" w:color="auto"/>
        <w:right w:val="none" w:sz="0" w:space="0" w:color="auto"/>
      </w:divBdr>
    </w:div>
    <w:div w:id="344019225">
      <w:bodyDiv w:val="1"/>
      <w:marLeft w:val="0"/>
      <w:marRight w:val="0"/>
      <w:marTop w:val="0"/>
      <w:marBottom w:val="0"/>
      <w:divBdr>
        <w:top w:val="none" w:sz="0" w:space="0" w:color="auto"/>
        <w:left w:val="none" w:sz="0" w:space="0" w:color="auto"/>
        <w:bottom w:val="none" w:sz="0" w:space="0" w:color="auto"/>
        <w:right w:val="none" w:sz="0" w:space="0" w:color="auto"/>
      </w:divBdr>
    </w:div>
    <w:div w:id="372315376">
      <w:bodyDiv w:val="1"/>
      <w:marLeft w:val="0"/>
      <w:marRight w:val="0"/>
      <w:marTop w:val="0"/>
      <w:marBottom w:val="0"/>
      <w:divBdr>
        <w:top w:val="none" w:sz="0" w:space="0" w:color="auto"/>
        <w:left w:val="none" w:sz="0" w:space="0" w:color="auto"/>
        <w:bottom w:val="none" w:sz="0" w:space="0" w:color="auto"/>
        <w:right w:val="none" w:sz="0" w:space="0" w:color="auto"/>
      </w:divBdr>
    </w:div>
    <w:div w:id="382680426">
      <w:bodyDiv w:val="1"/>
      <w:marLeft w:val="0"/>
      <w:marRight w:val="0"/>
      <w:marTop w:val="0"/>
      <w:marBottom w:val="0"/>
      <w:divBdr>
        <w:top w:val="none" w:sz="0" w:space="0" w:color="auto"/>
        <w:left w:val="none" w:sz="0" w:space="0" w:color="auto"/>
        <w:bottom w:val="none" w:sz="0" w:space="0" w:color="auto"/>
        <w:right w:val="none" w:sz="0" w:space="0" w:color="auto"/>
      </w:divBdr>
    </w:div>
    <w:div w:id="434636965">
      <w:bodyDiv w:val="1"/>
      <w:marLeft w:val="0"/>
      <w:marRight w:val="0"/>
      <w:marTop w:val="0"/>
      <w:marBottom w:val="0"/>
      <w:divBdr>
        <w:top w:val="none" w:sz="0" w:space="0" w:color="auto"/>
        <w:left w:val="none" w:sz="0" w:space="0" w:color="auto"/>
        <w:bottom w:val="none" w:sz="0" w:space="0" w:color="auto"/>
        <w:right w:val="none" w:sz="0" w:space="0" w:color="auto"/>
      </w:divBdr>
    </w:div>
    <w:div w:id="471027301">
      <w:bodyDiv w:val="1"/>
      <w:marLeft w:val="0"/>
      <w:marRight w:val="0"/>
      <w:marTop w:val="0"/>
      <w:marBottom w:val="0"/>
      <w:divBdr>
        <w:top w:val="none" w:sz="0" w:space="0" w:color="auto"/>
        <w:left w:val="none" w:sz="0" w:space="0" w:color="auto"/>
        <w:bottom w:val="none" w:sz="0" w:space="0" w:color="auto"/>
        <w:right w:val="none" w:sz="0" w:space="0" w:color="auto"/>
      </w:divBdr>
    </w:div>
    <w:div w:id="557739885">
      <w:bodyDiv w:val="1"/>
      <w:marLeft w:val="0"/>
      <w:marRight w:val="0"/>
      <w:marTop w:val="0"/>
      <w:marBottom w:val="0"/>
      <w:divBdr>
        <w:top w:val="none" w:sz="0" w:space="0" w:color="auto"/>
        <w:left w:val="none" w:sz="0" w:space="0" w:color="auto"/>
        <w:bottom w:val="none" w:sz="0" w:space="0" w:color="auto"/>
        <w:right w:val="none" w:sz="0" w:space="0" w:color="auto"/>
      </w:divBdr>
    </w:div>
    <w:div w:id="565452267">
      <w:bodyDiv w:val="1"/>
      <w:marLeft w:val="0"/>
      <w:marRight w:val="0"/>
      <w:marTop w:val="0"/>
      <w:marBottom w:val="0"/>
      <w:divBdr>
        <w:top w:val="none" w:sz="0" w:space="0" w:color="auto"/>
        <w:left w:val="none" w:sz="0" w:space="0" w:color="auto"/>
        <w:bottom w:val="none" w:sz="0" w:space="0" w:color="auto"/>
        <w:right w:val="none" w:sz="0" w:space="0" w:color="auto"/>
      </w:divBdr>
    </w:div>
    <w:div w:id="614873839">
      <w:bodyDiv w:val="1"/>
      <w:marLeft w:val="0"/>
      <w:marRight w:val="0"/>
      <w:marTop w:val="0"/>
      <w:marBottom w:val="0"/>
      <w:divBdr>
        <w:top w:val="none" w:sz="0" w:space="0" w:color="auto"/>
        <w:left w:val="none" w:sz="0" w:space="0" w:color="auto"/>
        <w:bottom w:val="none" w:sz="0" w:space="0" w:color="auto"/>
        <w:right w:val="none" w:sz="0" w:space="0" w:color="auto"/>
      </w:divBdr>
    </w:div>
    <w:div w:id="720403885">
      <w:bodyDiv w:val="1"/>
      <w:marLeft w:val="0"/>
      <w:marRight w:val="0"/>
      <w:marTop w:val="0"/>
      <w:marBottom w:val="0"/>
      <w:divBdr>
        <w:top w:val="none" w:sz="0" w:space="0" w:color="auto"/>
        <w:left w:val="none" w:sz="0" w:space="0" w:color="auto"/>
        <w:bottom w:val="none" w:sz="0" w:space="0" w:color="auto"/>
        <w:right w:val="none" w:sz="0" w:space="0" w:color="auto"/>
      </w:divBdr>
    </w:div>
    <w:div w:id="755980941">
      <w:bodyDiv w:val="1"/>
      <w:marLeft w:val="0"/>
      <w:marRight w:val="0"/>
      <w:marTop w:val="0"/>
      <w:marBottom w:val="0"/>
      <w:divBdr>
        <w:top w:val="none" w:sz="0" w:space="0" w:color="auto"/>
        <w:left w:val="none" w:sz="0" w:space="0" w:color="auto"/>
        <w:bottom w:val="none" w:sz="0" w:space="0" w:color="auto"/>
        <w:right w:val="none" w:sz="0" w:space="0" w:color="auto"/>
      </w:divBdr>
    </w:div>
    <w:div w:id="797070816">
      <w:bodyDiv w:val="1"/>
      <w:marLeft w:val="0"/>
      <w:marRight w:val="0"/>
      <w:marTop w:val="0"/>
      <w:marBottom w:val="0"/>
      <w:divBdr>
        <w:top w:val="none" w:sz="0" w:space="0" w:color="auto"/>
        <w:left w:val="none" w:sz="0" w:space="0" w:color="auto"/>
        <w:bottom w:val="none" w:sz="0" w:space="0" w:color="auto"/>
        <w:right w:val="none" w:sz="0" w:space="0" w:color="auto"/>
      </w:divBdr>
    </w:div>
    <w:div w:id="804616406">
      <w:bodyDiv w:val="1"/>
      <w:marLeft w:val="0"/>
      <w:marRight w:val="0"/>
      <w:marTop w:val="0"/>
      <w:marBottom w:val="0"/>
      <w:divBdr>
        <w:top w:val="none" w:sz="0" w:space="0" w:color="auto"/>
        <w:left w:val="none" w:sz="0" w:space="0" w:color="auto"/>
        <w:bottom w:val="none" w:sz="0" w:space="0" w:color="auto"/>
        <w:right w:val="none" w:sz="0" w:space="0" w:color="auto"/>
      </w:divBdr>
    </w:div>
    <w:div w:id="821578909">
      <w:bodyDiv w:val="1"/>
      <w:marLeft w:val="0"/>
      <w:marRight w:val="0"/>
      <w:marTop w:val="0"/>
      <w:marBottom w:val="0"/>
      <w:divBdr>
        <w:top w:val="none" w:sz="0" w:space="0" w:color="auto"/>
        <w:left w:val="none" w:sz="0" w:space="0" w:color="auto"/>
        <w:bottom w:val="none" w:sz="0" w:space="0" w:color="auto"/>
        <w:right w:val="none" w:sz="0" w:space="0" w:color="auto"/>
      </w:divBdr>
    </w:div>
    <w:div w:id="1056855723">
      <w:bodyDiv w:val="1"/>
      <w:marLeft w:val="0"/>
      <w:marRight w:val="0"/>
      <w:marTop w:val="0"/>
      <w:marBottom w:val="0"/>
      <w:divBdr>
        <w:top w:val="none" w:sz="0" w:space="0" w:color="auto"/>
        <w:left w:val="none" w:sz="0" w:space="0" w:color="auto"/>
        <w:bottom w:val="none" w:sz="0" w:space="0" w:color="auto"/>
        <w:right w:val="none" w:sz="0" w:space="0" w:color="auto"/>
      </w:divBdr>
    </w:div>
    <w:div w:id="1077899070">
      <w:bodyDiv w:val="1"/>
      <w:marLeft w:val="0"/>
      <w:marRight w:val="0"/>
      <w:marTop w:val="0"/>
      <w:marBottom w:val="0"/>
      <w:divBdr>
        <w:top w:val="none" w:sz="0" w:space="0" w:color="auto"/>
        <w:left w:val="none" w:sz="0" w:space="0" w:color="auto"/>
        <w:bottom w:val="none" w:sz="0" w:space="0" w:color="auto"/>
        <w:right w:val="none" w:sz="0" w:space="0" w:color="auto"/>
      </w:divBdr>
    </w:div>
    <w:div w:id="1113940804">
      <w:bodyDiv w:val="1"/>
      <w:marLeft w:val="0"/>
      <w:marRight w:val="0"/>
      <w:marTop w:val="0"/>
      <w:marBottom w:val="0"/>
      <w:divBdr>
        <w:top w:val="none" w:sz="0" w:space="0" w:color="auto"/>
        <w:left w:val="none" w:sz="0" w:space="0" w:color="auto"/>
        <w:bottom w:val="none" w:sz="0" w:space="0" w:color="auto"/>
        <w:right w:val="none" w:sz="0" w:space="0" w:color="auto"/>
      </w:divBdr>
    </w:div>
    <w:div w:id="1169638033">
      <w:bodyDiv w:val="1"/>
      <w:marLeft w:val="0"/>
      <w:marRight w:val="0"/>
      <w:marTop w:val="0"/>
      <w:marBottom w:val="0"/>
      <w:divBdr>
        <w:top w:val="none" w:sz="0" w:space="0" w:color="auto"/>
        <w:left w:val="none" w:sz="0" w:space="0" w:color="auto"/>
        <w:bottom w:val="none" w:sz="0" w:space="0" w:color="auto"/>
        <w:right w:val="none" w:sz="0" w:space="0" w:color="auto"/>
      </w:divBdr>
    </w:div>
    <w:div w:id="1203790542">
      <w:bodyDiv w:val="1"/>
      <w:marLeft w:val="0"/>
      <w:marRight w:val="0"/>
      <w:marTop w:val="0"/>
      <w:marBottom w:val="0"/>
      <w:divBdr>
        <w:top w:val="none" w:sz="0" w:space="0" w:color="auto"/>
        <w:left w:val="none" w:sz="0" w:space="0" w:color="auto"/>
        <w:bottom w:val="none" w:sz="0" w:space="0" w:color="auto"/>
        <w:right w:val="none" w:sz="0" w:space="0" w:color="auto"/>
      </w:divBdr>
    </w:div>
    <w:div w:id="1243223832">
      <w:bodyDiv w:val="1"/>
      <w:marLeft w:val="0"/>
      <w:marRight w:val="0"/>
      <w:marTop w:val="0"/>
      <w:marBottom w:val="0"/>
      <w:divBdr>
        <w:top w:val="none" w:sz="0" w:space="0" w:color="auto"/>
        <w:left w:val="none" w:sz="0" w:space="0" w:color="auto"/>
        <w:bottom w:val="none" w:sz="0" w:space="0" w:color="auto"/>
        <w:right w:val="none" w:sz="0" w:space="0" w:color="auto"/>
      </w:divBdr>
    </w:div>
    <w:div w:id="1323000393">
      <w:bodyDiv w:val="1"/>
      <w:marLeft w:val="0"/>
      <w:marRight w:val="0"/>
      <w:marTop w:val="0"/>
      <w:marBottom w:val="0"/>
      <w:divBdr>
        <w:top w:val="none" w:sz="0" w:space="0" w:color="auto"/>
        <w:left w:val="none" w:sz="0" w:space="0" w:color="auto"/>
        <w:bottom w:val="none" w:sz="0" w:space="0" w:color="auto"/>
        <w:right w:val="none" w:sz="0" w:space="0" w:color="auto"/>
      </w:divBdr>
    </w:div>
    <w:div w:id="1338002920">
      <w:bodyDiv w:val="1"/>
      <w:marLeft w:val="0"/>
      <w:marRight w:val="0"/>
      <w:marTop w:val="0"/>
      <w:marBottom w:val="0"/>
      <w:divBdr>
        <w:top w:val="none" w:sz="0" w:space="0" w:color="auto"/>
        <w:left w:val="none" w:sz="0" w:space="0" w:color="auto"/>
        <w:bottom w:val="none" w:sz="0" w:space="0" w:color="auto"/>
        <w:right w:val="none" w:sz="0" w:space="0" w:color="auto"/>
      </w:divBdr>
    </w:div>
    <w:div w:id="1356541813">
      <w:bodyDiv w:val="1"/>
      <w:marLeft w:val="0"/>
      <w:marRight w:val="0"/>
      <w:marTop w:val="0"/>
      <w:marBottom w:val="0"/>
      <w:divBdr>
        <w:top w:val="none" w:sz="0" w:space="0" w:color="auto"/>
        <w:left w:val="none" w:sz="0" w:space="0" w:color="auto"/>
        <w:bottom w:val="none" w:sz="0" w:space="0" w:color="auto"/>
        <w:right w:val="none" w:sz="0" w:space="0" w:color="auto"/>
      </w:divBdr>
    </w:div>
    <w:div w:id="1410734752">
      <w:bodyDiv w:val="1"/>
      <w:marLeft w:val="0"/>
      <w:marRight w:val="0"/>
      <w:marTop w:val="0"/>
      <w:marBottom w:val="0"/>
      <w:divBdr>
        <w:top w:val="none" w:sz="0" w:space="0" w:color="auto"/>
        <w:left w:val="none" w:sz="0" w:space="0" w:color="auto"/>
        <w:bottom w:val="none" w:sz="0" w:space="0" w:color="auto"/>
        <w:right w:val="none" w:sz="0" w:space="0" w:color="auto"/>
      </w:divBdr>
    </w:div>
    <w:div w:id="1428767378">
      <w:bodyDiv w:val="1"/>
      <w:marLeft w:val="0"/>
      <w:marRight w:val="0"/>
      <w:marTop w:val="0"/>
      <w:marBottom w:val="0"/>
      <w:divBdr>
        <w:top w:val="none" w:sz="0" w:space="0" w:color="auto"/>
        <w:left w:val="none" w:sz="0" w:space="0" w:color="auto"/>
        <w:bottom w:val="none" w:sz="0" w:space="0" w:color="auto"/>
        <w:right w:val="none" w:sz="0" w:space="0" w:color="auto"/>
      </w:divBdr>
    </w:div>
    <w:div w:id="1496609548">
      <w:bodyDiv w:val="1"/>
      <w:marLeft w:val="0"/>
      <w:marRight w:val="0"/>
      <w:marTop w:val="0"/>
      <w:marBottom w:val="0"/>
      <w:divBdr>
        <w:top w:val="none" w:sz="0" w:space="0" w:color="auto"/>
        <w:left w:val="none" w:sz="0" w:space="0" w:color="auto"/>
        <w:bottom w:val="none" w:sz="0" w:space="0" w:color="auto"/>
        <w:right w:val="none" w:sz="0" w:space="0" w:color="auto"/>
      </w:divBdr>
    </w:div>
    <w:div w:id="1577477673">
      <w:bodyDiv w:val="1"/>
      <w:marLeft w:val="0"/>
      <w:marRight w:val="0"/>
      <w:marTop w:val="0"/>
      <w:marBottom w:val="0"/>
      <w:divBdr>
        <w:top w:val="none" w:sz="0" w:space="0" w:color="auto"/>
        <w:left w:val="none" w:sz="0" w:space="0" w:color="auto"/>
        <w:bottom w:val="none" w:sz="0" w:space="0" w:color="auto"/>
        <w:right w:val="none" w:sz="0" w:space="0" w:color="auto"/>
      </w:divBdr>
    </w:div>
    <w:div w:id="1579942879">
      <w:bodyDiv w:val="1"/>
      <w:marLeft w:val="0"/>
      <w:marRight w:val="0"/>
      <w:marTop w:val="0"/>
      <w:marBottom w:val="0"/>
      <w:divBdr>
        <w:top w:val="none" w:sz="0" w:space="0" w:color="auto"/>
        <w:left w:val="none" w:sz="0" w:space="0" w:color="auto"/>
        <w:bottom w:val="none" w:sz="0" w:space="0" w:color="auto"/>
        <w:right w:val="none" w:sz="0" w:space="0" w:color="auto"/>
      </w:divBdr>
    </w:div>
    <w:div w:id="1708750334">
      <w:bodyDiv w:val="1"/>
      <w:marLeft w:val="0"/>
      <w:marRight w:val="0"/>
      <w:marTop w:val="0"/>
      <w:marBottom w:val="0"/>
      <w:divBdr>
        <w:top w:val="none" w:sz="0" w:space="0" w:color="auto"/>
        <w:left w:val="none" w:sz="0" w:space="0" w:color="auto"/>
        <w:bottom w:val="none" w:sz="0" w:space="0" w:color="auto"/>
        <w:right w:val="none" w:sz="0" w:space="0" w:color="auto"/>
      </w:divBdr>
    </w:div>
    <w:div w:id="1801996453">
      <w:bodyDiv w:val="1"/>
      <w:marLeft w:val="0"/>
      <w:marRight w:val="0"/>
      <w:marTop w:val="0"/>
      <w:marBottom w:val="0"/>
      <w:divBdr>
        <w:top w:val="none" w:sz="0" w:space="0" w:color="auto"/>
        <w:left w:val="none" w:sz="0" w:space="0" w:color="auto"/>
        <w:bottom w:val="none" w:sz="0" w:space="0" w:color="auto"/>
        <w:right w:val="none" w:sz="0" w:space="0" w:color="auto"/>
      </w:divBdr>
    </w:div>
    <w:div w:id="1862626927">
      <w:bodyDiv w:val="1"/>
      <w:marLeft w:val="0"/>
      <w:marRight w:val="0"/>
      <w:marTop w:val="0"/>
      <w:marBottom w:val="0"/>
      <w:divBdr>
        <w:top w:val="none" w:sz="0" w:space="0" w:color="auto"/>
        <w:left w:val="none" w:sz="0" w:space="0" w:color="auto"/>
        <w:bottom w:val="none" w:sz="0" w:space="0" w:color="auto"/>
        <w:right w:val="none" w:sz="0" w:space="0" w:color="auto"/>
      </w:divBdr>
    </w:div>
    <w:div w:id="2013488209">
      <w:bodyDiv w:val="1"/>
      <w:marLeft w:val="0"/>
      <w:marRight w:val="0"/>
      <w:marTop w:val="0"/>
      <w:marBottom w:val="0"/>
      <w:divBdr>
        <w:top w:val="none" w:sz="0" w:space="0" w:color="auto"/>
        <w:left w:val="none" w:sz="0" w:space="0" w:color="auto"/>
        <w:bottom w:val="none" w:sz="0" w:space="0" w:color="auto"/>
        <w:right w:val="none" w:sz="0" w:space="0" w:color="auto"/>
      </w:divBdr>
    </w:div>
    <w:div w:id="2049136285">
      <w:bodyDiv w:val="1"/>
      <w:marLeft w:val="0"/>
      <w:marRight w:val="0"/>
      <w:marTop w:val="0"/>
      <w:marBottom w:val="0"/>
      <w:divBdr>
        <w:top w:val="none" w:sz="0" w:space="0" w:color="auto"/>
        <w:left w:val="none" w:sz="0" w:space="0" w:color="auto"/>
        <w:bottom w:val="none" w:sz="0" w:space="0" w:color="auto"/>
        <w:right w:val="none" w:sz="0" w:space="0" w:color="auto"/>
      </w:divBdr>
    </w:div>
    <w:div w:id="20743549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png"/><Relationship Id="rId18" Type="http://schemas.openxmlformats.org/officeDocument/2006/relationships/image" Target="media/image10.png"/><Relationship Id="rId26" Type="http://schemas.openxmlformats.org/officeDocument/2006/relationships/image" Target="media/image18.png"/><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9.png"/><Relationship Id="rId25" Type="http://schemas.openxmlformats.org/officeDocument/2006/relationships/image" Target="media/image17.png"/><Relationship Id="rId2" Type="http://schemas.openxmlformats.org/officeDocument/2006/relationships/numbering" Target="numbering.xml"/><Relationship Id="rId16" Type="http://schemas.microsoft.com/office/2007/relationships/hdphoto" Target="media/hdphoto1.wdp"/><Relationship Id="rId20" Type="http://schemas.openxmlformats.org/officeDocument/2006/relationships/image" Target="media/image12.png"/><Relationship Id="rId29"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24" Type="http://schemas.openxmlformats.org/officeDocument/2006/relationships/image" Target="media/image16.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5.png"/><Relationship Id="rId28" Type="http://schemas.openxmlformats.org/officeDocument/2006/relationships/header" Target="header1.xml"/><Relationship Id="rId10" Type="http://schemas.openxmlformats.org/officeDocument/2006/relationships/image" Target="media/image3.png"/><Relationship Id="rId19" Type="http://schemas.openxmlformats.org/officeDocument/2006/relationships/image" Target="media/image11.png"/><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jpe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b:Source>
    <b:Tag>Sze</b:Tag>
    <b:SourceType>Book</b:SourceType>
    <b:Guid>{AD070A1B-DAF4-49AE-912B-13371C0E238A}</b:Guid>
    <b:Author>
      <b:Author>
        <b:NameList>
          <b:Person>
            <b:Last>Szeliski</b:Last>
            <b:First>Richard</b:First>
          </b:Person>
        </b:NameList>
      </b:Author>
    </b:Author>
    <b:Title>Computer Vision: Algorithms and Applications second edition</b:Title>
    <b:Publisher>Springer</b:Publisher>
    <b:Year>2022</b:Year>
    <b:RefOrder>1</b:RefOrder>
  </b:Source>
</b:Sources>
</file>

<file path=customXml/itemProps1.xml><?xml version="1.0" encoding="utf-8"?>
<ds:datastoreItem xmlns:ds="http://schemas.openxmlformats.org/officeDocument/2006/customXml" ds:itemID="{858CC142-A45F-4942-BF22-9784AC08570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212</TotalTime>
  <Pages>24</Pages>
  <Words>11013</Words>
  <Characters>66300</Characters>
  <Application>Microsoft Office Word</Application>
  <DocSecurity>0</DocSecurity>
  <Lines>1300</Lines>
  <Paragraphs>5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6732</CharactersWithSpaces>
  <SharedDoc>false</SharedDoc>
  <HLinks>
    <vt:vector size="96" baseType="variant">
      <vt:variant>
        <vt:i4>1966135</vt:i4>
      </vt:variant>
      <vt:variant>
        <vt:i4>92</vt:i4>
      </vt:variant>
      <vt:variant>
        <vt:i4>0</vt:i4>
      </vt:variant>
      <vt:variant>
        <vt:i4>5</vt:i4>
      </vt:variant>
      <vt:variant>
        <vt:lpwstr/>
      </vt:variant>
      <vt:variant>
        <vt:lpwstr>_Toc181354260</vt:lpwstr>
      </vt:variant>
      <vt:variant>
        <vt:i4>1900599</vt:i4>
      </vt:variant>
      <vt:variant>
        <vt:i4>86</vt:i4>
      </vt:variant>
      <vt:variant>
        <vt:i4>0</vt:i4>
      </vt:variant>
      <vt:variant>
        <vt:i4>5</vt:i4>
      </vt:variant>
      <vt:variant>
        <vt:lpwstr/>
      </vt:variant>
      <vt:variant>
        <vt:lpwstr>_Toc181354259</vt:lpwstr>
      </vt:variant>
      <vt:variant>
        <vt:i4>1900599</vt:i4>
      </vt:variant>
      <vt:variant>
        <vt:i4>80</vt:i4>
      </vt:variant>
      <vt:variant>
        <vt:i4>0</vt:i4>
      </vt:variant>
      <vt:variant>
        <vt:i4>5</vt:i4>
      </vt:variant>
      <vt:variant>
        <vt:lpwstr/>
      </vt:variant>
      <vt:variant>
        <vt:lpwstr>_Toc181354258</vt:lpwstr>
      </vt:variant>
      <vt:variant>
        <vt:i4>1900599</vt:i4>
      </vt:variant>
      <vt:variant>
        <vt:i4>74</vt:i4>
      </vt:variant>
      <vt:variant>
        <vt:i4>0</vt:i4>
      </vt:variant>
      <vt:variant>
        <vt:i4>5</vt:i4>
      </vt:variant>
      <vt:variant>
        <vt:lpwstr/>
      </vt:variant>
      <vt:variant>
        <vt:lpwstr>_Toc181354257</vt:lpwstr>
      </vt:variant>
      <vt:variant>
        <vt:i4>1900599</vt:i4>
      </vt:variant>
      <vt:variant>
        <vt:i4>68</vt:i4>
      </vt:variant>
      <vt:variant>
        <vt:i4>0</vt:i4>
      </vt:variant>
      <vt:variant>
        <vt:i4>5</vt:i4>
      </vt:variant>
      <vt:variant>
        <vt:lpwstr/>
      </vt:variant>
      <vt:variant>
        <vt:lpwstr>_Toc181354256</vt:lpwstr>
      </vt:variant>
      <vt:variant>
        <vt:i4>1900599</vt:i4>
      </vt:variant>
      <vt:variant>
        <vt:i4>62</vt:i4>
      </vt:variant>
      <vt:variant>
        <vt:i4>0</vt:i4>
      </vt:variant>
      <vt:variant>
        <vt:i4>5</vt:i4>
      </vt:variant>
      <vt:variant>
        <vt:lpwstr/>
      </vt:variant>
      <vt:variant>
        <vt:lpwstr>_Toc181354255</vt:lpwstr>
      </vt:variant>
      <vt:variant>
        <vt:i4>1900599</vt:i4>
      </vt:variant>
      <vt:variant>
        <vt:i4>56</vt:i4>
      </vt:variant>
      <vt:variant>
        <vt:i4>0</vt:i4>
      </vt:variant>
      <vt:variant>
        <vt:i4>5</vt:i4>
      </vt:variant>
      <vt:variant>
        <vt:lpwstr/>
      </vt:variant>
      <vt:variant>
        <vt:lpwstr>_Toc181354254</vt:lpwstr>
      </vt:variant>
      <vt:variant>
        <vt:i4>1900599</vt:i4>
      </vt:variant>
      <vt:variant>
        <vt:i4>50</vt:i4>
      </vt:variant>
      <vt:variant>
        <vt:i4>0</vt:i4>
      </vt:variant>
      <vt:variant>
        <vt:i4>5</vt:i4>
      </vt:variant>
      <vt:variant>
        <vt:lpwstr/>
      </vt:variant>
      <vt:variant>
        <vt:lpwstr>_Toc181354253</vt:lpwstr>
      </vt:variant>
      <vt:variant>
        <vt:i4>1900599</vt:i4>
      </vt:variant>
      <vt:variant>
        <vt:i4>44</vt:i4>
      </vt:variant>
      <vt:variant>
        <vt:i4>0</vt:i4>
      </vt:variant>
      <vt:variant>
        <vt:i4>5</vt:i4>
      </vt:variant>
      <vt:variant>
        <vt:lpwstr/>
      </vt:variant>
      <vt:variant>
        <vt:lpwstr>_Toc181354252</vt:lpwstr>
      </vt:variant>
      <vt:variant>
        <vt:i4>1900599</vt:i4>
      </vt:variant>
      <vt:variant>
        <vt:i4>38</vt:i4>
      </vt:variant>
      <vt:variant>
        <vt:i4>0</vt:i4>
      </vt:variant>
      <vt:variant>
        <vt:i4>5</vt:i4>
      </vt:variant>
      <vt:variant>
        <vt:lpwstr/>
      </vt:variant>
      <vt:variant>
        <vt:lpwstr>_Toc181354251</vt:lpwstr>
      </vt:variant>
      <vt:variant>
        <vt:i4>1900599</vt:i4>
      </vt:variant>
      <vt:variant>
        <vt:i4>32</vt:i4>
      </vt:variant>
      <vt:variant>
        <vt:i4>0</vt:i4>
      </vt:variant>
      <vt:variant>
        <vt:i4>5</vt:i4>
      </vt:variant>
      <vt:variant>
        <vt:lpwstr/>
      </vt:variant>
      <vt:variant>
        <vt:lpwstr>_Toc181354250</vt:lpwstr>
      </vt:variant>
      <vt:variant>
        <vt:i4>1835063</vt:i4>
      </vt:variant>
      <vt:variant>
        <vt:i4>26</vt:i4>
      </vt:variant>
      <vt:variant>
        <vt:i4>0</vt:i4>
      </vt:variant>
      <vt:variant>
        <vt:i4>5</vt:i4>
      </vt:variant>
      <vt:variant>
        <vt:lpwstr/>
      </vt:variant>
      <vt:variant>
        <vt:lpwstr>_Toc181354249</vt:lpwstr>
      </vt:variant>
      <vt:variant>
        <vt:i4>1835063</vt:i4>
      </vt:variant>
      <vt:variant>
        <vt:i4>20</vt:i4>
      </vt:variant>
      <vt:variant>
        <vt:i4>0</vt:i4>
      </vt:variant>
      <vt:variant>
        <vt:i4>5</vt:i4>
      </vt:variant>
      <vt:variant>
        <vt:lpwstr/>
      </vt:variant>
      <vt:variant>
        <vt:lpwstr>_Toc181354248</vt:lpwstr>
      </vt:variant>
      <vt:variant>
        <vt:i4>1835063</vt:i4>
      </vt:variant>
      <vt:variant>
        <vt:i4>14</vt:i4>
      </vt:variant>
      <vt:variant>
        <vt:i4>0</vt:i4>
      </vt:variant>
      <vt:variant>
        <vt:i4>5</vt:i4>
      </vt:variant>
      <vt:variant>
        <vt:lpwstr/>
      </vt:variant>
      <vt:variant>
        <vt:lpwstr>_Toc181354247</vt:lpwstr>
      </vt:variant>
      <vt:variant>
        <vt:i4>1835063</vt:i4>
      </vt:variant>
      <vt:variant>
        <vt:i4>8</vt:i4>
      </vt:variant>
      <vt:variant>
        <vt:i4>0</vt:i4>
      </vt:variant>
      <vt:variant>
        <vt:i4>5</vt:i4>
      </vt:variant>
      <vt:variant>
        <vt:lpwstr/>
      </vt:variant>
      <vt:variant>
        <vt:lpwstr>_Toc181354246</vt:lpwstr>
      </vt:variant>
      <vt:variant>
        <vt:i4>1835063</vt:i4>
      </vt:variant>
      <vt:variant>
        <vt:i4>2</vt:i4>
      </vt:variant>
      <vt:variant>
        <vt:i4>0</vt:i4>
      </vt:variant>
      <vt:variant>
        <vt:i4>5</vt:i4>
      </vt:variant>
      <vt:variant>
        <vt:lpwstr/>
      </vt:variant>
      <vt:variant>
        <vt:lpwstr>_Toc181354245</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ke Foley</dc:creator>
  <cp:keywords/>
  <dc:description/>
  <cp:lastModifiedBy>Luke Foley</cp:lastModifiedBy>
  <cp:revision>2677</cp:revision>
  <dcterms:created xsi:type="dcterms:W3CDTF">2024-10-08T03:34:00Z</dcterms:created>
  <dcterms:modified xsi:type="dcterms:W3CDTF">2024-12-09T04: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1"&gt;&lt;session id="t6FzCt2L"/&gt;&lt;style id="http://www.zotero.org/styles/harvard-anglia-ruskin-university" hasBibliography="1" bibliographyStyleHasBeenSet="1"/&gt;&lt;prefs&gt;&lt;pref name="fieldType" value="Field"/&gt;&lt;/prefs&gt;&lt;/da</vt:lpwstr>
  </property>
  <property fmtid="{D5CDD505-2E9C-101B-9397-08002B2CF9AE}" pid="3" name="ZOTERO_PREF_2">
    <vt:lpwstr>ta&gt;</vt:lpwstr>
  </property>
  <property fmtid="{D5CDD505-2E9C-101B-9397-08002B2CF9AE}" pid="4" name="GrammarlyDocumentId">
    <vt:lpwstr>44c645425b611d2bb88ac3ea84f93cac15b917e5d3f7d9a04a6f67f555d7607d</vt:lpwstr>
  </property>
</Properties>
</file>